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Pinus lambertiana</w:t>
      </w:r>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727EE292" w:rsidR="002B0C18" w:rsidRPr="002B0C18" w:rsidRDefault="002B0C18" w:rsidP="009D1E6E">
      <w:pPr>
        <w:spacing w:line="360" w:lineRule="auto"/>
      </w:pPr>
      <w:r w:rsidRPr="002B0C18">
        <w:t>Sugar pine (</w:t>
      </w:r>
      <w:r w:rsidRPr="009D1E6E">
        <w:rPr>
          <w:i/>
          <w:iCs/>
        </w:rPr>
        <w:t>Pinus lambertiana</w:t>
      </w:r>
      <w:r w:rsidRPr="002B0C18">
        <w:t>)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the vast majority of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and reduces the growth of surviving large trees, resulting in a negative asymptotic population growth rate on burned sites. Conversely, lower than average forest density (neighborhood basal area) results in a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1EE45711" w14:textId="726322D0" w:rsidR="00192E71" w:rsidRDefault="00192E71" w:rsidP="009971A5">
      <w:pPr>
        <w:spacing w:line="360" w:lineRule="auto"/>
        <w:ind w:firstLine="720"/>
      </w:pPr>
      <w:r>
        <w:t xml:space="preserve">Novel Anthropogenic stressors threaten species but may be amenable to management </w:t>
      </w:r>
      <w:r>
        <w:fldChar w:fldCharType="begin" w:fldLock="1"/>
      </w:r>
      <w:r w:rsidR="00206D93">
        <w:instrText>ADDIN CSL_CITATION {"citationItems":[{"id":"ITEM-1","itemData":{"DOI":"10.1126/science.aaa9933","ISSN":"10959203","PMID":"26293954","abstract":"Although disturbances such as fire and native insects can contribute to natural dynamics of forest health, exceptional droughts, directly and in combination with other disturbance factors, are pushing some temperate forests beyond thresholds of sustainability. Interactions from increasing temperatures, drought, native insects and pathogens, and uncharacteristically severe wildfire are resulting in forest mortality beyond the levels of 20th-century experience. Additional anthropogenic stressors, such as atmospheric pollution and invasive species, further weaken trees in some regions. Although continuing climate change will likely drive many areas of temperate forest toward large-scale transformations, management actions can help ease transitions and minimize losses of socially valued ecosystem services.","author":[{"dropping-particle":"","family":"Millar","given":"Constance I.","non-dropping-particle":"","parse-names":false,"suffix":""},{"dropping-particle":"","family":"Stephenson","given":"Nathan L.","non-dropping-particle":"","parse-names":false,"suffix":""}],"container-title":"Science","id":"ITEM-1","issue":"6250","issued":{"date-parts":[["2015"]]},"note":"see esp refs: 14, 28, 30","page":"823-826","title":"Temperate forest health in an era of emerging megadisturbance","type":"article-journal","volume":"349"},"uris":["http://www.mendeley.com/documents/?uuid=6a47f147-54b1-4a86-8bea-f875dc96abcb"]},{"id":"ITEM-2","itemData":{"DOI":"10.1002/eap.2432","ISSN":"1051-0761","abstract":"ABSTRACT Forest landscapes across western North America (wNA) have experienced extensive changes over the last two centuries, while climatic warming has become a global reality over the last 4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in press)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in press) then review the research on management practices historically applied by Indigenous tribes and currently applied by some managers to intentionally manage forests for resilient conditions. They address ten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author":[{"dropping-particle":"","family":"Hessburg","given":"Paul F.","non-dropping-particle":"","parse-names":false,"suffix":""},{"dropping-particle":"","family":"Prichard","given":"Susan J.","non-dropping-particle":"","parse-names":false,"suffix":""},{"dropping-particle":"","family":"Hagmann","given":"R. Keala","non-dropping-particle":"","parse-names":false,"suffix":""},{"dropping-particle":"","family":"Povak","given":"Nicholas A.","non-dropping-particle":"","parse-names":false,"suffix":""},{"dropping-particle":"","family":"Lake","given":"Frank K.","non-dropping-particle":"","parse-names":false,"suffix":""}],"container-title":"Ecological Applications","id":"ITEM-2","issue":"0","issued":{"date-parts":[["2021"]]},"title":"Wildfire and climate change adaptation of western North American forests: a case for intentional management","type":"article-journal","volume":"0"},"uris":["http://www.mendeley.com/documents/?uuid=c9f4c867-91e6-4f4d-929f-ec42f2969fc9"]}],"mendeley":{"formattedCitation":"(Millar and Stephenson, 2015; Hessburg &lt;i&gt;et al.&lt;/i&gt;, 2021)","plainTextFormattedCitation":"(Millar and Stephenson, 2015; Hessburg et al., 2021)","previouslyFormattedCitation":"(Millar and Stephenson, 2015; Hessburg &lt;i&gt;et al.&lt;/i&gt;, 2021)"},"properties":{"noteIndex":0},"schema":"https://github.com/citation-style-language/schema/raw/master/csl-citation.json"}</w:instrText>
      </w:r>
      <w:r>
        <w:fldChar w:fldCharType="separate"/>
      </w:r>
      <w:r w:rsidR="00206D93" w:rsidRPr="00206D93">
        <w:rPr>
          <w:noProof/>
        </w:rPr>
        <w:t xml:space="preserve">(Millar and Stephenson, 2015; Hessburg </w:t>
      </w:r>
      <w:r w:rsidR="00206D93" w:rsidRPr="00206D93">
        <w:rPr>
          <w:i/>
          <w:noProof/>
        </w:rPr>
        <w:t>et al.</w:t>
      </w:r>
      <w:r w:rsidR="00206D93" w:rsidRPr="00206D93">
        <w:rPr>
          <w:noProof/>
        </w:rPr>
        <w:t>, 2021)</w:t>
      </w:r>
      <w:r>
        <w:fldChar w:fldCharType="end"/>
      </w:r>
      <w:r>
        <w:t>. However, conservation resources are scarce, so it is often necessary to prioritize some stressors over others</w:t>
      </w:r>
      <w:r w:rsidR="00206D93">
        <w:t xml:space="preserve"> </w:t>
      </w:r>
      <w:r w:rsidR="00206D93">
        <w:fldChar w:fldCharType="begin" w:fldLock="1"/>
      </w:r>
      <w:r w:rsidR="00D46E1C">
        <w:instrText>ADDIN CSL_CITATION {"citationItems":[{"id":"ITEM-1","itemData":{"author":[{"dropping-particle":"","family":"Panek","given":"J A","non-dropping-particle":"","parse-names":false,"suffix":""},{"dropping-particle":"","family":"Austin","given":"J T","non-dropping-particle":"","parse-names":false,"suffix":""},{"dropping-particle":"","family":"Battles","given":"J J","non-dropping-particle":"","parse-names":false,"suffix":""},{"dropping-particle":"","family":"Nydick","given":"K R","non-dropping-particle":"","parse-names":false,"suffix":""},{"dropping-particle":"","family":"Esperanza","given":"A M","non-dropping-particle":"","parse-names":false,"suffix":""},{"dropping-particle":"","family":"Saah","given":"D S","non-dropping-particle":"","parse-names":false,"suffix":""},{"dropping-particle":"","family":"Sydoriak","given":"C A","non-dropping-particle":"","parse-names":false,"suffix":""}],"container-title":"Natural Resource Report NPS/SEKI/NRR—2012","id":"ITEM-1","issued":{"date-parts":[["2012"]]},"title":"A natural resource condition assessment for Sequoia and Kings Canyon National Parks","type":"article-journal"},"uris":["http://www.mendeley.com/documents/?uuid=c6dd64d8-162e-4b58-b8bc-8f7c64b96d89"]},{"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author":[{"dropping-particle":"","family":"North","given":"Malcolm","non-dropping-particle":"","parse-names":false,"suffix":""},{"dropping-particle":"","family":"Stine","given":"Peter","non-dropping-particle":"","parse-names":false,"suffix":""},{"dropping-particle":"","family":"O'Hara","given":"Kevin","non-dropping-particle":"","parse-names":false,"suffix":""},{"dropping-particle":"","family":"Zielinski","given":"William","non-dropping-particle":"","parse-names":false,"suffix":""},{"dropping-particle":"","family":"Stephens","given":"Scott","non-dropping-particle":"","parse-names":false,"suffix":""},{"dropping-particle":"","family":"Service","given":"Forest","non-dropping-particle":"","parse-names":false,"suffix":""},{"dropping-particle":"","family":"Hara","given":"Kevin O","non-dropping-particle":"","parse-names":false,"suffix":""}],"container-title":"USDA Forest Service, Pacific Southwest Research Station, General Technical Report","id":"ITEM-3","issue":"March","issued":{"date-parts":[["2009"]]},"page":"PSW-GTR-220","title":"An ecosystem management strategy for Sierran mixed- conifer forests","type":"article-journal"},"uris":["http://www.mendeley.com/documents/?uuid=94819ab6-04af-446d-9075-82ab2aa22223"]}],"mendeley":{"formattedCitation":"(North &lt;i&gt;et al.&lt;/i&gt;, 2009, 2019; Panek &lt;i&gt;et al.&lt;/i&gt;, 2012)","plainTextFormattedCitation":"(North et al., 2009, 2019; Panek et al., 2012)","previouslyFormattedCitation":"(North &lt;i&gt;et al.&lt;/i&gt;, 2009, 2019; Panek &lt;i&gt;et al.&lt;/i&gt;, 2012)"},"properties":{"noteIndex":0},"schema":"https://github.com/citation-style-language/schema/raw/master/csl-citation.json"}</w:instrText>
      </w:r>
      <w:r w:rsidR="00206D93">
        <w:fldChar w:fldCharType="separate"/>
      </w:r>
      <w:r w:rsidR="00D46E1C" w:rsidRPr="00D46E1C">
        <w:rPr>
          <w:noProof/>
        </w:rPr>
        <w:t xml:space="preserve">(North </w:t>
      </w:r>
      <w:r w:rsidR="00D46E1C" w:rsidRPr="00D46E1C">
        <w:rPr>
          <w:i/>
          <w:noProof/>
        </w:rPr>
        <w:t>et al.</w:t>
      </w:r>
      <w:r w:rsidR="00D46E1C" w:rsidRPr="00D46E1C">
        <w:rPr>
          <w:noProof/>
        </w:rPr>
        <w:t xml:space="preserve">, 2009, 2019; Panek </w:t>
      </w:r>
      <w:r w:rsidR="00D46E1C" w:rsidRPr="00D46E1C">
        <w:rPr>
          <w:i/>
          <w:noProof/>
        </w:rPr>
        <w:t>et al.</w:t>
      </w:r>
      <w:r w:rsidR="00D46E1C" w:rsidRPr="00D46E1C">
        <w:rPr>
          <w:noProof/>
        </w:rPr>
        <w:t>, 2012)</w:t>
      </w:r>
      <w:r w:rsidR="00206D93">
        <w:fldChar w:fldCharType="end"/>
      </w:r>
      <w:r>
        <w:t>. Demographic models built around large-scale longitudinal datasets (such as the Forest Inventory and Analysis, or FIA, dataset) can provide detailed insight into how stressors impact species of concern across wide geographic ranges</w:t>
      </w:r>
      <w:r w:rsidR="00D46E1C">
        <w:t xml:space="preserve"> </w:t>
      </w:r>
      <w:r w:rsidR="00D46E1C">
        <w:fldChar w:fldCharType="begin" w:fldLock="1"/>
      </w:r>
      <w:r w:rsidR="00213CB6">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2","issue":"0","issued":{"date-parts":[["2021"]]},"page":"1-12","title":"Quantifying the demographic vulnerabilities of dry woodlands to climate and competition using range‐wide monitoring data","type":"article-journal","volume":"0"},"uris":["http://www.mendeley.com/documents/?uuid=11821100-49dc-46c9-bda1-134da21a5ab2"]}],"mendeley":{"formattedCitation":"(Davis &lt;i&gt;et al.&lt;/i&gt;, 2019; Shriver &lt;i&gt;et al.&lt;/i&gt;, 2021)","plainTextFormattedCitation":"(Davis et al., 2019; Shriver et al., 2021)","previouslyFormattedCitation":"(Davis &lt;i&gt;et al.&lt;/i&gt;, 2019; Shriver &lt;i&gt;et al.&lt;/i&gt;, 2021)"},"properties":{"noteIndex":0},"schema":"https://github.com/citation-style-language/schema/raw/master/csl-citation.json"}</w:instrText>
      </w:r>
      <w:r w:rsidR="00D46E1C">
        <w:fldChar w:fldCharType="separate"/>
      </w:r>
      <w:r w:rsidR="00213CB6" w:rsidRPr="00213CB6">
        <w:rPr>
          <w:noProof/>
        </w:rPr>
        <w:t xml:space="preserve">(Davis </w:t>
      </w:r>
      <w:r w:rsidR="00213CB6" w:rsidRPr="00213CB6">
        <w:rPr>
          <w:i/>
          <w:noProof/>
        </w:rPr>
        <w:t>et al.</w:t>
      </w:r>
      <w:r w:rsidR="00213CB6" w:rsidRPr="00213CB6">
        <w:rPr>
          <w:noProof/>
        </w:rPr>
        <w:t xml:space="preserve">, 2019; Shriver </w:t>
      </w:r>
      <w:r w:rsidR="00213CB6" w:rsidRPr="00213CB6">
        <w:rPr>
          <w:i/>
          <w:noProof/>
        </w:rPr>
        <w:t>et al.</w:t>
      </w:r>
      <w:r w:rsidR="00213CB6" w:rsidRPr="00213CB6">
        <w:rPr>
          <w:noProof/>
        </w:rPr>
        <w:t>, 2021)</w:t>
      </w:r>
      <w:r w:rsidR="00D46E1C">
        <w:fldChar w:fldCharType="end"/>
      </w:r>
      <w:r>
        <w:t xml:space="preserve">. </w:t>
      </w:r>
      <w:r w:rsidR="00D46E1C">
        <w:t>In this paper, we</w:t>
      </w:r>
      <w:r>
        <w:t xml:space="preserve"> </w:t>
      </w:r>
      <w:r w:rsidR="00D46E1C">
        <w:t xml:space="preserve">fit vital rate </w:t>
      </w:r>
      <w:r w:rsidR="00D46E1C">
        <w:lastRenderedPageBreak/>
        <w:t xml:space="preserve">models including </w:t>
      </w:r>
      <w:r w:rsidR="00C5469B">
        <w:t>the effects of key stressors</w:t>
      </w:r>
      <w:r w:rsidR="00213CB6">
        <w:t>. By</w:t>
      </w:r>
      <w:r>
        <w:t xml:space="preserve"> </w:t>
      </w:r>
      <w:r w:rsidR="00213CB6">
        <w:t>comparing</w:t>
      </w:r>
      <w:r>
        <w:t xml:space="preserve"> their effects on vital rates and demographic summary statistics (such as the asymptotic population growth rate), we can assess the relative importance of the stressors and highlight the mechanisms by which they influence the population trajectory. Findings from </w:t>
      </w:r>
      <w:r w:rsidR="00213CB6">
        <w:t>such demographic</w:t>
      </w:r>
      <w:r>
        <w:t xml:space="preserve"> analys</w:t>
      </w:r>
      <w:r w:rsidR="00213CB6">
        <w:t>e</w:t>
      </w:r>
      <w:r>
        <w:t>s can provide crucial information about how best to prioritize varied stressors in making management decisions</w:t>
      </w:r>
      <w:r w:rsidR="00D46E1C">
        <w:t xml:space="preserve"> </w:t>
      </w:r>
      <w:r w:rsidR="00D46E1C">
        <w:fldChar w:fldCharType="begin" w:fldLock="1"/>
      </w:r>
      <w:r w:rsidR="00D430E8">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id":"ITEM-2","itemData":{"DOI":"10.1016/j.foreco.2022.120088","ISSN":"03781127","abstract":"Drought-induced tree mortality is predicted to increase in dry forests across the globe as future projections show hotter, drier climates. This could potentially result in large-scale tree die-offs, changes in species composition, and loss of forest ecosystem services, including carbon storage. While some studies have found that forest stands with greater basal areas (BA) have higher drought mortality, many have not evaluated the extent to which forests restored to lower densities via restoration activities affect drought mortality. The southwestern USA is particularly susceptible to tree mortality due to the predicted increases in temperature, drier soils, and forests with high density. Our objective was to evaluate how ponderosa pine mortality is expected to be influenced by the Four Forests Restoration Initiative (4FRI), a large-scale forest restoration effort ongoing in northern Arizona, USA, that will reduce stand BA by approximately 40%. Specifically, we modeled drought mortality in three time periods, one contemporary (1970–2010), and two future (2020–2059 and 2060–2099) under three restoration scenarios: no thinning, 4FRI thinning, and a BA reduction beyond the 4FRI plan (4FRI-intensive). We estimated mortality using 11 climate models under two emissions scenarios. Without thinning, our model predicted that by mid-century (2020–2059), changes in climate could increase annual ponderosa pine mortality rates by 45–57% over contemporary rates. However, with thinning, mid-century mortality was predicted to remain near or below contemporary rates and these rates are 31–35% (4FRI) and 46–51% (4FRI-intensive) less than the mid-century scenarios without thinning. Our study shows that while climate change is likely to increase tree mortality rates, large-scale forest restoration projects, such as 4FRI, have the potential to ameliorate the effects of climate change and keep mortality rates near contemporary levels for decades.","author":[{"dropping-particle":"","family":"McCauley","given":"Lisa A.","non-dropping-particle":"","parse-names":false,"suffix":""},{"dropping-particle":"","family":"Bradford","given":"John B.","non-dropping-particle":"","parse-names":false,"suffix":""},{"dropping-particle":"","family":"Robles","given":"Marcos D.","non-dropping-particle":"","parse-names":false,"suffix":""},{"dropping-particle":"","family":"Shriver","given":"Robert K.","non-dropping-particle":"","parse-names":false,"suffix":""},{"dropping-particle":"","family":"Woolley","given":"Travis J.","non-dropping-particle":"","parse-names":false,"suffix":""},{"dropping-particle":"","family":"Andrews","given":"Caitlin A.","non-dropping-particle":"","parse-names":false,"suffix":""}],"container-title":"Forest Ecology and Management","id":"ITEM-2","issue":"February","issued":{"date-parts":[["2022"]]},"page":"120088","publisher":"Elsevier B.V.","title":"Landscape-scale forest restoration decreases vulnerability to drought mortality under climate change in southwest USA ponderosa forest","type":"article-journal","volume":"509"},"uris":["http://www.mendeley.com/documents/?uuid=32e3ea94-03d4-42f6-8877-46356028669c"]},{"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Shriver &lt;i&gt;et al.&lt;/i&gt;, 2019; Bradford &lt;i&gt;et al.&lt;/i&gt;, 2022; McCauley &lt;i&gt;et al.&lt;/i&gt;, 2022)","plainTextFormattedCitation":"(Shriver et al., 2019; Bradford et al., 2022; McCauley et al., 2022)","previouslyFormattedCitation":"(Shriver &lt;i&gt;et al.&lt;/i&gt;, 2019; Bradford &lt;i&gt;et al.&lt;/i&gt;, 2022; McCauley &lt;i&gt;et al.&lt;/i&gt;, 2022)"},"properties":{"noteIndex":0},"schema":"https://github.com/citation-style-language/schema/raw/master/csl-citation.json"}</w:instrText>
      </w:r>
      <w:r w:rsidR="00D46E1C">
        <w:fldChar w:fldCharType="separate"/>
      </w:r>
      <w:r w:rsidR="00213CB6" w:rsidRPr="00213CB6">
        <w:rPr>
          <w:noProof/>
        </w:rPr>
        <w:t xml:space="preserve">(Shriver </w:t>
      </w:r>
      <w:r w:rsidR="00213CB6" w:rsidRPr="00213CB6">
        <w:rPr>
          <w:i/>
          <w:noProof/>
        </w:rPr>
        <w:t>et al.</w:t>
      </w:r>
      <w:r w:rsidR="00213CB6" w:rsidRPr="00213CB6">
        <w:rPr>
          <w:noProof/>
        </w:rPr>
        <w:t xml:space="preserve">, 2019; Bradford </w:t>
      </w:r>
      <w:r w:rsidR="00213CB6" w:rsidRPr="00213CB6">
        <w:rPr>
          <w:i/>
          <w:noProof/>
        </w:rPr>
        <w:t>et al.</w:t>
      </w:r>
      <w:r w:rsidR="00213CB6" w:rsidRPr="00213CB6">
        <w:rPr>
          <w:noProof/>
        </w:rPr>
        <w:t xml:space="preserve">, 2022; McCauley </w:t>
      </w:r>
      <w:r w:rsidR="00213CB6" w:rsidRPr="00213CB6">
        <w:rPr>
          <w:i/>
          <w:noProof/>
        </w:rPr>
        <w:t>et al.</w:t>
      </w:r>
      <w:r w:rsidR="00213CB6" w:rsidRPr="00213CB6">
        <w:rPr>
          <w:noProof/>
        </w:rPr>
        <w:t>, 2022)</w:t>
      </w:r>
      <w:r w:rsidR="00D46E1C">
        <w:fldChar w:fldCharType="end"/>
      </w:r>
      <w:r>
        <w:t>.</w:t>
      </w:r>
    </w:p>
    <w:p w14:paraId="7B9D2987" w14:textId="4B4C6A8C" w:rsidR="002435DE" w:rsidRDefault="00D070A9" w:rsidP="009971A5">
      <w:pPr>
        <w:spacing w:line="360" w:lineRule="auto"/>
        <w:ind w:firstLine="720"/>
      </w:pPr>
      <w:commentRangeStart w:id="2"/>
      <w:r>
        <w:t>Like many other plant and animal species, Sugar pine faces numerous challenges in the Anthropocene</w:t>
      </w:r>
      <w:commentRangeEnd w:id="2"/>
      <w:r>
        <w:rPr>
          <w:rStyle w:val="CommentReference"/>
        </w:rPr>
        <w:commentReference w:id="2"/>
      </w:r>
      <w:r>
        <w:t xml:space="preserve">, and managers and policymakers are concerned about the future status of the species </w:t>
      </w:r>
      <w:r>
        <w:fldChar w:fldCharType="begin" w:fldLock="1"/>
      </w:r>
      <w:r>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fldChar w:fldCharType="separate"/>
      </w:r>
      <w:r w:rsidRPr="00EB4A84">
        <w:rPr>
          <w:noProof/>
        </w:rPr>
        <w:t>(Kinloch Jr., Marosy and Huddleston, 1996)</w:t>
      </w:r>
      <w:r>
        <w:fldChar w:fldCharType="end"/>
      </w:r>
      <w:r>
        <w:t xml:space="preserve">. </w:t>
      </w:r>
      <w:commentRangeStart w:id="3"/>
      <w:r w:rsidR="002435DE">
        <w:t>Sugar pine (</w:t>
      </w:r>
      <w:r w:rsidR="002435DE" w:rsidRPr="00F701A7">
        <w:rPr>
          <w:i/>
          <w:iCs/>
        </w:rPr>
        <w:t>Pinus lambertiana</w:t>
      </w:r>
      <w:r w:rsidR="002435DE">
        <w:t>) is the largest Pinus species, an important timber species, and a component of several dry western conifer forest types</w:t>
      </w:r>
      <w:r w:rsidR="009971A5">
        <w:t>. In</w:t>
      </w:r>
      <w:r w:rsidR="002435DE">
        <w:t xml:space="preserve"> the extensive Sierra Nevada Mixed Conifer forest</w:t>
      </w:r>
      <w:r w:rsidR="00533EAF">
        <w:t>,</w:t>
      </w:r>
      <w:r w:rsidR="002435DE">
        <w:t xml:space="preserve"> </w:t>
      </w:r>
      <w:r w:rsidR="00533EAF">
        <w:t>sugar pine</w:t>
      </w:r>
      <w:r w:rsidR="002435DE">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
      <w:r w:rsidR="00105668">
        <w:rPr>
          <w:rStyle w:val="CommentReference"/>
        </w:rPr>
        <w:commentReference w:id="3"/>
      </w:r>
      <w:r w:rsidR="002435DE">
        <w:t>. Its range extends through much of the North American Mediterranean zone throughout mountain ranges in California</w:t>
      </w:r>
      <w:r w:rsidR="00105668">
        <w:t>,</w:t>
      </w:r>
      <w:r w:rsidR="002435DE">
        <w:t xml:space="preserve"> central Oregon, </w:t>
      </w:r>
      <w:r w:rsidR="00105668">
        <w:t>and a small population in northwestern Mexico but</w:t>
      </w:r>
      <w:r w:rsidR="00346542">
        <w:t xml:space="preserve"> with the heart of its range</w:t>
      </w:r>
      <w:commentRangeStart w:id="4"/>
      <w:r w:rsidR="002435DE">
        <w:t xml:space="preserve"> </w:t>
      </w:r>
      <w:commentRangeEnd w:id="4"/>
      <w:r w:rsidR="00A95BB0">
        <w:rPr>
          <w:rStyle w:val="CommentReference"/>
        </w:rPr>
        <w:commentReference w:id="4"/>
      </w:r>
      <w:r w:rsidR="002435DE">
        <w:t xml:space="preserve">located in California. </w:t>
      </w:r>
      <w:r w:rsidR="008D1390">
        <w:t xml:space="preserve">Sugar pine seeds are an important food source for animal species </w:t>
      </w:r>
      <w:r w:rsidR="002C19B3">
        <w:fldChar w:fldCharType="begin" w:fldLock="1"/>
      </w:r>
      <w:r w:rsidR="00346542">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id":"ITEM-2","itemData":{"ISBN":"Technical Bulletin 1150","author":[{"dropping-particle":"","family":"Fowells","given":"H A","non-dropping-particle":"","parse-names":false,"suffix":""},{"dropping-particle":"","family":"Schubert","given":"G H","non-dropping-particle":"","parse-names":false,"suffix":""}],"container-title":"USDA Technical Bulletin","id":"ITEM-2","issue":"1150","issued":{"date-parts":[["1956"]]},"page":"1-48","title":"Seed crops of forest trees in the pine region of California","type":"article-journal","volume":"1150"},"uris":["http://www.mendeley.com/documents/?uuid=ead79d64-7cd1-4e56-b8e3-b3532ddf6681"]}],"mendeley":{"formattedCitation":"(Fowells and Schubert, 1956; Murray and Tomback, 2010)","plainTextFormattedCitation":"(Fowells and Schubert, 1956; Murray and Tomback, 2010)","previouslyFormattedCitation":"(Fowells and Schubert, 1956; Murray and Tomback, 2010)"},"properties":{"noteIndex":0},"schema":"https://github.com/citation-style-language/schema/raw/master/csl-citation.json"}</w:instrText>
      </w:r>
      <w:r w:rsidR="002C19B3">
        <w:fldChar w:fldCharType="separate"/>
      </w:r>
      <w:r w:rsidR="008C2844" w:rsidRPr="008C2844">
        <w:rPr>
          <w:noProof/>
        </w:rPr>
        <w:t>(Fowells and Schubert, 1956; Murray and Tomback, 2010)</w:t>
      </w:r>
      <w:r w:rsidR="002C19B3">
        <w:fldChar w:fldCharType="end"/>
      </w:r>
      <w:r w:rsidR="002C19B3">
        <w:t xml:space="preserve">, and </w:t>
      </w:r>
      <w:r w:rsidR="008611C1">
        <w:t>mature sugar pines are large-diameter trees which</w:t>
      </w:r>
      <w:r w:rsidR="002C19B3">
        <w:t xml:space="preserve"> play </w:t>
      </w:r>
      <w:commentRangeStart w:id="5"/>
      <w:r w:rsidR="00BC1636">
        <w:t xml:space="preserve">a key role </w:t>
      </w:r>
      <w:commentRangeEnd w:id="5"/>
      <w:r w:rsidR="002626E1">
        <w:rPr>
          <w:rStyle w:val="CommentReference"/>
        </w:rPr>
        <w:commentReference w:id="5"/>
      </w:r>
      <w:r w:rsidR="00BC1636">
        <w:t xml:space="preserve">in the structure and function of ecosystems they occur in </w:t>
      </w:r>
      <w:r w:rsidR="00BC1636">
        <w:fldChar w:fldCharType="begin" w:fldLock="1"/>
      </w:r>
      <w:r w:rsidR="00192E71">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id":"ITEM-2","itemData":{"DOI":"10.1186/s13717-020-00243-8","ISSN":"21921709","abstract":"The reintroduction of fire to landscapes where it was once common is considered a priority to restore historical forest dynamics, including reducing tree density and decreasing levels of woody biomass on the forest floor. However, reintroducing fire causes tree mortality that can have unintended ecological outcomes related to woody biomass, with potential impacts to fuel accumulation, carbon sequestration, subsequent fire severity, and forest management. In this study, we examine the interplay between fire and carbon dynamics by asking how reintroduced fire impacts fuel accumulation, carbon sequestration, and subsequent fire severity potential. Beginning pre-fire, and continuing 6 years post-fire, we tracked all live, dead, and fallen trees ≥ 1 cm in diameter and mapped all pieces of deadwood (downed woody debris) originating from tree boles ≥ 10 cm diameter and ≥ 1 m in length in 25.6 ha of an Abies concolor/Pinus lambertiana forest in the central Sierra Nevada, California, USA. We also tracked surface fuels along 2240 m of planar transects pre-fire, immediately post-fire, and 6 years post-fire. Six years after moderate-severity fire, deadwood ≥ 10 cm diameter was 73 Mg ha−1, comprised of 32 Mg ha−1 that persisted through fire and 41 Mg ha−1 of newly fallen wood (compared to 72 Mg ha−1 pre-fire). Woody surface fuel loading was spatially heterogeneous, with mass varying almost four orders of magnitude at the scale of 20 m × 20 m quadrats (minimum, 0.1 Mg ha−1; mean, 73 Mg ha−1; maximum, 497 Mg ha−1). Wood from large-diameter trees (≥ 60 cm diameter) comprised 57% of surface fuel in 2019, but was 75% of snag biomass, indicating high contributions to current and future fuel loading. Reintroduction of fire does not consume all large-diameter fuel and generates high levels of surface fuels ≥ 10 cm diameter within 6 years. Repeated fires are needed to reduce surface fuel loading.","author":[{"dropping-particle":"","family":"Lutz","given":"James A.","non-dropping-particle":"","parse-names":false,"suffix":""},{"dropping-particle":"","family":"Struckman","given":"Soren","non-dropping-particle":"","parse-names":false,"suffix":""},{"dropping-particle":"","family":"Furniss","given":"Tucker J.","non-dropping-particle":"","parse-names":false,"suffix":""},{"dropping-particle":"","family":"Cansler","given":"C. Alina","non-dropping-particle":"","parse-names":false,"suffix":""},{"dropping-particle":"","family":"Germain","given":"Sara J.","non-dropping-particle":"","parse-names":false,"suffix":""},{"dropping-particle":"","family":"Yocom","given":"Larissa L.","non-dropping-particle":"","parse-names":false,"suffix":""},{"dropping-particle":"","family":"McAvoy","given":"Darren J.","non-dropping-particle":"","parse-names":false,"suffix":""},{"dropping-particle":"","family":"Kolden","given":"Crystal A.","non-dropping-particle":"","parse-names":false,"suffix":""},{"dropping-particle":"","family":"Smith","given":"Alistair M.S.","non-dropping-particle":"","parse-names":false,"suffix":""},{"dropping-particle":"","family":"Swanson","given":"Mark E.","non-dropping-particle":"","parse-names":false,"suffix":""},{"dropping-particle":"","family":"Larson","given":"Andrew J.","non-dropping-particle":"","parse-names":false,"suffix":""}],"container-title":"Ecological Processes","id":"ITEM-2","issue":"1","issued":{"date-parts":[["2020"]]},"publisher":"Ecological Processes","title":"Large-diameter trees dominate snag and surface biomass following reintroduced fire","type":"article-journal","volume":"9"},"uris":["http://www.mendeley.com/documents/?uuid=1ce330b5-a9b0-427a-8117-c7ea71325d14"]},{"id":"ITEM-3","itemData":{"DOI":"10.1371/journal.pone.0082784","ISSN":"19326203","PMID":"24376579","abstract":"Large-diameter trees dominate the structure, dynamics and function of many temperate and tropical forests. However, their attendant contributions to forest heterogeneity are rarely addressed. We established the Wind River Forest Dynamics Plot, a 25.6 ha permanent plot within which we tagged and mapped all 30,973 woody stems ≥1 cm dbh, all 1,966 snags ≥10 cm dbh, and all shrub patches ≥2 m2. Basal area of the 26 woody species was 62.18 m 2/ha, of which 61.60 m2/ha was trees and 0.58 m 2/ha was tall shrubs. Large-diameter trees (≥100 cm dbh) comprised 1.5% of stems, 31.8% of basal area, and 17.6% of the heterogeneity of basal area, with basal area dominated by Tsuga heterophylla and Pseudotsuga menziesii. Small-diameter subpopulations of Pseudotsuga menziesii, Tsuga heterophylla and Thuja plicata, as well as all tree species combined, exhibited significant aggregation relative to the null model of complete spatial randomness (CSR) up to 9 m (P≤0.001). Patterns of large-diameter trees were either not different from CSR ( Tsuga heterophylla), or exhibited slight aggregation (Pseudotsuga menziesii and Thuja plicata). Significant spatial repulsion between large-diameter and small-diameter Tsuga heterophylla suggests that large-diameter Tsuga heterophylla function as organizers of tree demography over decadal timescales through competitive interactions. Comparison among two forest dynamics plots suggests that forest structural diversity responds to intermediate-scale environmental heterogeneity and disturbances, similar to hypotheses about patterns of species richness, and richness- ecosystem function. Large mapped plots with detailed within-plot environmental spatial covariates will be required to test these hypotheses. Copyright: © 2013 Lutz et al.","author":[{"dropping-particle":"","family":"Lutz","given":"James A.","non-dropping-particle":"","parse-names":false,"suffix":""},{"dropping-particle":"","family":"Larson","given":"Andrew J.","non-dropping-particle":"","parse-names":false,"suffix":""},{"dropping-particle":"","family":"Freund","given":"James A.","non-dropping-particle":"","parse-names":false,"suffix":""},{"dropping-particle":"","family":"Swanson","given":"Mark E.","non-dropping-particle":"","parse-names":false,"suffix":""},{"dropping-particle":"","family":"Bible","given":"Kenneth J.","non-dropping-particle":"","parse-names":false,"suffix":""}],"container-title":"PLoS ONE","id":"ITEM-3","issue":"12","issued":{"date-parts":[["2013"]]},"title":"The importance of large-diameter trees to forest structural heterogeneity","type":"article-journal","volume":"8"},"uris":["http://www.mendeley.com/documents/?uuid=e98b64c5-ad5f-4617-b7ae-53e92ccb12a4"]}],"mendeley":{"formattedCitation":"(Lutz &lt;i&gt;et al.&lt;/i&gt;, 2013, 2018, 2020)","plainTextFormattedCitation":"(Lutz et al., 2013, 2018, 2020)","previouslyFormattedCitation":"(Lutz &lt;i&gt;et al.&lt;/i&gt;, 2013, 2018, 2020)"},"properties":{"noteIndex":0},"schema":"https://github.com/citation-style-language/schema/raw/master/csl-citation.json"}</w:instrText>
      </w:r>
      <w:r w:rsidR="00BC1636">
        <w:fldChar w:fldCharType="separate"/>
      </w:r>
      <w:r w:rsidR="00346542" w:rsidRPr="00346542">
        <w:rPr>
          <w:noProof/>
        </w:rPr>
        <w:t xml:space="preserve">(Lutz </w:t>
      </w:r>
      <w:r w:rsidR="00346542" w:rsidRPr="00346542">
        <w:rPr>
          <w:i/>
          <w:noProof/>
        </w:rPr>
        <w:t>et al.</w:t>
      </w:r>
      <w:r w:rsidR="00346542" w:rsidRPr="00346542">
        <w:rPr>
          <w:noProof/>
        </w:rPr>
        <w:t>, 2013, 2018, 2020)</w:t>
      </w:r>
      <w:r w:rsidR="00BC1636">
        <w:fldChar w:fldCharType="end"/>
      </w:r>
      <w:r w:rsidR="00BC1636">
        <w:t>.</w:t>
      </w:r>
      <w:r w:rsidR="008C2844">
        <w:t xml:space="preserve"> However, sugar pines face numerous challenges in the Anthropocene.</w:t>
      </w:r>
    </w:p>
    <w:p w14:paraId="0720B5B8" w14:textId="1A9DA8FE"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lastRenderedPageBreak/>
        <w:t xml:space="preserve">Second, an invasive fungal pathogen, </w:t>
      </w:r>
      <w:r w:rsidRPr="00F701A7">
        <w:rPr>
          <w:i/>
          <w:iCs/>
        </w:rPr>
        <w:t>Cronartium ribicola</w:t>
      </w:r>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r w:rsidR="00E07EF6">
        <w:rPr>
          <w:i/>
          <w:iCs/>
        </w:rPr>
        <w:t>Strobus</w:t>
      </w:r>
      <w:r w:rsidR="009B4725">
        <w:t xml:space="preserve">, excluding the pinyon pines in subsection </w:t>
      </w:r>
      <w:r w:rsidR="009B4725">
        <w:rPr>
          <w:i/>
          <w:iCs/>
        </w:rPr>
        <w:t>Cembroides</w:t>
      </w:r>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Pinus albicaulis</w:t>
      </w:r>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3DC3EC5"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r w:rsidR="005B4308" w:rsidRPr="005B4308">
        <w:rPr>
          <w:i/>
          <w:iCs/>
        </w:rPr>
        <w:t>Calodecrus decurrens</w:t>
      </w:r>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D070A9">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 North &lt;i&gt;et al.&lt;/i&gt;, 2022)"},"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 xml:space="preserve">In </w:t>
      </w:r>
      <w:r>
        <w:lastRenderedPageBreak/>
        <w:t>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2E1390DE" w14:textId="4F52C7A9" w:rsidR="00540755" w:rsidRDefault="00E51EB0" w:rsidP="00E01957">
      <w:pPr>
        <w:numPr>
          <w:ilvl w:val="0"/>
          <w:numId w:val="1"/>
        </w:numPr>
        <w:spacing w:line="360" w:lineRule="auto"/>
      </w:pPr>
      <w:r>
        <w:t>What is the current trajectory of</w:t>
      </w:r>
      <w:r w:rsidR="00540755">
        <w:t xml:space="preserve"> abundance across the range-wide ensemble of sugar pine populations?</w:t>
      </w:r>
    </w:p>
    <w:p w14:paraId="39543004" w14:textId="77274D5B" w:rsidR="007553FB" w:rsidRDefault="00D312C0" w:rsidP="00540755">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which is the vast majority of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7C8DAD7C" w:rsidR="00EE5D6E" w:rsidRDefault="00EE5D6E" w:rsidP="00E01957">
      <w:pPr>
        <w:pStyle w:val="Heading2"/>
        <w:spacing w:line="360" w:lineRule="auto"/>
      </w:pPr>
      <w:commentRangeStart w:id="15"/>
      <w:commentRangeStart w:id="16"/>
      <w:r>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t xml:space="preserve"> </w:t>
      </w:r>
      <w:commentRangeStart w:id="17"/>
      <w:commentRangeStart w:id="18"/>
      <w:r>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25120C30"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540755">
        <w:t>221</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w:t>
      </w:r>
      <w:r w:rsidR="00540755">
        <w:t>09 or remeasurement from 2010-2019</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xml:space="preserve">, which we treat as the census interval for </w:t>
      </w:r>
      <w:r w:rsidR="000451DF">
        <w:lastRenderedPageBreak/>
        <w:t>the purpose of calculating vital rates and constructing an IPM</w:t>
      </w:r>
      <w:r w:rsidR="00BD15C5">
        <w:t xml:space="preserve">. Of the </w:t>
      </w:r>
      <w:r w:rsidR="000451DF">
        <w:t>1,</w:t>
      </w:r>
      <w:r w:rsidR="00E9506F">
        <w:t>102</w:t>
      </w:r>
      <w:r w:rsidR="000451DF">
        <w:t xml:space="preserve"> plots used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macroplot</w:t>
      </w:r>
      <w:r w:rsidR="003735F2">
        <w:t>s</w:t>
      </w:r>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B31E6F">
        <w:t>We included harvested trees as mortalities in the survival data for two reasons. First, our goal is to understand the actual population dynamics of sugar pine across its range, inclusive of mortality caused by harvests. Second, the prevalence of salvage harvests on some</w:t>
      </w:r>
      <w:r w:rsidR="008E28B3">
        <w:t xml:space="preserve"> land ownerships across the range of sugar pine make it likely that some mortalities caused by fire, drought, or disease were later harvested. </w:t>
      </w:r>
      <w:r w:rsidR="00B31E6F">
        <w:t xml:space="preserve"> </w:t>
      </w:r>
    </w:p>
    <w:p w14:paraId="45A3136F" w14:textId="4343EC2E" w:rsidR="004F3A49" w:rsidRDefault="00D8211E" w:rsidP="00361DD5">
      <w:pPr>
        <w:spacing w:line="360" w:lineRule="auto"/>
        <w:ind w:firstLine="720"/>
      </w:pPr>
      <w:r>
        <w:t xml:space="preserve">The smallest stems surveyed (height </w:t>
      </w:r>
      <w:r w:rsidR="006E0CA4">
        <w:rPr>
          <w:rFonts w:cstheme="minorHAnsi"/>
        </w:rPr>
        <w:t>≥</w:t>
      </w:r>
      <w:r>
        <w:t xml:space="preserve"> 0.15</w:t>
      </w:r>
      <w:r w:rsidR="00E638E5">
        <w:t xml:space="preserve"> </w:t>
      </w:r>
      <w:r>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22"/>
      <w:r w:rsidR="009F5DED">
        <w:t xml:space="preserve">either new recruits </w:t>
      </w:r>
      <w:r w:rsidR="0044137D">
        <w:t xml:space="preserve">(i.e., they were not present at the initial measurement) </w:t>
      </w:r>
      <w:r w:rsidR="009F5DED">
        <w:t>or were not tagged due to small size at initial measurement</w:t>
      </w:r>
      <w:r w:rsidR="0044137D">
        <w:t xml:space="preserve"> (i.e., they were present at the initial measurement)</w:t>
      </w:r>
      <w:r w:rsidR="009F5DED">
        <w:t xml:space="preserve">. </w:t>
      </w:r>
      <w:commentRangeEnd w:id="22"/>
      <w:r w:rsidR="001854A2">
        <w:rPr>
          <w:rStyle w:val="CommentReference"/>
        </w:rPr>
        <w:commentReference w:id="22"/>
      </w:r>
      <w:r w:rsidR="00CC6F71">
        <w:t xml:space="preserve"> </w:t>
      </w:r>
      <w:r w:rsidR="00A12463">
        <w:t>An embedded integral projection model, described below, allowed us to use t</w:t>
      </w:r>
      <w:r w:rsidR="00070BD5">
        <w:t xml:space="preserve">he counts of untagged individuals </w:t>
      </w:r>
      <w:r w:rsidR="0044137D">
        <w:t xml:space="preserve">&lt; 2.54 cm DBH </w:t>
      </w:r>
      <w:r w:rsidR="00070BD5">
        <w:t xml:space="preserve">on </w:t>
      </w:r>
      <w:r w:rsidR="00CC6F71">
        <w:t xml:space="preserve">each </w:t>
      </w:r>
      <w:r w:rsidR="00E81A5D">
        <w:t xml:space="preserve">plot </w:t>
      </w:r>
      <w:r w:rsidR="00A12463">
        <w:t>to</w:t>
      </w:r>
      <w:r w:rsidR="00E81A5D">
        <w:t xml:space="preserve"> estimate the parameters of the fecundity function</w:t>
      </w:r>
      <w:r w:rsidR="00A12463">
        <w:t xml:space="preserve"> despite fecundity being only indirectly observed through these counts</w:t>
      </w:r>
      <w:r w:rsidR="00E81A5D">
        <w:t>.</w:t>
      </w:r>
      <w:r w:rsidR="00877029">
        <w:t xml:space="preserve"> Only 379 plots were used to estimate the fecundity parameters, because the sampling protocol for tallying</w:t>
      </w:r>
      <w:r w:rsidR="00AD7841">
        <w:t xml:space="preserve"> seedlings</w:t>
      </w:r>
      <w:r w:rsidR="00877029">
        <w:t xml:space="preserve"> </w:t>
      </w:r>
      <w:r w:rsidR="00AD7841">
        <w:t>(</w:t>
      </w:r>
      <w:r w:rsidR="00877029">
        <w:t>individuals &lt; 2.54 cm DBH</w:t>
      </w:r>
      <w:r w:rsidR="00AD7841">
        <w:t>)</w:t>
      </w:r>
      <w:r w:rsidR="00877029">
        <w:t xml:space="preserve"> has changed over time, and we restricted analysis to plots where both initial and remeasurement observations use the latest protocol</w:t>
      </w:r>
      <w:r w:rsidR="00A12463">
        <w:t xml:space="preserve"> (FIA manual version &gt;= 2.0).</w:t>
      </w:r>
    </w:p>
    <w:p w14:paraId="7C6AB7C0" w14:textId="4BC40F14"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r w:rsidR="00540755">
        <w:t xml:space="preserve"> </w:t>
      </w:r>
    </w:p>
    <w:p w14:paraId="3B8350FA" w14:textId="2EAC6FFF" w:rsidR="00540755" w:rsidRDefault="00540755" w:rsidP="00361DD5">
      <w:pPr>
        <w:spacing w:line="360" w:lineRule="auto"/>
        <w:ind w:firstLine="720"/>
      </w:pPr>
      <w:r>
        <w:lastRenderedPageBreak/>
        <w:t xml:space="preserve">To assess the current trajectory of sugar pine abundance across its range, we calculated the per-plot basal area and stem densities for individuals greater than 2.54 cm DBH on every plot where sugar pine was present at initial measurement or remeasurement. Across-plot means and standard errors were calculated and plotted for both basal area and stem density. </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3"/>
      <w:r w:rsidR="009509EA">
        <w:t>climatic water deficit (CWD</w:t>
      </w:r>
      <w:commentRangeEnd w:id="23"/>
      <w:r w:rsidR="002626E1">
        <w:rPr>
          <w:rStyle w:val="CommentReference"/>
        </w:rPr>
        <w:commentReference w:id="23"/>
      </w:r>
      <w:r w:rsidR="009509EA">
        <w:t>) estimates for each nominal plot location from the TerraClimat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TerraClimat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4"/>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enabling the comparison of typically-wetter vs. typically-drier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4"/>
      <w:r w:rsidR="00565CA7">
        <w:rPr>
          <w:rStyle w:val="CommentReference"/>
        </w:rPr>
        <w:commentReference w:id="24"/>
      </w:r>
    </w:p>
    <w:p w14:paraId="679C1310" w14:textId="670E94E5" w:rsidR="00EE5D6E" w:rsidRDefault="00EE5D6E" w:rsidP="00E01957">
      <w:pPr>
        <w:pStyle w:val="Heading2"/>
        <w:spacing w:line="360" w:lineRule="auto"/>
      </w:pPr>
      <w:r>
        <w:t>Vital Rate</w:t>
      </w:r>
      <w:r w:rsidR="00272B03">
        <w:t>s</w:t>
      </w:r>
      <w:r>
        <w:t xml:space="preserve"> </w:t>
      </w:r>
      <w:commentRangeStart w:id="25"/>
      <w:commentRangeStart w:id="26"/>
      <w:r w:rsidR="00272B03">
        <w:t>Model</w:t>
      </w:r>
      <w:commentRangeEnd w:id="25"/>
      <w:r w:rsidR="00FE1095">
        <w:rPr>
          <w:rStyle w:val="CommentReference"/>
          <w:rFonts w:asciiTheme="minorHAnsi" w:eastAsiaTheme="minorHAnsi" w:hAnsiTheme="minorHAnsi" w:cstheme="minorBidi"/>
          <w:color w:val="auto"/>
        </w:rPr>
        <w:commentReference w:id="25"/>
      </w:r>
      <w:commentRangeEnd w:id="26"/>
      <w:r w:rsidR="00545F95">
        <w:rPr>
          <w:rStyle w:val="CommentReference"/>
          <w:rFonts w:asciiTheme="minorHAnsi" w:eastAsiaTheme="minorHAnsi" w:hAnsiTheme="minorHAnsi" w:cstheme="minorBidi"/>
          <w:color w:val="auto"/>
        </w:rPr>
        <w:commentReference w:id="26"/>
      </w:r>
    </w:p>
    <w:p w14:paraId="67C1CCE9" w14:textId="53B098FE" w:rsidR="008F329F" w:rsidRDefault="00304447" w:rsidP="00E01957">
      <w:pPr>
        <w:spacing w:line="360" w:lineRule="auto"/>
      </w:pPr>
      <w:r>
        <w:tab/>
        <w:t>The modelling approach for this study broadly follows that described in</w:t>
      </w:r>
      <w:r w:rsidR="00545F95">
        <w:t xml:space="preserve"> Shriver et al. (2021). </w:t>
      </w:r>
      <w:r w:rsidR="009B5737">
        <w:t>In short, t</w:t>
      </w:r>
      <w:r w:rsidR="00D96875">
        <w:t>his study models three vital demographic rates for sugar pine as functions of individual states and environmental covariates. The vital rates modeled are s</w:t>
      </w:r>
      <w:r w:rsidR="000B2974">
        <w:t xml:space="preserve">urvival, growth, and </w:t>
      </w:r>
      <w:r w:rsidR="009B5737">
        <w:t>fecundity</w:t>
      </w:r>
      <w:r w:rsidR="00B81610">
        <w:t xml:space="preserve">. </w:t>
      </w:r>
      <w:r w:rsidR="00CA7A32">
        <w:t xml:space="preserve">Survival and growth of individuals </w:t>
      </w:r>
      <w:r w:rsidR="008206D4">
        <w:t>are</w:t>
      </w:r>
      <w:r w:rsidR="00CA7A32">
        <w:t xml:space="preserve"> directly observed as data, but fecundity is only indirectly observed through the count of </w:t>
      </w:r>
      <w:r w:rsidR="00B66F59">
        <w:t xml:space="preserve">untagged individuals at remeasurement (which includes both new recruits and small survivors). </w:t>
      </w:r>
      <w:commentRangeStart w:id="27"/>
      <w:r w:rsidR="0090133B">
        <w:rPr>
          <w:rFonts w:eastAsiaTheme="minorEastAsia"/>
        </w:rPr>
        <w:t>The three sub models were analyzed as a single model, so that the findings of the survival and growth sub models could inform the fecundity model</w:t>
      </w:r>
      <w:commentRangeEnd w:id="27"/>
      <w:r w:rsidR="0090133B">
        <w:rPr>
          <w:rStyle w:val="CommentReference"/>
        </w:rPr>
        <w:commentReference w:id="27"/>
      </w:r>
      <w:r w:rsidR="008206D4">
        <w:t>; see below for details</w:t>
      </w:r>
      <w:r w:rsidR="008F329F">
        <w:t>.</w:t>
      </w:r>
    </w:p>
    <w:p w14:paraId="4D73A20D" w14:textId="44309F3C" w:rsidR="00D96875" w:rsidRDefault="00B81610" w:rsidP="00E92F0B">
      <w:pPr>
        <w:spacing w:line="360" w:lineRule="auto"/>
        <w:ind w:firstLine="720"/>
      </w:pPr>
      <w:r>
        <w:t xml:space="preserve">The </w:t>
      </w:r>
      <w:r w:rsidR="00BC7D86">
        <w:t>sub</w:t>
      </w:r>
      <w:r w:rsidR="00826123">
        <w:t xml:space="preserve"> </w:t>
      </w:r>
      <w:r w:rsidR="000B2974">
        <w:t>model for survival is:</w:t>
      </w:r>
      <w:r>
        <w:t xml:space="preserve"> </w:t>
      </w:r>
    </w:p>
    <w:p w14:paraId="2CA2532D" w14:textId="503E6FF4" w:rsidR="00EB1B4C" w:rsidRDefault="00EB1B4C" w:rsidP="00EB1B4C">
      <w:pPr>
        <w:pStyle w:val="Caption"/>
        <w:keepNext/>
      </w:pPr>
      <w:bookmarkStart w:id="28" w:name="_Ref93659669"/>
      <w:r>
        <w:lastRenderedPageBreak/>
        <w:t xml:space="preserve">Equation </w:t>
      </w:r>
      <w:fldSimple w:instr=" SEQ Equation \* ARABIC ">
        <w:r w:rsidR="00D73B16">
          <w:rPr>
            <w:noProof/>
          </w:rPr>
          <w:t>1</w:t>
        </w:r>
      </w:fldSimple>
      <w:bookmarkEnd w:id="28"/>
    </w:p>
    <w:p w14:paraId="17EAD06B" w14:textId="11CC2B26" w:rsidR="000B2974" w:rsidRPr="000B2974" w:rsidRDefault="004B1ADD"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63DCC49B" w:rsidR="00EB1B4C" w:rsidRDefault="00EB1B4C" w:rsidP="00EB1B4C">
      <w:pPr>
        <w:pStyle w:val="Caption"/>
        <w:keepNext/>
      </w:pPr>
      <w:bookmarkStart w:id="29" w:name="_Ref93579342"/>
      <w:r>
        <w:t xml:space="preserve">Equation </w:t>
      </w:r>
      <w:fldSimple w:instr=" SEQ Equation \* ARABIC ">
        <w:r w:rsidR="00D73B16">
          <w:rPr>
            <w:noProof/>
          </w:rPr>
          <w:t>2</w:t>
        </w:r>
      </w:fldSimple>
      <w:bookmarkEnd w:id="29"/>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30"/>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30"/>
      <w:r w:rsidR="00A22F02">
        <w:rPr>
          <w:rStyle w:val="CommentReference"/>
        </w:rPr>
        <w:commentReference w:id="30"/>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1F529543"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50364C58" w:rsidR="00EB1B4C" w:rsidRDefault="00EB1B4C" w:rsidP="00EB1B4C">
      <w:pPr>
        <w:pStyle w:val="Caption"/>
        <w:keepNext/>
      </w:pPr>
      <w:bookmarkStart w:id="31" w:name="_Ref104375706"/>
      <w:r>
        <w:t xml:space="preserve">Equation </w:t>
      </w:r>
      <w:fldSimple w:instr=" SEQ Equation \* ARABIC ">
        <w:r w:rsidR="00D73B16">
          <w:rPr>
            <w:noProof/>
          </w:rPr>
          <w:t>3</w:t>
        </w:r>
      </w:fldSimple>
      <w:bookmarkEnd w:id="31"/>
    </w:p>
    <w:p w14:paraId="63FCE82D" w14:textId="0CD36EF6" w:rsidR="00F30DE4" w:rsidRPr="00880C94" w:rsidRDefault="004B1ADD"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362F5ED2" w:rsidR="00EB1B4C" w:rsidRDefault="00EB1B4C" w:rsidP="00EB1B4C">
      <w:pPr>
        <w:pStyle w:val="Caption"/>
        <w:keepNext/>
      </w:pPr>
      <w:bookmarkStart w:id="32" w:name="_Ref93578923"/>
      <w:r>
        <w:t xml:space="preserve">Equation </w:t>
      </w:r>
      <w:fldSimple w:instr=" SEQ Equation \* ARABIC ">
        <w:r w:rsidR="00D73B16">
          <w:rPr>
            <w:noProof/>
          </w:rPr>
          <w:t>4</w:t>
        </w:r>
      </w:fldSimple>
      <w:bookmarkEnd w:id="32"/>
    </w:p>
    <w:p w14:paraId="29CA2B75" w14:textId="0F228DF8" w:rsidR="00283D34" w:rsidRPr="00283D34" w:rsidRDefault="004B1ADD"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6B1D4133" w:rsidR="00283D34" w:rsidRDefault="00283D34" w:rsidP="00E01957">
      <w:pPr>
        <w:spacing w:line="360" w:lineRule="auto"/>
        <w:rPr>
          <w:rFonts w:eastAsiaTheme="minorEastAsia"/>
        </w:rPr>
      </w:pPr>
      <w:r>
        <w:rPr>
          <w:rFonts w:eastAsiaTheme="minorEastAsia"/>
        </w:rPr>
        <w:lastRenderedPageBreak/>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t xml:space="preserve">vector </w:t>
      </w:r>
      <w:commentRangeStart w:id="33"/>
      <w:r>
        <w:rPr>
          <w:rFonts w:eastAsiaTheme="minorEastAsia"/>
        </w:rPr>
        <w:t>of</w:t>
      </w:r>
      <w:commentRangeEnd w:id="33"/>
      <w:r w:rsidR="00DF0297">
        <w:rPr>
          <w:rStyle w:val="CommentReference"/>
        </w:rPr>
        <w:commentReference w:id="33"/>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 except that a quadratic effect of initial size (and the associated interactions) were omitted because </w:t>
      </w:r>
      <w:r w:rsidR="00574C47">
        <w:rPr>
          <w:rFonts w:eastAsiaTheme="minorEastAsia"/>
        </w:rPr>
        <w:t xml:space="preserve">the Hamiltonian Monte Carlo sampling algorithm experienced divergent transitions when attempting to fit models including a quadratic effect of initial size on size at remeasurement. </w:t>
      </w:r>
      <w:r w:rsidR="003B4431">
        <w:rPr>
          <w:rFonts w:eastAsiaTheme="minorEastAsia"/>
        </w:rPr>
        <w:t xml:space="preserve">Visual data exploration did not reveal any evidence </w:t>
      </w:r>
      <w:r w:rsidR="00171F10">
        <w:rPr>
          <w:rFonts w:eastAsiaTheme="minorEastAsia"/>
        </w:rPr>
        <w:t>of a</w:t>
      </w:r>
      <w:r w:rsidR="003B4431">
        <w:rPr>
          <w:rFonts w:eastAsiaTheme="minorEastAsia"/>
        </w:rPr>
        <w:t xml:space="preserve"> quadratic effect of initial size on size at remeasurement. </w:t>
      </w:r>
      <w:r w:rsidR="005B0749">
        <w:rPr>
          <w:rFonts w:eastAsiaTheme="minorEastAsia"/>
        </w:rPr>
        <w:t xml:space="preserve"> </w:t>
      </w:r>
    </w:p>
    <w:p w14:paraId="1004C56C" w14:textId="6348F6B6" w:rsidR="005D154F" w:rsidRDefault="005D154F" w:rsidP="00E01957">
      <w:pPr>
        <w:spacing w:line="360" w:lineRule="auto"/>
        <w:rPr>
          <w:rFonts w:eastAsiaTheme="minorEastAsia"/>
        </w:rPr>
      </w:pPr>
      <w:r>
        <w:rPr>
          <w:rFonts w:eastAsiaTheme="minorEastAsia"/>
        </w:rPr>
        <w:tab/>
        <w:t>A</w:t>
      </w:r>
      <w:r w:rsidR="00545F95">
        <w:rPr>
          <w:rFonts w:eastAsiaTheme="minorEastAsia"/>
        </w:rPr>
        <w:t xml:space="preserve">s noted in </w:t>
      </w:r>
      <w:commentRangeStart w:id="34"/>
      <w:commentRangeEnd w:id="34"/>
      <w:r w:rsidR="007108F6">
        <w:rPr>
          <w:rStyle w:val="CommentReference"/>
        </w:rPr>
        <w:commentReference w:id="34"/>
      </w:r>
      <w:r w:rsidR="00545F95">
        <w:rPr>
          <w:rFonts w:eastAsiaTheme="minorEastAsia"/>
        </w:rPr>
        <w:t xml:space="preserve">Shriver et al. (2021), </w:t>
      </w:r>
      <w:r>
        <w:rPr>
          <w:rFonts w:eastAsiaTheme="minorEastAsia"/>
        </w:rPr>
        <w:t xml:space="preserve">analysis of recruitment is complicated by the fact that seedlings (stems whose </w:t>
      </w:r>
      <w:r>
        <w:t xml:space="preserve">height &gt;= 0.15 m and DBH &lt; </w:t>
      </w:r>
      <w:r w:rsidR="00277C16">
        <w:t>0.0254</w:t>
      </w:r>
      <w:r>
        <w:t xml:space="preserve"> m) are not individually surveyed</w:t>
      </w:r>
      <w:r w:rsidR="009F5DED">
        <w:t xml:space="preserve"> and tagged</w:t>
      </w:r>
      <w:r>
        <w:t xml:space="preserve">, but instead tallied by species. Thus, there is uncertainty as to which of the seedlings present at </w:t>
      </w:r>
      <w:r w:rsidR="003B4431">
        <w:t xml:space="preserve">remeasurement </w:t>
      </w:r>
      <w:r>
        <w:rPr>
          <w:rFonts w:eastAsiaTheme="minorEastAsia"/>
        </w:rPr>
        <w:t xml:space="preserve">are true new recruits (vs. individuals which were already present at </w:t>
      </w:r>
      <w:r w:rsidR="003B4431">
        <w:rPr>
          <w:rFonts w:eastAsiaTheme="minorEastAsia"/>
        </w:rPr>
        <w:t>the initial measurement</w:t>
      </w:r>
      <w:r>
        <w:rPr>
          <w:rFonts w:eastAsiaTheme="minorEastAsia"/>
        </w:rPr>
        <w:t xml:space="preserve">). </w:t>
      </w:r>
      <w:r w:rsidR="003B4431">
        <w:rPr>
          <w:rFonts w:eastAsiaTheme="minorEastAsia"/>
        </w:rPr>
        <w:t>We</w:t>
      </w:r>
      <w:r>
        <w:rPr>
          <w:rFonts w:eastAsiaTheme="minorEastAsia"/>
        </w:rPr>
        <w:t xml:space="preserve"> followed</w:t>
      </w:r>
      <w:r w:rsidR="00171F10">
        <w:rPr>
          <w:rFonts w:eastAsiaTheme="minorEastAsia"/>
        </w:rPr>
        <w:t xml:space="preserve"> the approach of Shriver et al. (2021) </w:t>
      </w:r>
      <w:r>
        <w:rPr>
          <w:rFonts w:eastAsiaTheme="minorEastAsia"/>
        </w:rPr>
        <w:t xml:space="preserve">to address this issue by building a recruitment model which is itself an integral projection model </w:t>
      </w:r>
      <w:r w:rsidR="00C83A6E">
        <w:rPr>
          <w:rFonts w:eastAsiaTheme="minorEastAsia"/>
        </w:rPr>
        <w:t>describing</w:t>
      </w:r>
      <w:r>
        <w:rPr>
          <w:rFonts w:eastAsiaTheme="minorEastAsia"/>
        </w:rPr>
        <w:t xml:space="preserve"> the survival</w:t>
      </w:r>
      <w:r w:rsidR="00481D04">
        <w:rPr>
          <w:rFonts w:eastAsiaTheme="minorEastAsia"/>
        </w:rPr>
        <w:t xml:space="preserve">, growth, and recruitment of seedlings. In this way, the </w:t>
      </w:r>
      <w:r w:rsidR="00AA3167">
        <w:rPr>
          <w:rFonts w:eastAsiaTheme="minorEastAsia"/>
        </w:rPr>
        <w:t>number of new seedlings on each plot can be estimated as a latent state</w:t>
      </w:r>
      <w:r w:rsidR="00481D04">
        <w:rPr>
          <w:rFonts w:eastAsiaTheme="minorEastAsia"/>
        </w:rPr>
        <w:t xml:space="preserve"> based on a count of </w:t>
      </w:r>
      <w:r w:rsidR="00AA3167">
        <w:rPr>
          <w:rFonts w:eastAsiaTheme="minorEastAsia"/>
        </w:rPr>
        <w:t xml:space="preserve">all </w:t>
      </w:r>
      <w:r w:rsidR="00C83A6E">
        <w:rPr>
          <w:rFonts w:eastAsiaTheme="minorEastAsia"/>
        </w:rPr>
        <w:t>seedlings at remeasurement</w:t>
      </w:r>
      <w:r w:rsidR="00481D04">
        <w:rPr>
          <w:rFonts w:eastAsiaTheme="minorEastAsia"/>
        </w:rPr>
        <w:t xml:space="preserve"> and </w:t>
      </w:r>
      <w:r w:rsidR="00C83A6E">
        <w:rPr>
          <w:rFonts w:eastAsiaTheme="minorEastAsia"/>
        </w:rPr>
        <w:t xml:space="preserve">the </w:t>
      </w:r>
      <w:r w:rsidR="00481D04">
        <w:rPr>
          <w:rFonts w:eastAsiaTheme="minorEastAsia"/>
        </w:rPr>
        <w:t xml:space="preserve">estimated (from the survival and growth sub models) rates of growth and survival among pre-existing seedlings. </w:t>
      </w:r>
    </w:p>
    <w:p w14:paraId="50C9C237" w14:textId="2BD3CEBF" w:rsidR="00481D04" w:rsidRDefault="00481D04" w:rsidP="00E01957">
      <w:pPr>
        <w:spacing w:line="360" w:lineRule="auto"/>
        <w:rPr>
          <w:rFonts w:eastAsiaTheme="minorEastAsia"/>
        </w:rPr>
      </w:pPr>
      <w:r>
        <w:rPr>
          <w:rFonts w:eastAsiaTheme="minorEastAsia"/>
        </w:rPr>
        <w:tab/>
        <w:t xml:space="preserve">The response distribution for the </w:t>
      </w:r>
      <w:r w:rsidR="0090133B">
        <w:rPr>
          <w:rFonts w:eastAsiaTheme="minorEastAsia"/>
        </w:rPr>
        <w:t>fecundity</w:t>
      </w:r>
      <w:r>
        <w:rPr>
          <w:rFonts w:eastAsiaTheme="minorEastAsia"/>
        </w:rPr>
        <w:t xml:space="preserve"> sub model is:</w:t>
      </w:r>
    </w:p>
    <w:p w14:paraId="685C303F" w14:textId="389EE448" w:rsidR="00EB1B4C" w:rsidRDefault="00EB1B4C" w:rsidP="00EB1B4C">
      <w:pPr>
        <w:pStyle w:val="Caption"/>
        <w:keepNext/>
      </w:pPr>
      <w:r>
        <w:t xml:space="preserve">Equation </w:t>
      </w:r>
      <w:fldSimple w:instr=" SEQ Equation \* ARABIC ">
        <w:r w:rsidR="00D73B16">
          <w:rPr>
            <w:noProof/>
          </w:rPr>
          <w:t>5</w:t>
        </w:r>
      </w:fldSimple>
    </w:p>
    <w:p w14:paraId="17730052" w14:textId="10279186" w:rsidR="00481D04" w:rsidRPr="004A6BFC" w:rsidRDefault="004B1ADD"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r>
            <w:rPr>
              <w:rFonts w:ascii="Cambria Math" w:hAnsi="Cambria Math"/>
            </w:rPr>
            <m:t>×a,κ</m:t>
          </m:r>
          <m:r>
            <w:rPr>
              <w:rFonts w:ascii="Cambria Math" w:eastAsiaTheme="minorEastAsia" w:hAnsi="Cambria Math"/>
            </w:rPr>
            <m:t>)</m:t>
          </m:r>
        </m:oMath>
      </m:oMathPara>
    </w:p>
    <w:p w14:paraId="4B036C5F" w14:textId="46042FC8"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884AB8">
        <w:rPr>
          <w:rFonts w:eastAsiaTheme="minorEastAsia"/>
        </w:rPr>
        <w:t>seedling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w:r w:rsidR="00884AB8">
        <w:rPr>
          <w:rFonts w:eastAsiaTheme="minorEastAsia"/>
        </w:rPr>
        <w:t>at remeasurement</w:t>
      </w:r>
      <w:r>
        <w:rPr>
          <w:rFonts w:eastAsiaTheme="minorEastAsia"/>
        </w:rPr>
        <w:t xml:space="preserve">, which </w:t>
      </w:r>
      <w:r w:rsidR="00884AB8">
        <w:rPr>
          <w:rFonts w:eastAsiaTheme="minorEastAsia"/>
        </w:rPr>
        <w:t xml:space="preserve">includes </w:t>
      </w:r>
      <w:r>
        <w:rPr>
          <w:rFonts w:eastAsiaTheme="minorEastAsia"/>
        </w:rPr>
        <w:t xml:space="preserve">both new recruits and </w:t>
      </w:r>
      <w:r w:rsidR="009F5DED">
        <w:rPr>
          <w:rFonts w:eastAsiaTheme="minorEastAsia"/>
        </w:rPr>
        <w:t>individuals which were present but untagged due to their small size at the initial measurement</w:t>
      </w:r>
      <w:commentRangeStart w:id="35"/>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a </w:t>
      </w:r>
      <m:oMath>
        <m:r>
          <w:rPr>
            <w:rFonts w:ascii="Cambria Math" w:eastAsiaTheme="minorEastAsia" w:hAnsi="Cambria Math"/>
          </w:rPr>
          <m:t>100×1</m:t>
        </m:r>
      </m:oMath>
      <w:r w:rsidR="00B02855">
        <w:rPr>
          <w:rFonts w:eastAsiaTheme="minorEastAsia"/>
        </w:rPr>
        <w:t xml:space="preserve"> vector containing</w:t>
      </w:r>
      <w:r w:rsidR="009917FF">
        <w:rPr>
          <w:rFonts w:eastAsiaTheme="minorEastAsia"/>
        </w:rPr>
        <w:t xml:space="preserve"> the </w:t>
      </w:r>
      <w:r>
        <w:rPr>
          <w:rFonts w:eastAsiaTheme="minorEastAsia"/>
        </w:rPr>
        <w:t>area-standardized occurrence rate</w:t>
      </w:r>
      <w:r w:rsidR="00B02855">
        <w:rPr>
          <w:rFonts w:eastAsiaTheme="minorEastAsia"/>
        </w:rPr>
        <w:t xml:space="preserve">s of 100 </w:t>
      </w:r>
      <w:r w:rsidR="00277C16">
        <w:rPr>
          <w:rFonts w:eastAsiaTheme="minorEastAsia"/>
        </w:rPr>
        <w:t>0.0</w:t>
      </w:r>
      <w:r w:rsidR="00B02855">
        <w:rPr>
          <w:rFonts w:eastAsiaTheme="minorEastAsia"/>
        </w:rPr>
        <w:t xml:space="preserve">254 m wide DBH size classes </w:t>
      </w:r>
      <w:r w:rsidR="00C83A6E">
        <w:rPr>
          <w:rFonts w:eastAsiaTheme="minorEastAsia"/>
        </w:rPr>
        <w:t xml:space="preserve">(ranging from 0 to 2.54 m) </w:t>
      </w:r>
      <w:r w:rsidR="00B02855">
        <w:rPr>
          <w:rFonts w:eastAsiaTheme="minorEastAsia"/>
        </w:rPr>
        <w:t xml:space="preserve">on plot </w:t>
      </w:r>
      <m:oMath>
        <m:r>
          <w:rPr>
            <w:rFonts w:ascii="Cambria Math" w:eastAsiaTheme="minorEastAsia" w:hAnsi="Cambria Math"/>
          </w:rPr>
          <m:t>j</m:t>
        </m:r>
      </m:oMath>
      <w:r w:rsidR="00B02855">
        <w:rPr>
          <w:rFonts w:eastAsiaTheme="minorEastAsia"/>
        </w:rPr>
        <w:t xml:space="preserve"> at remeasurement,</w:t>
      </w:r>
      <w:r w:rsidR="0029268F">
        <w:rPr>
          <w:rFonts w:eastAsiaTheme="minorEastAsia"/>
        </w:rPr>
        <w:t xml:space="preserve"> </w:t>
      </w:r>
      <m:oMath>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oMath>
      <w:r w:rsidR="00B02855">
        <w:rPr>
          <w:rFonts w:eastAsiaTheme="minorEastAsia"/>
        </w:rPr>
        <w:t xml:space="preserve"> </w:t>
      </w:r>
      <w:r w:rsidR="0029268F">
        <w:rPr>
          <w:rFonts w:eastAsiaTheme="minorEastAsia"/>
        </w:rPr>
        <w:t xml:space="preserve">is the first element of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29268F">
        <w:rPr>
          <w:rFonts w:eastAsiaTheme="minorEastAsia"/>
        </w:rPr>
        <w:t xml:space="preserve"> and is the area-standardized occurrence rate </w:t>
      </w:r>
      <w:r w:rsidR="009917FF">
        <w:rPr>
          <w:rFonts w:eastAsiaTheme="minorEastAsia"/>
        </w:rPr>
        <w:t>of seedlings</w:t>
      </w:r>
      <w:r w:rsidR="005441D3">
        <w:rPr>
          <w:rFonts w:eastAsiaTheme="minorEastAsia"/>
        </w:rPr>
        <w:t xml:space="preserve"> </w:t>
      </w:r>
      <w:r w:rsidR="005D2253">
        <w:rPr>
          <w:rFonts w:eastAsiaTheme="minorEastAsia"/>
        </w:rPr>
        <w:t xml:space="preserve">(size class 1) </w:t>
      </w:r>
      <w:r w:rsidR="005441D3">
        <w:rPr>
          <w:rFonts w:eastAsiaTheme="minorEastAsia"/>
        </w:rPr>
        <w:t>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r w:rsidR="009917FF">
        <w:rPr>
          <w:rFonts w:eastAsiaTheme="minorEastAsia"/>
        </w:rPr>
        <w:t>ives</w:t>
      </w:r>
      <w:r w:rsidR="005F02B2">
        <w:rPr>
          <w:rFonts w:eastAsiaTheme="minorEastAsia"/>
        </w:rPr>
        <w:t xml:space="preserve"> the total plot area surveyed for </w:t>
      </w:r>
      <w:r w:rsidR="009917FF">
        <w:rPr>
          <w:rFonts w:eastAsiaTheme="minorEastAsia"/>
        </w:rPr>
        <w:t>seedlings</w:t>
      </w:r>
      <w:commentRangeEnd w:id="35"/>
      <w:r w:rsidR="005D2253">
        <w:rPr>
          <w:rStyle w:val="CommentReference"/>
        </w:rPr>
        <w:commentReference w:id="35"/>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r w:rsidR="001E1A16">
        <w:rPr>
          <w:rFonts w:eastAsiaTheme="minorEastAsia"/>
        </w:rPr>
        <w:t>The</w:t>
      </w:r>
      <w:r w:rsidR="00513781">
        <w:rPr>
          <w:rFonts w:eastAsiaTheme="minorEastAsia"/>
        </w:rPr>
        <w:t xml:space="preserve"> largest observed individual in the data is 2.45 m.  </w:t>
      </w:r>
    </w:p>
    <w:p w14:paraId="5C655F76" w14:textId="52ABE052" w:rsidR="009917FF" w:rsidRDefault="009917FF" w:rsidP="00E01957">
      <w:pPr>
        <w:spacing w:line="360" w:lineRule="auto"/>
        <w:rPr>
          <w:rFonts w:eastAsiaTheme="minorEastAsia"/>
        </w:rPr>
      </w:pPr>
      <w:r>
        <w:rPr>
          <w:rFonts w:eastAsiaTheme="minorEastAsia"/>
        </w:rPr>
        <w:lastRenderedPageBreak/>
        <w:tab/>
        <w:t>The area-standardized occurrence rate</w:t>
      </w:r>
      <w:r w:rsidR="005D2253">
        <w:rPr>
          <w:rFonts w:eastAsiaTheme="minorEastAsia"/>
        </w:rPr>
        <w:t>s of all size classes at remeasurement</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product of </w:t>
      </w:r>
      <w:r w:rsidR="005441D3">
        <w:rPr>
          <w:rFonts w:eastAsiaTheme="minorEastAsia"/>
        </w:rPr>
        <w:t>an integral projection model transition kernel and the area-standardized occurrence rate</w:t>
      </w:r>
      <w:r w:rsidR="00C83A6E">
        <w:rPr>
          <w:rFonts w:eastAsiaTheme="minorEastAsia"/>
        </w:rPr>
        <w:t>s</w:t>
      </w:r>
      <w:r w:rsidR="005441D3">
        <w:rPr>
          <w:rFonts w:eastAsiaTheme="minorEastAsia"/>
        </w:rPr>
        <w:t xml:space="preserve"> of </w:t>
      </w:r>
      <w:r w:rsidR="0029268F">
        <w:rPr>
          <w:rFonts w:eastAsiaTheme="minorEastAsia"/>
        </w:rPr>
        <w:t xml:space="preserve">the same size classes </w:t>
      </w:r>
      <w:r w:rsidR="005441D3">
        <w:rPr>
          <w:rFonts w:eastAsiaTheme="minorEastAsia"/>
        </w:rPr>
        <w:t>at initial measurement</w:t>
      </w:r>
      <w:r w:rsidR="00582802">
        <w:rPr>
          <w:rFonts w:eastAsiaTheme="minorEastAsia"/>
        </w:rPr>
        <w:t>:</w:t>
      </w:r>
    </w:p>
    <w:p w14:paraId="43E8C03F" w14:textId="679EC856" w:rsidR="00EB1B4C" w:rsidRDefault="00EB1B4C" w:rsidP="00EB1B4C">
      <w:pPr>
        <w:pStyle w:val="Caption"/>
        <w:keepNext/>
      </w:pPr>
      <w:r>
        <w:t xml:space="preserve">Equation </w:t>
      </w:r>
      <w:fldSimple w:instr=" SEQ Equation \* ARABIC ">
        <w:r w:rsidR="00D73B16">
          <w:rPr>
            <w:noProof/>
          </w:rPr>
          <w:t>6</w:t>
        </w:r>
      </w:fldSimple>
    </w:p>
    <w:p w14:paraId="79BE3FAF" w14:textId="5AAB3130" w:rsidR="000B4F67" w:rsidRPr="000B4F67" w:rsidRDefault="004B1ADD"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m:oMathPara>
    </w:p>
    <w:p w14:paraId="1AD7E99F" w14:textId="020CAD05" w:rsidR="000B4F67" w:rsidRDefault="000B4F67" w:rsidP="00E01957">
      <w:pPr>
        <w:spacing w:line="360" w:lineRule="auto"/>
        <w:rPr>
          <w:rFonts w:eastAsiaTheme="minorEastAsia"/>
        </w:rPr>
      </w:pPr>
      <w:r>
        <w:rPr>
          <w:rFonts w:eastAsiaTheme="minorEastAsia"/>
          <w:b/>
          <w:bCs/>
        </w:rPr>
        <w:tab/>
      </w:r>
      <w:r w:rsidR="00CA6E7F">
        <w:rPr>
          <w:rFonts w:eastAsiaTheme="minorEastAsia"/>
        </w:rPr>
        <w:t>w</w:t>
      </w:r>
      <w:r>
        <w:rPr>
          <w:rFonts w:eastAsiaTheme="minorEastAsia"/>
        </w:rPr>
        <w:t>here</w:t>
      </w:r>
      <w:r w:rsidR="006152D3">
        <w:rPr>
          <w:rFonts w:eastAsiaTheme="minorEastAsia"/>
        </w:rPr>
        <w:t xml:space="preserve"> each</w:t>
      </w:r>
      <w:r>
        <w:rPr>
          <w:rFonts w:eastAsiaTheme="minorEastAsia"/>
        </w:rPr>
        <w:t xml:space="preserv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 xml:space="preserve"> </m:t>
        </m:r>
      </m:oMath>
      <w:r>
        <w:rPr>
          <w:rFonts w:eastAsiaTheme="minorEastAsia"/>
        </w:rPr>
        <w:t xml:space="preserve">is a </w:t>
      </w:r>
      <m:oMath>
        <m:r>
          <w:rPr>
            <w:rFonts w:ascii="Cambria Math" w:eastAsiaTheme="minorEastAsia" w:hAnsi="Cambria Math"/>
          </w:rPr>
          <m:t>100×100</m:t>
        </m:r>
      </m:oMath>
      <w:r>
        <w:rPr>
          <w:rFonts w:eastAsiaTheme="minorEastAsia"/>
        </w:rPr>
        <w:t xml:space="preserve"> </w:t>
      </w:r>
      <w:r w:rsidR="004900A0">
        <w:rPr>
          <w:rFonts w:eastAsiaTheme="minorEastAsia"/>
        </w:rPr>
        <w:t xml:space="preserve">discretized integral projection model kernel describing the rates of transition from each of </w:t>
      </w:r>
      <m:oMath>
        <m:r>
          <w:rPr>
            <w:rFonts w:ascii="Cambria Math" w:eastAsiaTheme="minorEastAsia" w:hAnsi="Cambria Math"/>
          </w:rPr>
          <m:t>v=1,2,…,100</m:t>
        </m:r>
      </m:oMath>
      <w:r w:rsidR="004900A0">
        <w:rPr>
          <w:rFonts w:eastAsiaTheme="minorEastAsia"/>
        </w:rPr>
        <w:t xml:space="preserve"> size classes </w:t>
      </w:r>
      <w:r w:rsidR="005B1295">
        <w:rPr>
          <w:rFonts w:eastAsiaTheme="minorEastAsia"/>
        </w:rPr>
        <w:t>in</w:t>
      </w:r>
      <w:r w:rsidR="004900A0">
        <w:rPr>
          <w:rFonts w:eastAsiaTheme="minorEastAsia"/>
        </w:rPr>
        <w:t xml:space="preserve">to </w:t>
      </w:r>
      <m:oMath>
        <m:r>
          <w:rPr>
            <w:rFonts w:ascii="Cambria Math" w:eastAsiaTheme="minorEastAsia" w:hAnsi="Cambria Math"/>
          </w:rPr>
          <m:t>u=1,2,…,100</m:t>
        </m:r>
      </m:oMath>
      <w:r w:rsidR="0029268F">
        <w:rPr>
          <w:rFonts w:eastAsiaTheme="minorEastAsia"/>
        </w:rPr>
        <w:t xml:space="preserve"> size classes,</w:t>
      </w:r>
      <w:r w:rsidR="005B1295">
        <w:rPr>
          <w:rFonts w:eastAsiaTheme="minorEastAsia"/>
        </w:rPr>
        <w:t xml:space="preserve"> </w:t>
      </w:r>
      <w:r w:rsidR="008415CA">
        <w:rPr>
          <w:rFonts w:eastAsiaTheme="minorEastAsia"/>
        </w:rPr>
        <w:t xml:space="preserve"> which includes fecundity as well as growth and survival.</w:t>
      </w:r>
      <w:r w:rsidR="006152D3">
        <w:rPr>
          <w:rFonts w:eastAsiaTheme="minorEastAsia"/>
        </w:rPr>
        <w:t xml:space="preserve"> </w:t>
      </w:r>
      <w:r w:rsidR="00C83A6E">
        <w:rPr>
          <w:rFonts w:eastAsiaTheme="minorEastAsia"/>
        </w:rPr>
        <w:t xml:space="preserve">The elements of this matrix are a function of the parameters for the survival, growth, and fecundity functions and the </w:t>
      </w:r>
      <w:r w:rsidR="00093900">
        <w:rPr>
          <w:rFonts w:eastAsiaTheme="minorEastAsia"/>
        </w:rPr>
        <w:t xml:space="preserve">data describing </w:t>
      </w:r>
      <w:r w:rsidR="00C83A6E">
        <w:rPr>
          <w:rFonts w:eastAsiaTheme="minorEastAsia"/>
        </w:rPr>
        <w:t xml:space="preserve">plot-specific covariates, as described below. </w:t>
      </w:r>
      <w:r w:rsidR="006152D3">
        <w:rPr>
          <w:rFonts w:eastAsiaTheme="minorEastAsia"/>
        </w:rPr>
        <w:t xml:space="preserve">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m:rPr>
            <m:sty m:val="bi"/>
          </m:rPr>
          <w:rPr>
            <w:rFonts w:ascii="Cambria Math" w:hAnsi="Cambria Math"/>
          </w:rPr>
          <m:t xml:space="preserve"> </m:t>
        </m:r>
      </m:oMath>
      <w:r w:rsidR="006152D3">
        <w:rPr>
          <w:rFonts w:eastAsiaTheme="minorEastAsia"/>
        </w:rPr>
        <w:t xml:space="preserve">exists for each plot </w:t>
      </w:r>
      <m:oMath>
        <m:r>
          <w:rPr>
            <w:rFonts w:ascii="Cambria Math" w:eastAsiaTheme="minorEastAsia" w:hAnsi="Cambria Math"/>
          </w:rPr>
          <m:t>j</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w:r w:rsidR="008415CA">
        <w:rPr>
          <w:rFonts w:eastAsiaTheme="minorEastAsia"/>
        </w:rPr>
        <w:t xml:space="preserve"> is the </w:t>
      </w:r>
      <m:oMath>
        <m:r>
          <w:rPr>
            <w:rFonts w:ascii="Cambria Math" w:eastAsiaTheme="minorEastAsia" w:hAnsi="Cambria Math"/>
          </w:rPr>
          <m:t>100×1</m:t>
        </m:r>
      </m:oMath>
      <w:r w:rsidR="008415CA">
        <w:rPr>
          <w:rFonts w:eastAsiaTheme="minorEastAsia"/>
        </w:rPr>
        <w:t xml:space="preserve"> vector giving the area-standardized occurrence rates of individuals in each of the </w:t>
      </w:r>
      <w:r w:rsidR="00374BD9">
        <w:rPr>
          <w:rFonts w:eastAsiaTheme="minorEastAsia"/>
        </w:rPr>
        <w:t>100</w:t>
      </w:r>
      <w:r w:rsidR="008415CA">
        <w:rPr>
          <w:rFonts w:eastAsiaTheme="minorEastAsia"/>
        </w:rPr>
        <w:t xml:space="preserve"> size classes at </w:t>
      </w:r>
      <w:r w:rsidR="00374BD9">
        <w:rPr>
          <w:rFonts w:eastAsiaTheme="minorEastAsia"/>
        </w:rPr>
        <w:t>initial measurement</w:t>
      </w:r>
      <w:r w:rsidR="008415CA">
        <w:rPr>
          <w:rFonts w:eastAsiaTheme="minorEastAsia"/>
        </w:rPr>
        <w:t xml:space="preserve"> on plot </w:t>
      </w:r>
      <m:oMath>
        <m:r>
          <w:rPr>
            <w:rFonts w:ascii="Cambria Math" w:eastAsiaTheme="minorEastAsia" w:hAnsi="Cambria Math"/>
          </w:rPr>
          <m:t>j</m:t>
        </m:r>
      </m:oMath>
      <w:r w:rsidR="00093900">
        <w:rPr>
          <w:rFonts w:eastAsiaTheme="minorEastAsia"/>
        </w:rPr>
        <w:t>, which are observed data.</w:t>
      </w:r>
      <w:r w:rsidR="008415CA">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oMath>
      <w:r w:rsidR="008415CA">
        <w:rPr>
          <w:rFonts w:eastAsiaTheme="minorEastAsia"/>
        </w:rPr>
        <w:t xml:space="preserve">for each plot </w:t>
      </w:r>
      <m:oMath>
        <m:r>
          <w:rPr>
            <w:rFonts w:ascii="Cambria Math" w:eastAsiaTheme="minorEastAsia" w:hAnsi="Cambria Math"/>
          </w:rPr>
          <m:t>j</m:t>
        </m:r>
      </m:oMath>
      <w:r w:rsidR="008415CA">
        <w:rPr>
          <w:rFonts w:eastAsiaTheme="minorEastAsia"/>
        </w:rPr>
        <w:t xml:space="preserve"> are given by:</w:t>
      </w:r>
    </w:p>
    <w:p w14:paraId="0D02CBA6" w14:textId="744EE78D" w:rsidR="00EB1B4C" w:rsidRDefault="00EB1B4C" w:rsidP="00EB1B4C">
      <w:pPr>
        <w:pStyle w:val="Caption"/>
        <w:keepNext/>
      </w:pPr>
      <w:r>
        <w:t xml:space="preserve">Equation </w:t>
      </w:r>
      <w:fldSimple w:instr=" SEQ Equation \* ARABIC ">
        <w:r w:rsidR="00D73B16">
          <w:rPr>
            <w:noProof/>
          </w:rPr>
          <w:t>7</w:t>
        </w:r>
      </w:fldSimple>
    </w:p>
    <w:p w14:paraId="452449EA" w14:textId="70B83413" w:rsidR="008415CA" w:rsidRPr="007B3DC9" w:rsidRDefault="004B1ADD"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m:oMathPara>
    </w:p>
    <w:p w14:paraId="4DE25905" w14:textId="1C9B94A0" w:rsidR="009A6AAC" w:rsidRDefault="007B3DC9" w:rsidP="00E01957">
      <w:pPr>
        <w:spacing w:line="360" w:lineRule="auto"/>
        <w:rPr>
          <w:rFonts w:eastAsiaTheme="minorEastAsia"/>
        </w:rPr>
      </w:pPr>
      <w:r>
        <w:rPr>
          <w:rFonts w:eastAsiaTheme="minorEastAsia"/>
        </w:rPr>
        <w:tab/>
      </w:r>
      <w:r w:rsidR="00CA6E7F">
        <w:rPr>
          <w:rFonts w:eastAsiaTheme="minorEastAsia"/>
        </w:rPr>
        <w:t>w</w:t>
      </w:r>
      <w:commentRangeStart w:id="36"/>
      <w:r>
        <w:rPr>
          <w:rFonts w:eastAsiaTheme="minorEastAsia"/>
        </w:rPr>
        <w:t>here</w:t>
      </w:r>
      <w:commentRangeEnd w:id="36"/>
      <w:r w:rsidR="00DA5840">
        <w:rPr>
          <w:rStyle w:val="CommentReference"/>
        </w:rPr>
        <w:commentReference w:id="36"/>
      </w:r>
      <w:r w:rsidR="006E75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Pr>
          <w:rFonts w:eastAsiaTheme="minorEastAsia"/>
        </w:rPr>
        <w:t xml:space="preserve"> </w:t>
      </w:r>
      <w:r w:rsidR="006E754A">
        <w:rPr>
          <w:rFonts w:eastAsiaTheme="minorEastAsia"/>
        </w:rPr>
        <w:t xml:space="preserve">is the proportion of surviving individuals in class </w:t>
      </w:r>
      <m:oMath>
        <m:r>
          <w:rPr>
            <w:rFonts w:ascii="Cambria Math" w:eastAsiaTheme="minorEastAsia" w:hAnsi="Cambria Math"/>
          </w:rPr>
          <m:t>v</m:t>
        </m:r>
      </m:oMath>
      <w:r w:rsidR="006E754A">
        <w:rPr>
          <w:rFonts w:eastAsiaTheme="minorEastAsia"/>
        </w:rPr>
        <w:t xml:space="preserve"> which grow into class </w:t>
      </w:r>
      <m:oMath>
        <m:r>
          <w:rPr>
            <w:rFonts w:ascii="Cambria Math" w:eastAsiaTheme="minorEastAsia" w:hAnsi="Cambria Math"/>
          </w:rPr>
          <m:t>u</m:t>
        </m:r>
      </m:oMath>
      <w:r w:rsidR="006E754A">
        <w:rPr>
          <w:rFonts w:eastAsiaTheme="minorEastAsia"/>
        </w:rPr>
        <w:t xml:space="preserve"> during the census interval</w:t>
      </w:r>
      <w:r w:rsidR="006456A1">
        <w:rPr>
          <w:rFonts w:eastAsiaTheme="minorEastAsia"/>
        </w:rPr>
        <w:t xml:space="preserve"> on plot </w:t>
      </w:r>
      <m:oMath>
        <m:r>
          <w:rPr>
            <w:rFonts w:ascii="Cambria Math" w:eastAsiaTheme="minorEastAsia" w:hAnsi="Cambria Math"/>
          </w:rPr>
          <m:t>j</m:t>
        </m:r>
      </m:oMath>
      <w:r>
        <w:rPr>
          <w:rFonts w:eastAsiaTheme="minorEastAsia"/>
        </w:rPr>
        <w:t>,</w:t>
      </w:r>
      <w:r w:rsidR="00A273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sidR="00A27379">
        <w:rPr>
          <w:rFonts w:eastAsiaTheme="minorEastAsia"/>
        </w:rPr>
        <w:t xml:space="preserve"> is the probability that an individual in size class </w:t>
      </w:r>
      <m:oMath>
        <m:r>
          <w:rPr>
            <w:rFonts w:ascii="Cambria Math" w:eastAsiaTheme="minorEastAsia" w:hAnsi="Cambria Math"/>
          </w:rPr>
          <m:t>v</m:t>
        </m:r>
      </m:oMath>
      <w:r w:rsidR="00A27379">
        <w:rPr>
          <w:rFonts w:eastAsiaTheme="minorEastAsia"/>
        </w:rPr>
        <w:t xml:space="preserve"> will survive the 10-year census interval</w:t>
      </w:r>
      <w:r w:rsidR="006456A1">
        <w:rPr>
          <w:rFonts w:eastAsiaTheme="minorEastAsia"/>
        </w:rPr>
        <w:t xml:space="preserve"> on plot </w:t>
      </w:r>
      <m:oMath>
        <m:r>
          <w:rPr>
            <w:rFonts w:ascii="Cambria Math" w:eastAsiaTheme="minorEastAsia" w:hAnsi="Cambria Math"/>
          </w:rPr>
          <m:t>j</m:t>
        </m:r>
      </m:oMath>
      <w:r w:rsidR="00A27379">
        <w:rPr>
          <w:rFonts w:eastAsiaTheme="minorEastAsia"/>
        </w:rPr>
        <w:t>,</w:t>
      </w:r>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w:t>
      </w:r>
      <w:r w:rsidR="006F2ABD">
        <w:rPr>
          <w:rFonts w:eastAsiaTheme="minorEastAsia"/>
        </w:rPr>
        <w:t>the end of the 10 year interval</w:t>
      </w:r>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0A5484">
        <w:rPr>
          <w:rFonts w:eastAsiaTheme="minorEastAsia"/>
        </w:rPr>
        <w:t xml:space="preserve"> is the number of new recruits generated per existing </w:t>
      </w:r>
      <w:commentRangeStart w:id="37"/>
      <w:r w:rsidR="000A5484">
        <w:rPr>
          <w:rFonts w:eastAsiaTheme="minorEastAsia"/>
        </w:rPr>
        <w:t xml:space="preserve">individual in size class </w:t>
      </w:r>
      <w:commentRangeEnd w:id="37"/>
      <w:r w:rsidR="00FE1095">
        <w:rPr>
          <w:rStyle w:val="CommentReference"/>
        </w:rPr>
        <w:commentReference w:id="37"/>
      </w:r>
      <m:oMath>
        <m:r>
          <w:rPr>
            <w:rFonts w:ascii="Cambria Math" w:eastAsiaTheme="minorEastAsia" w:hAnsi="Cambria Math"/>
          </w:rPr>
          <m:t>v</m:t>
        </m:r>
      </m:oMath>
      <w:r w:rsidR="000A5484">
        <w:rPr>
          <w:rFonts w:eastAsiaTheme="minorEastAsia"/>
        </w:rPr>
        <w:t xml:space="preserve"> </w:t>
      </w:r>
      <w:r w:rsidR="006456A1">
        <w:rPr>
          <w:rFonts w:eastAsiaTheme="minorEastAsia"/>
        </w:rPr>
        <w:t xml:space="preserve">plot </w:t>
      </w:r>
      <m:oMath>
        <m:r>
          <w:rPr>
            <w:rFonts w:ascii="Cambria Math" w:eastAsiaTheme="minorEastAsia" w:hAnsi="Cambria Math"/>
          </w:rPr>
          <m:t>j</m:t>
        </m:r>
      </m:oMath>
      <w:r w:rsidR="00E23769">
        <w:rPr>
          <w:rFonts w:eastAsiaTheme="minorEastAsia"/>
        </w:rPr>
        <w:t xml:space="preserve"> (which we refer to as the fecundity, following Shriver et al. 2021</w:t>
      </w:r>
      <w:r w:rsidR="000A5484">
        <w:rPr>
          <w:rFonts w:eastAsiaTheme="minorEastAsia"/>
        </w:rPr>
        <w:t>).</w:t>
      </w:r>
    </w:p>
    <w:p w14:paraId="4A4F36DE" w14:textId="03BBEBE7" w:rsidR="007B3DC9" w:rsidRDefault="00851A3D" w:rsidP="00E92F0B">
      <w:pPr>
        <w:spacing w:line="360" w:lineRule="auto"/>
        <w:ind w:firstLine="720"/>
        <w:rPr>
          <w:rFonts w:eastAsiaTheme="minorEastAsia"/>
        </w:rPr>
      </w:pPr>
      <w:r>
        <w:rPr>
          <w:rFonts w:eastAsiaTheme="minorEastAsia"/>
        </w:rPr>
        <w:t>Following the recommendations of</w:t>
      </w:r>
      <w:r w:rsidR="00BF40EA">
        <w:rPr>
          <w:rFonts w:eastAsiaTheme="minorEastAsia"/>
        </w:rPr>
        <w:t xml:space="preserve"> Doak et al. (2021)</w:t>
      </w:r>
      <w:r>
        <w:rPr>
          <w:rFonts w:eastAsiaTheme="minorEastAsia"/>
        </w:rPr>
        <w:t xml:space="preserve">, the continuous growth kernel described in </w:t>
      </w:r>
      <w:r w:rsidR="00BF40EA">
        <w:rPr>
          <w:rFonts w:eastAsiaTheme="minorEastAsia"/>
        </w:rPr>
        <w:fldChar w:fldCharType="begin"/>
      </w:r>
      <w:r w:rsidR="00BF40EA">
        <w:rPr>
          <w:rFonts w:eastAsiaTheme="minorEastAsia"/>
        </w:rPr>
        <w:instrText xml:space="preserve"> REF _Ref104375706 \h </w:instrText>
      </w:r>
      <w:r w:rsidR="00BF40EA">
        <w:rPr>
          <w:rFonts w:eastAsiaTheme="minorEastAsia"/>
        </w:rPr>
      </w:r>
      <w:r w:rsidR="00BF40EA">
        <w:rPr>
          <w:rFonts w:eastAsiaTheme="minorEastAsia"/>
        </w:rPr>
        <w:fldChar w:fldCharType="separate"/>
      </w:r>
      <w:r w:rsidR="00BF40EA">
        <w:t xml:space="preserve">Equation </w:t>
      </w:r>
      <w:r w:rsidR="00BF40EA">
        <w:rPr>
          <w:noProof/>
        </w:rPr>
        <w:t>3</w:t>
      </w:r>
      <w:r w:rsidR="00BF40EA">
        <w:rPr>
          <w:rFonts w:eastAsiaTheme="minorEastAsia"/>
        </w:rPr>
        <w:fldChar w:fldCharType="end"/>
      </w:r>
      <w:r w:rsidR="00BF40EA">
        <w:rPr>
          <w:rFonts w:eastAsiaTheme="minorEastAsia"/>
        </w:rPr>
        <w:t xml:space="preserve"> </w:t>
      </w:r>
      <w:r>
        <w:rPr>
          <w:rFonts w:eastAsiaTheme="minorEastAsia"/>
        </w:rPr>
        <w:t xml:space="preserve">is discretized </w:t>
      </w:r>
      <w:r w:rsidR="007314F1">
        <w:rPr>
          <w:rFonts w:eastAsiaTheme="minorEastAsia"/>
        </w:rPr>
        <w:t xml:space="preserve">into size class transition probabilities </w:t>
      </w:r>
      <w:r w:rsidR="00C37C6B">
        <w:rPr>
          <w:rFonts w:eastAsiaTheme="minorEastAsia"/>
        </w:rPr>
        <w:t xml:space="preserve">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sidR="00093900">
        <w:rPr>
          <w:rFonts w:eastAsiaTheme="minorEastAsia"/>
        </w:rPr>
        <w:t xml:space="preserve"> is </w:t>
      </w:r>
      <w:r w:rsidR="00C37C6B">
        <w:rPr>
          <w:rFonts w:eastAsiaTheme="minorEastAsia"/>
        </w:rPr>
        <w:t>the probability that an individual</w:t>
      </w:r>
      <w:r w:rsidR="006456A1">
        <w:rPr>
          <w:rFonts w:eastAsiaTheme="minorEastAsia"/>
        </w:rPr>
        <w:t xml:space="preserve"> on plot </w:t>
      </w:r>
      <m:oMath>
        <m:r>
          <w:rPr>
            <w:rFonts w:ascii="Cambria Math" w:eastAsiaTheme="minorEastAsia" w:hAnsi="Cambria Math"/>
          </w:rPr>
          <m:t>j</m:t>
        </m:r>
      </m:oMath>
      <w:r w:rsidR="00C37C6B">
        <w:rPr>
          <w:rFonts w:eastAsiaTheme="minorEastAsia"/>
        </w:rPr>
        <w:t xml:space="preserve"> with DBH equal to the midpoint of size class </w:t>
      </w:r>
      <m:oMath>
        <m:r>
          <w:rPr>
            <w:rFonts w:ascii="Cambria Math" w:eastAsiaTheme="minorEastAsia" w:hAnsi="Cambria Math"/>
          </w:rPr>
          <m:t>v</m:t>
        </m:r>
      </m:oMath>
      <w:r w:rsidR="00C37C6B">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sidR="00093900">
        <w:rPr>
          <w:rFonts w:eastAsiaTheme="minorEastAsia"/>
        </w:rPr>
        <w:t xml:space="preserve">, and </w:t>
      </w:r>
      <w:r w:rsidR="0027112C">
        <w:rPr>
          <w:rFonts w:eastAsiaTheme="minorEastAsia"/>
        </w:rPr>
        <w:t>is given by:</w:t>
      </w:r>
    </w:p>
    <w:p w14:paraId="16D438D1" w14:textId="44F77D2C" w:rsidR="00EB1B4C" w:rsidRDefault="00EB1B4C" w:rsidP="00EB1B4C">
      <w:pPr>
        <w:pStyle w:val="Caption"/>
        <w:keepNext/>
      </w:pPr>
      <w:bookmarkStart w:id="38" w:name="_Ref93582027"/>
      <w:commentRangeStart w:id="39"/>
      <w:r>
        <w:t>Equation</w:t>
      </w:r>
      <w:commentRangeEnd w:id="39"/>
      <w:r w:rsidR="00FE1095">
        <w:rPr>
          <w:rStyle w:val="CommentReference"/>
          <w:i w:val="0"/>
          <w:iCs w:val="0"/>
          <w:color w:val="auto"/>
        </w:rPr>
        <w:commentReference w:id="39"/>
      </w:r>
      <w:r>
        <w:t xml:space="preserve"> </w:t>
      </w:r>
      <w:fldSimple w:instr=" SEQ Equation \* ARABIC ">
        <w:r w:rsidR="00D73B16">
          <w:rPr>
            <w:noProof/>
          </w:rPr>
          <w:t>8</w:t>
        </w:r>
      </w:fldSimple>
      <w:bookmarkEnd w:id="38"/>
    </w:p>
    <w:p w14:paraId="36A0526C" w14:textId="36050D21" w:rsidR="0027112C" w:rsidRPr="00860357" w:rsidRDefault="004B1ADD"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r>
                    <w:rPr>
                      <w:rFonts w:ascii="Cambria Math" w:hAnsi="Cambria Math"/>
                    </w:rPr>
                    <m:t>,  &amp;v=1</m:t>
                  </m:r>
                </m:e>
                <m:e>
                  <m:r>
                    <w:rPr>
                      <w:rFonts w:ascii="Cambria Math" w:hAnsi="Cambria Math"/>
                    </w:rPr>
                    <m:t>0,  &amp;v&gt;1</m:t>
                  </m:r>
                </m:e>
              </m:eqArr>
            </m:e>
          </m:d>
        </m:oMath>
      </m:oMathPara>
    </w:p>
    <w:p w14:paraId="75E6ADC5" w14:textId="66CEAA4D" w:rsidR="009A6AAC" w:rsidRDefault="00860357" w:rsidP="00E01957">
      <w:pPr>
        <w:spacing w:line="360" w:lineRule="auto"/>
        <w:rPr>
          <w:rFonts w:eastAsiaTheme="minorEastAsia"/>
        </w:rPr>
      </w:pPr>
      <w:r>
        <w:rPr>
          <w:rFonts w:eastAsiaTheme="minorEastAsia"/>
        </w:rPr>
        <w:lastRenderedPageBreak/>
        <w:tab/>
      </w:r>
      <w:r w:rsidR="00CA6E7F">
        <w:rPr>
          <w:rFonts w:eastAsiaTheme="minorEastAsia"/>
        </w:rPr>
        <w:t>w</w:t>
      </w:r>
      <w:commentRangeStart w:id="40"/>
      <w:r>
        <w:rPr>
          <w:rFonts w:eastAsiaTheme="minorEastAsia"/>
        </w:rPr>
        <w:t>here</w:t>
      </w:r>
      <w:commentRangeEnd w:id="40"/>
      <w:r w:rsidR="00DA5840">
        <w:rPr>
          <w:rStyle w:val="CommentReference"/>
        </w:rPr>
        <w:commentReference w:id="4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w:t>
      </w:r>
      <w:r w:rsidR="00A320BF">
        <w:rPr>
          <w:rFonts w:eastAsiaTheme="minorEastAsia"/>
        </w:rPr>
        <w:t xml:space="preserve"> or</w:t>
      </w:r>
      <w:r w:rsidR="00483267">
        <w:rPr>
          <w:rFonts w:eastAsiaTheme="minorEastAsia"/>
        </w:rPr>
        <w:t xml:space="preserve"> 0</w:t>
      </w:r>
      <w:r w:rsidR="00277C16">
        <w:rPr>
          <w:rFonts w:eastAsiaTheme="minorEastAsia"/>
        </w:rPr>
        <w:t xml:space="preserve"> (the minimum possible size)</w:t>
      </w:r>
      <w:r w:rsidR="00483267">
        <w:rPr>
          <w:rFonts w:eastAsiaTheme="minorEastAsia"/>
        </w:rPr>
        <w:t xml:space="preserve">. </w:t>
      </w:r>
      <w:r w:rsidR="00277C16">
        <w:rPr>
          <w:rFonts w:eastAsiaTheme="minorEastAsia"/>
        </w:rPr>
        <w:t xml:space="preserve">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 xml:space="preserve"> </m:t>
        </m:r>
      </m:oMath>
      <w:r w:rsidR="00483267">
        <w:rPr>
          <w:rFonts w:eastAsiaTheme="minorEastAsia"/>
        </w:rPr>
        <w:t>is c</w:t>
      </w:r>
      <w:r w:rsidR="00EB1B4C">
        <w:rPr>
          <w:rFonts w:eastAsiaTheme="minorEastAsia"/>
        </w:rPr>
        <w:t>alculated</w:t>
      </w:r>
      <w:r w:rsidR="00400795">
        <w:rPr>
          <w:rFonts w:eastAsiaTheme="minorEastAsia"/>
        </w:rPr>
        <w:t xml:space="preserve"> for each plot </w:t>
      </w:r>
      <m:oMath>
        <m:r>
          <w:rPr>
            <w:rFonts w:ascii="Cambria Math" w:eastAsiaTheme="minorEastAsia" w:hAnsi="Cambria Math"/>
          </w:rPr>
          <m:t>j</m:t>
        </m:r>
      </m:oMath>
      <w:r w:rsidR="00EB1B4C">
        <w:rPr>
          <w:rFonts w:eastAsiaTheme="minorEastAsia"/>
        </w:rPr>
        <w:t xml:space="preserve"> </w:t>
      </w:r>
      <w:r w:rsidR="009A6AAC">
        <w:rPr>
          <w:rFonts w:eastAsiaTheme="minorEastAsia"/>
        </w:rPr>
        <w:t xml:space="preserve">and size class </w:t>
      </w:r>
      <m:oMath>
        <m:r>
          <w:rPr>
            <w:rFonts w:ascii="Cambria Math" w:eastAsiaTheme="minorEastAsia" w:hAnsi="Cambria Math"/>
          </w:rPr>
          <m:t>v</m:t>
        </m:r>
      </m:oMath>
      <w:r w:rsidR="009A6AAC">
        <w:rPr>
          <w:rFonts w:eastAsiaTheme="minorEastAsia"/>
        </w:rPr>
        <w:t xml:space="preserve"> </w:t>
      </w:r>
      <w:r w:rsidR="00EB1B4C">
        <w:rPr>
          <w:rFonts w:eastAsiaTheme="minorEastAsia"/>
        </w:rPr>
        <w:t xml:space="preserve">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w:t>
      </w:r>
      <w:r w:rsidR="009A6AAC">
        <w:rPr>
          <w:rFonts w:eastAsiaTheme="minorEastAsia"/>
        </w:rPr>
        <w:t xml:space="preserve">the midpoint DBH of size class </w:t>
      </w:r>
      <m:oMath>
        <m:r>
          <w:rPr>
            <w:rFonts w:ascii="Cambria Math" w:eastAsiaTheme="minorEastAsia" w:hAnsi="Cambria Math"/>
          </w:rPr>
          <m:t>v</m:t>
        </m:r>
      </m:oMath>
      <w:r w:rsidR="000948BA">
        <w:rPr>
          <w:rFonts w:eastAsiaTheme="minorEastAsia"/>
        </w:rPr>
        <w:t xml:space="preserve"> and the environmental covariates associated with plot </w:t>
      </w:r>
      <m:oMath>
        <m:r>
          <w:rPr>
            <w:rFonts w:ascii="Cambria Math" w:eastAsiaTheme="minorEastAsia" w:hAnsi="Cambria Math"/>
          </w:rPr>
          <m:t>j</m:t>
        </m:r>
      </m:oMath>
      <w:r w:rsidR="000948BA">
        <w:rPr>
          <w:rFonts w:eastAsiaTheme="minorEastAsia"/>
        </w:rPr>
        <w:t xml:space="preserve">. Note that because we are modelling the count of untagged individuals, which by the sampling design must have been in size class 1 at initial measurement, there are no untagged individuals growing from other size classes into size class 1, s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0</m:t>
        </m:r>
      </m:oMath>
      <w:r w:rsidR="000948BA">
        <w:rPr>
          <w:rFonts w:eastAsiaTheme="minorEastAsia"/>
        </w:rPr>
        <w:t xml:space="preserve"> when </w:t>
      </w:r>
      <m:oMath>
        <m:r>
          <w:rPr>
            <w:rFonts w:ascii="Cambria Math" w:eastAsiaTheme="minorEastAsia" w:hAnsi="Cambria Math"/>
          </w:rPr>
          <m:t>v&gt;1</m:t>
        </m:r>
      </m:oMath>
      <w:r w:rsidR="000948BA">
        <w:rPr>
          <w:rFonts w:eastAsiaTheme="minorEastAsia"/>
        </w:rPr>
        <w:t xml:space="preserve">. </w:t>
      </w:r>
    </w:p>
    <w:p w14:paraId="67D5CEB0" w14:textId="4D00BE64" w:rsidR="00B9336D" w:rsidRDefault="00400795" w:rsidP="009A6AAC">
      <w:pPr>
        <w:spacing w:line="360" w:lineRule="auto"/>
        <w:ind w:firstLine="720"/>
        <w:rPr>
          <w:rFonts w:eastAsiaTheme="minorEastAsia"/>
        </w:rPr>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survival of an individual </w:t>
      </w:r>
      <w:r w:rsidR="00A27379">
        <w:rPr>
          <w:rFonts w:eastAsiaTheme="minorEastAsia"/>
        </w:rPr>
        <w:t xml:space="preserve">whose DBH is equal 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commentRangeStart w:id="41"/>
      <w:r w:rsidR="00B21325">
        <w:rPr>
          <w:rFonts w:eastAsiaTheme="minorEastAsia"/>
        </w:rPr>
        <w:t>Shriver et al</w:t>
      </w:r>
      <w:commentRangeEnd w:id="41"/>
      <w:r w:rsidR="007108F6">
        <w:rPr>
          <w:rStyle w:val="CommentReference"/>
        </w:rPr>
        <w:commentReference w:id="41"/>
      </w:r>
      <w:r w:rsidR="00B21325">
        <w:rPr>
          <w:rFonts w:eastAsiaTheme="minorEastAsia"/>
        </w:rPr>
        <w:t>.</w:t>
      </w:r>
      <w:r w:rsidR="002821CE">
        <w:rPr>
          <w:rFonts w:eastAsiaTheme="minorEastAsia"/>
        </w:rPr>
        <w:t xml:space="preserve"> (2021)</w:t>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A27379">
        <w:rPr>
          <w:rFonts w:eastAsiaTheme="minorEastAsia"/>
        </w:rPr>
        <w:t>During m</w:t>
      </w:r>
      <w:r w:rsidR="008E09B2">
        <w:rPr>
          <w:rFonts w:eastAsiaTheme="minorEastAsia"/>
        </w:rPr>
        <w:t>odel testing for this study</w:t>
      </w:r>
      <w:r w:rsidR="00A27379">
        <w:rPr>
          <w:rFonts w:eastAsiaTheme="minorEastAsia"/>
        </w:rPr>
        <w:t>,</w:t>
      </w:r>
      <w:r w:rsidR="008E09B2">
        <w:rPr>
          <w:rFonts w:eastAsiaTheme="minorEastAsia"/>
        </w:rPr>
        <w:t xml:space="preserve"> </w:t>
      </w:r>
      <w:r w:rsidR="00B21325">
        <w:rPr>
          <w:rFonts w:eastAsiaTheme="minorEastAsia"/>
        </w:rPr>
        <w:t>attempting to estimate th</w:t>
      </w:r>
      <w:r w:rsidR="00A27379">
        <w:rPr>
          <w:rFonts w:eastAsiaTheme="minorEastAsia"/>
        </w:rPr>
        <w:t>e parameters for this kernel</w:t>
      </w:r>
      <w:r w:rsidR="00B21325">
        <w:rPr>
          <w:rFonts w:eastAsiaTheme="minorEastAsia"/>
        </w:rPr>
        <w:t xml:space="preserve"> resulted in </w:t>
      </w:r>
      <w:commentRangeStart w:id="42"/>
      <w:r w:rsidR="00B21325">
        <w:rPr>
          <w:rFonts w:eastAsiaTheme="minorEastAsia"/>
        </w:rPr>
        <w:t>divergent transitions in the Hamiltonian Monte Carlo algorithm described below</w:t>
      </w:r>
      <w:commentRangeEnd w:id="42"/>
      <w:r w:rsidR="00DA5840">
        <w:rPr>
          <w:rStyle w:val="CommentReference"/>
        </w:rPr>
        <w:commentReference w:id="42"/>
      </w:r>
      <w:r w:rsidR="00B21325">
        <w:rPr>
          <w:rFonts w:eastAsiaTheme="minorEastAsia"/>
        </w:rPr>
        <w:t xml:space="preserve">. Rather than attempt to estimate the mean and variance of a gaussian recruitment size kernel, </w:t>
      </w:r>
      <w:r w:rsidR="005D180E">
        <w:rPr>
          <w:rFonts w:eastAsiaTheme="minorEastAsia"/>
        </w:rPr>
        <w:t>we</w:t>
      </w:r>
      <w:r w:rsidR="00B9336D">
        <w:rPr>
          <w:rFonts w:eastAsiaTheme="minorEastAsia"/>
        </w:rPr>
        <w:t xml:space="preserve"> assume that all true new recruits during the 10 year census interval fell into the seedling size class (size class 1) at remeasurement census, based on existing literature documenting growth rates for sugar pine seedlings </w:t>
      </w:r>
      <w:r w:rsidR="00B9336D">
        <w:rPr>
          <w:rFonts w:eastAsiaTheme="minorEastAsia"/>
        </w:rPr>
        <w:fldChar w:fldCharType="begin" w:fldLock="1"/>
      </w:r>
      <w:r w:rsidR="00D2760D">
        <w:rPr>
          <w:rFonts w:eastAsiaTheme="minorEastAsia"/>
        </w:rPr>
        <w:instrText>ADDIN CSL_CITATION {"citationItems":[{"id":"ITEM-1","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1","issue":"3","issued":{"date-parts":[["2004"]]},"page":"630-641","title":"Group selection management in conifer forests: Relationships between opening size and tree growth","type":"article-journal","volume":"34"},"uris":["http://www.mendeley.com/documents/?uuid=99b0ba98-9512-424f-b8f9-5e4fd59cda36"]},{"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ee4d8f17-567f-4925-b365-c376bb2df80f"]},{"id":"ITEM-3","itemData":{"author":[{"dropping-particle":"","family":"Harry","given":"David E","non-dropping-particle":"","parse-names":false,"suffix":""},{"dropping-particle":"","family":"Jenkinson","given":"James L","non-dropping-particle":"","parse-names":false,"suffix":""},{"dropping-particle":"","family":"Kinloch","given":"Bohun B","non-dropping-particle":"","parse-names":false,"suffix":""}],"container-title":"Forest Science","id":"ITEM-3","issue":"3","issued":{"date-parts":[["1983"]]},"page":"660-669","title":"Early Growth of Sugar Pine from an Elevational Transect","type":"article-journal","volume":"29"},"uris":["http://www.mendeley.com/documents/?uuid=7860b22f-5186-4919-991d-6b06d5c8dceb"]}],"mendeley":{"formattedCitation":"(Harry, Jenkinson and Kinloch, 1983; York &lt;i&gt;et al.&lt;/i&gt;, 2004; Angell, Waring and Graves, 2014)","plainTextFormattedCitation":"(Harry, Jenkinson and Kinloch, 1983; York et al., 2004; Angell, Waring and Graves, 2014)","previouslyFormattedCitation":"(Harry, Jenkinson and Kinloch, 1983; York &lt;i&gt;et al.&lt;/i&gt;, 2004; Angell, Waring and Graves, 2014)"},"properties":{"noteIndex":0},"schema":"https://github.com/citation-style-language/schema/raw/master/csl-citation.json"}</w:instrText>
      </w:r>
      <w:r w:rsidR="00B9336D">
        <w:rPr>
          <w:rFonts w:eastAsiaTheme="minorEastAsia"/>
        </w:rPr>
        <w:fldChar w:fldCharType="separate"/>
      </w:r>
      <w:r w:rsidR="00B9336D" w:rsidRPr="00312174">
        <w:rPr>
          <w:rFonts w:eastAsiaTheme="minorEastAsia"/>
          <w:noProof/>
        </w:rPr>
        <w:t xml:space="preserve">(Harry, Jenkinson and Kinloch, 1983; York </w:t>
      </w:r>
      <w:r w:rsidR="00B9336D" w:rsidRPr="00312174">
        <w:rPr>
          <w:rFonts w:eastAsiaTheme="minorEastAsia"/>
          <w:i/>
          <w:noProof/>
        </w:rPr>
        <w:t>et al.</w:t>
      </w:r>
      <w:r w:rsidR="00B9336D" w:rsidRPr="00312174">
        <w:rPr>
          <w:rFonts w:eastAsiaTheme="minorEastAsia"/>
          <w:noProof/>
        </w:rPr>
        <w:t>, 2004; Angell, Waring and Graves, 2014)</w:t>
      </w:r>
      <w:r w:rsidR="00B9336D">
        <w:rPr>
          <w:rFonts w:eastAsiaTheme="minorEastAsia"/>
        </w:rPr>
        <w:fldChar w:fldCharType="end"/>
      </w:r>
      <w:r w:rsidR="00477228">
        <w:rPr>
          <w:rFonts w:eastAsiaTheme="minorEastAsia"/>
        </w:rPr>
        <w:t xml:space="preserve"> and the fact that new recruits have, on average, 5 years to grow until being observed in the remeasurement census</w:t>
      </w:r>
      <w:r w:rsidR="00B9336D">
        <w:rPr>
          <w:rFonts w:eastAsiaTheme="minorEastAsia"/>
        </w:rPr>
        <w:t>.</w:t>
      </w:r>
      <w:r w:rsidR="005F1EF2">
        <w:rPr>
          <w:rFonts w:eastAsiaTheme="minorEastAsia"/>
        </w:rPr>
        <w:t xml:space="preserve"> Therefore, we use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1,0,…, 0]</m:t>
        </m:r>
      </m:oMath>
      <w:r w:rsidR="005F1EF2">
        <w:rPr>
          <w:rFonts w:eastAsiaTheme="minorEastAsia"/>
        </w:rPr>
        <w:t>.</w:t>
      </w:r>
    </w:p>
    <w:p w14:paraId="5584BB72" w14:textId="44FB1CC0" w:rsidR="00860357" w:rsidRDefault="00B21325" w:rsidP="00E92F0B">
      <w:pPr>
        <w:spacing w:line="360" w:lineRule="auto"/>
        <w:ind w:firstLine="720"/>
        <w:rPr>
          <w:rFonts w:eastAsiaTheme="minorEastAsia"/>
        </w:rPr>
      </w:pPr>
      <w:r>
        <w:rPr>
          <w:rFonts w:eastAsiaTheme="minorEastAsia"/>
        </w:rPr>
        <w:t xml:space="preserve"> </w:t>
      </w:r>
      <w:commentRangeStart w:id="43"/>
      <w:r w:rsidR="008E09B2">
        <w:rPr>
          <w:rFonts w:eastAsiaTheme="minorEastAsia"/>
        </w:rPr>
        <w:t xml:space="preserve">Finally, the parameter of primary interest </w:t>
      </w:r>
      <w:commentRangeEnd w:id="43"/>
      <w:r w:rsidR="00DA5840">
        <w:rPr>
          <w:rStyle w:val="CommentReference"/>
        </w:rPr>
        <w:commentReference w:id="43"/>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8E09B2">
        <w:rPr>
          <w:rFonts w:eastAsiaTheme="minorEastAsia"/>
        </w:rPr>
        <w:t xml:space="preserve">, the fecundity of individuals in size class </w:t>
      </w:r>
      <m:oMath>
        <m:r>
          <w:rPr>
            <w:rFonts w:ascii="Cambria Math" w:eastAsiaTheme="minorEastAsia" w:hAnsi="Cambria Math"/>
          </w:rPr>
          <m:t>v</m:t>
        </m:r>
      </m:oMath>
      <w:r w:rsidR="005F1EF2">
        <w:rPr>
          <w:rFonts w:eastAsiaTheme="minorEastAsia"/>
        </w:rPr>
        <w:t xml:space="preserve"> on plot </w:t>
      </w:r>
      <m:oMath>
        <m:r>
          <w:rPr>
            <w:rFonts w:ascii="Cambria Math" w:eastAsiaTheme="minorEastAsia" w:hAnsi="Cambria Math"/>
          </w:rPr>
          <m:t>j</m:t>
        </m:r>
      </m:oMath>
      <w:r w:rsidR="008E09B2">
        <w:rPr>
          <w:rFonts w:eastAsiaTheme="minorEastAsia"/>
        </w:rPr>
        <w:t>:</w:t>
      </w:r>
    </w:p>
    <w:p w14:paraId="12A8D38E" w14:textId="3B02A1C7" w:rsidR="0021304E" w:rsidRDefault="0021304E" w:rsidP="0021304E">
      <w:pPr>
        <w:pStyle w:val="Caption"/>
        <w:keepNext/>
      </w:pPr>
      <w:bookmarkStart w:id="44" w:name="_Ref93583271"/>
      <w:r>
        <w:t xml:space="preserve">Equation </w:t>
      </w:r>
      <w:fldSimple w:instr=" SEQ Equation \* ARABIC ">
        <w:r w:rsidR="00D73B16">
          <w:rPr>
            <w:noProof/>
          </w:rPr>
          <w:t>9</w:t>
        </w:r>
      </w:fldSimple>
      <w:bookmarkEnd w:id="44"/>
    </w:p>
    <w:p w14:paraId="57B8E5BE" w14:textId="02FEF7A8" w:rsidR="008E09B2" w:rsidRDefault="004B1ADD"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j,*,v</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m:t>
              </m:r>
            </m:sub>
          </m:sSub>
        </m:oMath>
      </m:oMathPara>
    </w:p>
    <w:p w14:paraId="4B051F17" w14:textId="775485EB" w:rsidR="00EB1B4C" w:rsidRDefault="008E09B2" w:rsidP="00EB1B4C">
      <w:pPr>
        <w:spacing w:line="360" w:lineRule="auto"/>
        <w:rPr>
          <w:rFonts w:eastAsiaTheme="minorEastAsia"/>
        </w:rPr>
      </w:pPr>
      <w:r>
        <w:rPr>
          <w:rFonts w:eastAsiaTheme="minorEastAsia"/>
        </w:rPr>
        <w:tab/>
      </w:r>
      <w:r w:rsidR="00CA6E7F">
        <w:rPr>
          <w:rFonts w:eastAsiaTheme="minorEastAsia"/>
        </w:rPr>
        <w:t>w</w:t>
      </w:r>
      <w:r w:rsidR="00EA2ACC">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j,*,v</m:t>
            </m:r>
          </m:sub>
        </m:sSub>
      </m:oMath>
      <w:r w:rsidR="00EA2ACC">
        <w:rPr>
          <w:rFonts w:eastAsiaTheme="minorEastAsia"/>
        </w:rPr>
        <w:t xml:space="preserve"> is a </w:t>
      </w:r>
      <w:r w:rsidR="009A512B">
        <w:rPr>
          <w:rFonts w:eastAsiaTheme="minorEastAsia"/>
        </w:rPr>
        <w:t xml:space="preserve">row </w:t>
      </w:r>
      <w:r w:rsidR="00EA2ACC">
        <w:rPr>
          <w:rFonts w:eastAsiaTheme="minorEastAsia"/>
        </w:rPr>
        <w:t>vector of fixed effects co</w:t>
      </w:r>
      <w:r w:rsidR="00B9336D">
        <w:rPr>
          <w:rFonts w:eastAsiaTheme="minorEastAsia"/>
        </w:rPr>
        <w:t>variates</w:t>
      </w:r>
      <w:r w:rsidR="00EA2ACC">
        <w:rPr>
          <w:rFonts w:eastAsiaTheme="minorEastAsia"/>
        </w:rPr>
        <w:t xml:space="preserve"> for size class </w:t>
      </w:r>
      <m:oMath>
        <m:r>
          <w:rPr>
            <w:rFonts w:ascii="Cambria Math" w:eastAsiaTheme="minorEastAsia" w:hAnsi="Cambria Math"/>
          </w:rPr>
          <m:t>v</m:t>
        </m:r>
      </m:oMath>
      <w:r w:rsidR="00EA2ACC">
        <w:rPr>
          <w:rFonts w:eastAsiaTheme="minorEastAsia"/>
        </w:rPr>
        <w:t xml:space="preserve"> on plot </w:t>
      </w:r>
      <m:oMath>
        <m:r>
          <w:rPr>
            <w:rFonts w:ascii="Cambria Math" w:eastAsiaTheme="minorEastAsia" w:hAnsi="Cambria Math"/>
          </w:rPr>
          <m:t>j</m:t>
        </m:r>
      </m:oMath>
      <w:r w:rsidR="00EA2ACC">
        <w:rPr>
          <w:rFonts w:eastAsiaTheme="minorEastAsia"/>
        </w:rPr>
        <w:t>, again using the m</w:t>
      </w:r>
      <w:r w:rsidR="00B9336D">
        <w:rPr>
          <w:rFonts w:eastAsiaTheme="minorEastAsia"/>
        </w:rPr>
        <w:t>idpoint</w:t>
      </w:r>
      <w:r w:rsidR="00EA2ACC">
        <w:rPr>
          <w:rFonts w:eastAsiaTheme="minorEastAsia"/>
        </w:rPr>
        <w:t xml:space="preserve"> DBH of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survival sub model, </w:t>
      </w:r>
      <w:r w:rsidR="00B9336D">
        <w:rPr>
          <w:rFonts w:eastAsiaTheme="minorEastAsia"/>
        </w:rPr>
        <w:t xml:space="preserve">with a quadratic effect of size and associated interactions, </w:t>
      </w:r>
      <w:r w:rsidR="00EA2ACC">
        <w:rPr>
          <w:rFonts w:eastAsiaTheme="minorEastAsia"/>
        </w:rPr>
        <w:t xml:space="preserve">though here indexed by </w:t>
      </w:r>
      <m:oMath>
        <m:r>
          <w:rPr>
            <w:rFonts w:ascii="Cambria Math" w:eastAsiaTheme="minorEastAsia" w:hAnsi="Cambria Math"/>
          </w:rPr>
          <m:t>f</m:t>
        </m:r>
      </m:oMath>
      <w:r w:rsidR="00EA2ACC">
        <w:rPr>
          <w:rFonts w:eastAsiaTheme="minorEastAsia"/>
        </w:rPr>
        <w:t xml:space="preserve"> to indicate that the</w:t>
      </w:r>
      <w:r w:rsidR="00B9336D">
        <w:rPr>
          <w:rFonts w:eastAsiaTheme="minorEastAsia"/>
        </w:rPr>
        <w:t>se</w:t>
      </w:r>
      <w:r w:rsidR="00EA2ACC">
        <w:rPr>
          <w:rFonts w:eastAsiaTheme="minorEastAsia"/>
        </w:rPr>
        <w:t xml:space="preserve"> are the parameters for the fecundity sub model.</w:t>
      </w:r>
      <w:r w:rsidR="00B9336D">
        <w:rPr>
          <w:rFonts w:eastAsiaTheme="minorEastAsia"/>
        </w:rPr>
        <w:t xml:space="preserve"> A random effect for plot was not included in the fecundity sub model because there is only one observation (count of untagged individuals at remeasurement) per plot.</w:t>
      </w:r>
    </w:p>
    <w:p w14:paraId="7D69B0AA" w14:textId="18C21EFA" w:rsidR="003E5D44" w:rsidRPr="000B4F67" w:rsidRDefault="003E5D44" w:rsidP="00EB1B4C">
      <w:pPr>
        <w:spacing w:line="360" w:lineRule="auto"/>
        <w:rPr>
          <w:rFonts w:eastAsiaTheme="minorEastAsia"/>
        </w:rPr>
      </w:pPr>
      <w:r>
        <w:rPr>
          <w:rFonts w:eastAsiaTheme="minorEastAsia"/>
        </w:rPr>
        <w:lastRenderedPageBreak/>
        <w:tab/>
        <w:t xml:space="preserve">Model data was prepared using the tidyverse package in R Version 4.1.1, and Bayesian parameter estimation was performed using Hamiltonion Monte Carlo as implemented in stan version 2.28.2 and the cmdstanr </w:t>
      </w:r>
      <w:commentRangeStart w:id="45"/>
      <w:r>
        <w:rPr>
          <w:rFonts w:eastAsiaTheme="minorEastAsia"/>
        </w:rPr>
        <w:t>package</w:t>
      </w:r>
      <w:commentRangeEnd w:id="45"/>
      <w:r w:rsidR="005A03F5">
        <w:rPr>
          <w:rStyle w:val="CommentReference"/>
        </w:rPr>
        <w:commentReference w:id="45"/>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m:oMath>
        <m:r>
          <m:rPr>
            <m:nor/>
          </m:rPr>
          <w:rPr>
            <w:rFonts w:ascii="Cambria Math" w:eastAsiaTheme="minorEastAsia" w:hAnsi="Cambria Math"/>
          </w:rPr>
          <m:t>Normal(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46"/>
      <w:r w:rsidR="00752208">
        <w:rPr>
          <w:rFonts w:eastAsiaTheme="minorEastAsia"/>
        </w:rPr>
        <w:t xml:space="preserve">Other R </w:t>
      </w:r>
      <w:commentRangeEnd w:id="46"/>
      <w:r w:rsidR="00907D59">
        <w:rPr>
          <w:rStyle w:val="CommentReference"/>
        </w:rPr>
        <w:commentReference w:id="46"/>
      </w:r>
      <w:r w:rsidR="00752208">
        <w:rPr>
          <w:rFonts w:eastAsiaTheme="minorEastAsia"/>
        </w:rPr>
        <w:t>packages used for data acquisition, data management, and plotting include</w:t>
      </w:r>
      <w:r w:rsidR="005D180E">
        <w:rPr>
          <w:rFonts w:eastAsiaTheme="minorEastAsia"/>
        </w:rPr>
        <w:t>:</w:t>
      </w:r>
      <w:r w:rsidR="00752208">
        <w:rPr>
          <w:rFonts w:eastAsiaTheme="minorEastAsia"/>
        </w:rPr>
        <w:t xml:space="preserve"> here, sf, spdata, bayesplot, posterior, units, raster, ggplot2, </w:t>
      </w:r>
      <w:r w:rsidR="00B65A24">
        <w:rPr>
          <w:rFonts w:eastAsiaTheme="minorEastAsia"/>
        </w:rPr>
        <w:t>USAboundaries, truncnorm</w:t>
      </w:r>
      <w:r w:rsidR="00D71062">
        <w:rPr>
          <w:rFonts w:eastAsiaTheme="minorEastAsia"/>
        </w:rPr>
        <w:t xml:space="preserve">, cowplot, foreach, </w:t>
      </w:r>
      <w:r w:rsidR="005D180E">
        <w:rPr>
          <w:rFonts w:eastAsiaTheme="minorEastAsia"/>
        </w:rPr>
        <w:t xml:space="preserve">and </w:t>
      </w:r>
      <w:commentRangeStart w:id="47"/>
      <w:r w:rsidR="00D71062">
        <w:rPr>
          <w:rFonts w:eastAsiaTheme="minorEastAsia"/>
        </w:rPr>
        <w:t>doParallel</w:t>
      </w:r>
      <w:commentRangeEnd w:id="47"/>
      <w:r w:rsidR="005A03F5">
        <w:rPr>
          <w:rStyle w:val="CommentReference"/>
        </w:rPr>
        <w:commentReference w:id="47"/>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48"/>
      <w:r>
        <w:t>Validation</w:t>
      </w:r>
      <w:commentRangeEnd w:id="48"/>
      <w:r w:rsidR="000B15A1">
        <w:rPr>
          <w:rStyle w:val="CommentReference"/>
          <w:rFonts w:asciiTheme="minorHAnsi" w:eastAsiaTheme="minorHAnsi" w:hAnsiTheme="minorHAnsi" w:cstheme="minorBidi"/>
          <w:color w:val="auto"/>
        </w:rPr>
        <w:commentReference w:id="48"/>
      </w:r>
    </w:p>
    <w:p w14:paraId="6EDBD71F" w14:textId="64768D6F" w:rsidR="009B22BB" w:rsidRDefault="00980556" w:rsidP="00E358D9">
      <w:pPr>
        <w:spacing w:line="360" w:lineRule="auto"/>
        <w:ind w:firstLine="720"/>
      </w:pPr>
      <w:r>
        <w:t xml:space="preserve">The basic diagnostics provided by cmdrstan (R-hat values, trace plots, per-chain posterior density plots, posterior pair plots, and assessment of divergences) were inspected for evidence of convergence and between-chain consistency or signs of difficulty estimating parameters. </w:t>
      </w:r>
      <w:commentRangeStart w:id="49"/>
      <w:r w:rsidR="00366F92">
        <w:t>10</w:t>
      </w:r>
      <w:commentRangeEnd w:id="49"/>
      <w:r w:rsidR="00A128BA">
        <w:rPr>
          <w:rStyle w:val="CommentReference"/>
        </w:rPr>
        <w:commentReference w:id="49"/>
      </w:r>
      <w:r w:rsidR="00366F92">
        <w:t xml:space="preserve">% of plots were randomly held out </w:t>
      </w:r>
      <w:r w:rsidR="004A222B">
        <w:t xml:space="preserve">the training dataset used to estimate parameters, </w:t>
      </w:r>
      <w:r w:rsidR="00366F92">
        <w:t xml:space="preserve">and </w:t>
      </w:r>
      <w:r w:rsidR="004A222B">
        <w:t xml:space="preserve">were </w:t>
      </w:r>
      <w:r w:rsidR="00366F92">
        <w:t xml:space="preserve">only used to assess the out-of-sample predictive performance of the model.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 individual survival, and plot</w:t>
      </w:r>
      <w:r w:rsidR="003658FD">
        <w:t>-level</w:t>
      </w:r>
      <w:r w:rsidR="00366F92">
        <w:t xml:space="preserve"> count of </w:t>
      </w:r>
      <w:r w:rsidR="003658FD">
        <w:t>seedling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636FAEC7"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 survival, and fecundity</w:t>
      </w:r>
      <w:commentRangeStart w:id="50"/>
      <w:r w:rsidR="0052071A">
        <w:t xml:space="preserve">. </w:t>
      </w:r>
      <w:r w:rsidR="007B296F">
        <w:t>Idealized</w:t>
      </w:r>
      <w:r w:rsidR="00486861">
        <w:t xml:space="preserve"> </w:t>
      </w:r>
      <w:commentRangeEnd w:id="50"/>
      <w:r w:rsidR="004C5044">
        <w:rPr>
          <w:rStyle w:val="CommentReference"/>
        </w:rPr>
        <w:commentReference w:id="50"/>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7B296F">
        <w:rPr>
          <w:rFonts w:eastAsiaTheme="minorEastAsia"/>
        </w:rPr>
        <w:t>-2.54</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51"/>
      <w:commentRangeEnd w:id="51"/>
      <w:r w:rsidR="006B7651">
        <w:rPr>
          <w:rStyle w:val="CommentReference"/>
        </w:rPr>
        <w:commentReference w:id="51"/>
      </w:r>
    </w:p>
    <w:p w14:paraId="4EAEBD36" w14:textId="668D78BF" w:rsidR="00517F42" w:rsidRDefault="00BE4CEB" w:rsidP="00E358D9">
      <w:pPr>
        <w:spacing w:line="360" w:lineRule="auto"/>
        <w:ind w:firstLine="720"/>
        <w:rPr>
          <w:rFonts w:eastAsiaTheme="minorEastAsia"/>
        </w:rPr>
      </w:pPr>
      <w:r>
        <w:lastRenderedPageBreak/>
        <w:t xml:space="preserve">For this paper, </w:t>
      </w:r>
      <w:r w:rsidR="00D430E8">
        <w:t>two</w:t>
      </w:r>
      <w:r>
        <w:t xml:space="preserve"> suites of IPMs were constructed. The first suite of IPMs was used for estimating the parameters for the fecundity function, and is described above. In the second suite of IPMs, w</w:t>
      </w:r>
      <w:r w:rsidR="00276327">
        <w:t xml:space="preserve"> </w:t>
      </w:r>
      <w:r>
        <w:t>each draw of</w:t>
      </w:r>
      <w:r w:rsidR="00276327">
        <w:t xml:space="preserve"> posterior parameter values to generate an integral projection model </w:t>
      </w:r>
      <w:r w:rsidR="00737989">
        <w:t>kernel and compute</w:t>
      </w:r>
      <w:r w:rsidR="00AA3167">
        <w:t xml:space="preserve"> p</w:t>
      </w:r>
      <w:r w:rsidR="00276327">
        <w:t xml:space="preserve">osterior asymptotic growth rates under </w:t>
      </w:r>
      <w:r w:rsidR="00522FF0">
        <w:t xml:space="preserve">the </w:t>
      </w:r>
      <w:r w:rsidR="00C945E1">
        <w:t>suite of idealized environmental scenarios described above</w:t>
      </w:r>
      <w:r w:rsidR="00276327">
        <w:t>.</w:t>
      </w:r>
      <w:r w:rsidR="004D614E">
        <w:t xml:space="preserve"> The structure of the integral projection model</w:t>
      </w:r>
      <w:r w:rsidR="00C945E1">
        <w:t>s for the second suite</w:t>
      </w:r>
      <w:r w:rsidR="004D614E">
        <w:t xml:space="preserve"> </w:t>
      </w:r>
      <w:r w:rsidR="00251274">
        <w:t xml:space="preserve">mostly </w:t>
      </w:r>
      <w:r w:rsidR="004D614E">
        <w:t xml:space="preserve">mirrors that used in the parameter estimation stage, using the </w:t>
      </w:r>
      <w:r w:rsidR="00251274">
        <w:t xml:space="preserve">same 100 size classes and vital rate discretization to construct a unique transition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d</m:t>
            </m:r>
          </m:sub>
        </m:sSub>
      </m:oMath>
      <w:r w:rsidR="00251274">
        <w:rPr>
          <w:rFonts w:eastAsiaTheme="minorEastAsia"/>
          <w:b/>
          <w:bCs/>
        </w:rPr>
        <w:t xml:space="preserve"> </w:t>
      </w:r>
      <w:r w:rsidR="00251274">
        <w:rPr>
          <w:rFonts w:eastAsiaTheme="minorEastAsia"/>
        </w:rPr>
        <w:t xml:space="preserve">for each </w:t>
      </w:r>
      <w:r w:rsidR="00C945E1">
        <w:rPr>
          <w:rFonts w:eastAsiaTheme="minorEastAsia"/>
        </w:rPr>
        <w:t>environmental context</w:t>
      </w:r>
      <w:r w:rsidR="00251274">
        <w:rPr>
          <w:rFonts w:eastAsiaTheme="minorEastAsia"/>
        </w:rPr>
        <w:t xml:space="preserve"> </w:t>
      </w:r>
      <m:oMath>
        <m:r>
          <w:rPr>
            <w:rFonts w:ascii="Cambria Math" w:eastAsiaTheme="minorEastAsia" w:hAnsi="Cambria Math"/>
          </w:rPr>
          <m:t>j</m:t>
        </m:r>
      </m:oMath>
      <w:r w:rsidR="00787085">
        <w:rPr>
          <w:rFonts w:eastAsiaTheme="minorEastAsia"/>
        </w:rPr>
        <w:t xml:space="preserve"> </w:t>
      </w:r>
      <w:r w:rsidR="00251274">
        <w:rPr>
          <w:rFonts w:eastAsiaTheme="minorEastAsia"/>
        </w:rPr>
        <w:t>and posterior sample</w:t>
      </w:r>
      <w:r w:rsidR="00787085">
        <w:rPr>
          <w:rFonts w:eastAsiaTheme="minorEastAsia"/>
        </w:rPr>
        <w:t xml:space="preserve"> </w:t>
      </w:r>
      <m:oMath>
        <m:r>
          <w:rPr>
            <w:rFonts w:ascii="Cambria Math" w:eastAsiaTheme="minorEastAsia" w:hAnsi="Cambria Math"/>
          </w:rPr>
          <m:t>d</m:t>
        </m:r>
      </m:oMath>
      <w:r w:rsidR="00251274">
        <w:rPr>
          <w:rFonts w:eastAsiaTheme="minorEastAsia"/>
        </w:rPr>
        <w:t xml:space="preserve">. </w:t>
      </w:r>
    </w:p>
    <w:p w14:paraId="25A218DE" w14:textId="1791C7E8" w:rsidR="004D614E" w:rsidRDefault="00251274" w:rsidP="00E358D9">
      <w:pPr>
        <w:spacing w:line="360" w:lineRule="auto"/>
        <w:ind w:firstLine="720"/>
        <w:rPr>
          <w:rFonts w:eastAsiaTheme="minorEastAsia"/>
        </w:rPr>
      </w:pPr>
      <w:r>
        <w:rPr>
          <w:rFonts w:eastAsiaTheme="minorEastAsia"/>
        </w:rPr>
        <w:t xml:space="preserve">The </w:t>
      </w:r>
      <w:r w:rsidR="00BE4CEB">
        <w:rPr>
          <w:rFonts w:eastAsiaTheme="minorEastAsia"/>
        </w:rPr>
        <w:t>first</w:t>
      </w:r>
      <w:r>
        <w:rPr>
          <w:rFonts w:eastAsiaTheme="minorEastAsia"/>
        </w:rPr>
        <w:t xml:space="preserve"> difference between the construction of the IPM for results interpretation and the IPM used in parameter estimation is that, because we are interested in all individuals and not just untagged ones, the growth kernel is simplified to:</w:t>
      </w:r>
    </w:p>
    <w:p w14:paraId="712AA305" w14:textId="2A390BBC" w:rsidR="00D73B16" w:rsidRDefault="00D73B16" w:rsidP="00E92F0B">
      <w:pPr>
        <w:pStyle w:val="Caption"/>
        <w:keepNext/>
      </w:pPr>
      <w:bookmarkStart w:id="52" w:name="_Ref104379758"/>
      <w:r>
        <w:t xml:space="preserve">Equation </w:t>
      </w:r>
      <w:fldSimple w:instr=" SEQ Equation \* ARABIC ">
        <w:r>
          <w:rPr>
            <w:noProof/>
          </w:rPr>
          <w:t>10</w:t>
        </w:r>
      </w:fldSimple>
      <w:bookmarkEnd w:id="52"/>
    </w:p>
    <w:p w14:paraId="3DDF7F55" w14:textId="402B1649" w:rsidR="00251274" w:rsidRPr="00251274" w:rsidRDefault="004B1ADD" w:rsidP="00E358D9">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oMath>
      </m:oMathPara>
    </w:p>
    <w:p w14:paraId="4D6AA5F9" w14:textId="6F49F3E3" w:rsidR="00737989" w:rsidRDefault="00CA6E7F">
      <w:pPr>
        <w:spacing w:line="360" w:lineRule="auto"/>
        <w:ind w:firstLine="720"/>
      </w:pPr>
      <w:r>
        <w:t>w</w:t>
      </w:r>
      <w:r w:rsidR="00787085">
        <w:t xml:space="preserve">ith the same variable meanings as in </w:t>
      </w:r>
      <w:r w:rsidR="00787085">
        <w:fldChar w:fldCharType="begin"/>
      </w:r>
      <w:r w:rsidR="00787085">
        <w:instrText xml:space="preserve"> REF _Ref93582027 \h </w:instrText>
      </w:r>
      <w:r w:rsidR="00787085">
        <w:fldChar w:fldCharType="separate"/>
      </w:r>
      <w:r w:rsidR="00787085">
        <w:t xml:space="preserve">Equation </w:t>
      </w:r>
      <w:r w:rsidR="00787085">
        <w:rPr>
          <w:noProof/>
        </w:rPr>
        <w:t>8</w:t>
      </w:r>
      <w:r w:rsidR="00787085">
        <w:fldChar w:fldCharType="end"/>
      </w:r>
      <w:r w:rsidR="00787085">
        <w:t>.</w:t>
      </w:r>
      <w:r w:rsidR="004230C7">
        <w:t xml:space="preserve"> </w:t>
      </w:r>
      <w:r w:rsidR="00BE4CEB">
        <w:t xml:space="preserve">The second </w:t>
      </w:r>
      <w:r w:rsidR="00C945E1">
        <w:t>difference is that random effects were omitted to better understand the effects of the stressors, which are represented by the fixed effects</w:t>
      </w:r>
      <w:r w:rsidR="00BE4CEB">
        <w:t>.</w:t>
      </w:r>
      <w:r w:rsidR="00C945E1">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01B1276F" w:rsidR="00C945E1" w:rsidRDefault="00737989" w:rsidP="00C945E1">
      <w:pPr>
        <w:spacing w:line="360" w:lineRule="auto"/>
        <w:rPr>
          <w:rFonts w:eastAsiaTheme="minorEastAsia"/>
        </w:rPr>
      </w:pPr>
      <w:r>
        <w:tab/>
      </w:r>
      <w:r w:rsidR="00445077">
        <w:t xml:space="preserve">The largest real eigenvalue of each full </w:t>
      </w:r>
      <w:commentRangeStart w:id="53"/>
      <w:r w:rsidR="00445077">
        <w:t>transition matrix</w:t>
      </w:r>
      <w:r w:rsidR="00445077">
        <w:rPr>
          <w:rFonts w:eastAsiaTheme="minorEastAsia"/>
        </w:rPr>
        <w:t xml:space="preserve"> </w:t>
      </w:r>
      <w:commentRangeEnd w:id="53"/>
      <w:r w:rsidR="007B296F">
        <w:rPr>
          <w:rFonts w:eastAsiaTheme="minorEastAsia"/>
        </w:rPr>
        <w:t xml:space="preserve"> </w:t>
      </w:r>
      <w:r w:rsidR="00B95CE0">
        <w:rPr>
          <w:rStyle w:val="CommentReference"/>
        </w:rPr>
        <w:commentReference w:id="53"/>
      </w:r>
      <w:r w:rsidR="00445077">
        <w:rPr>
          <w:rFonts w:eastAsiaTheme="minorEastAsia"/>
        </w:rPr>
        <w:t xml:space="preserve">corresponds to </w:t>
      </w:r>
      <w:commentRangeStart w:id="54"/>
      <w:r w:rsidR="00445077">
        <w:rPr>
          <w:rFonts w:eastAsiaTheme="minorEastAsia"/>
        </w:rPr>
        <w:t>the</w:t>
      </w:r>
      <w:commentRangeEnd w:id="54"/>
      <w:r w:rsidR="00B95CE0">
        <w:rPr>
          <w:rStyle w:val="CommentReference"/>
        </w:rPr>
        <w:commentReference w:id="54"/>
      </w:r>
      <w:commentRangeStart w:id="55"/>
      <w:r w:rsidR="00445077">
        <w:rPr>
          <w:rFonts w:eastAsiaTheme="minorEastAsia"/>
        </w:rPr>
        <w:t xml:space="preserve"> asymptotic </w:t>
      </w:r>
      <w:commentRangeEnd w:id="55"/>
      <w:r w:rsidR="00B95CE0">
        <w:rPr>
          <w:rStyle w:val="CommentReference"/>
        </w:rPr>
        <w:commentReference w:id="55"/>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4A222B">
        <w:rPr>
          <w:rFonts w:eastAsiaTheme="minorEastAsia"/>
        </w:rPr>
        <w:t>idealized plo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56"/>
      <w:commentRangeStart w:id="57"/>
      <w:r>
        <w:t>Results</w:t>
      </w:r>
      <w:commentRangeEnd w:id="56"/>
      <w:r w:rsidR="000B15A1">
        <w:rPr>
          <w:rStyle w:val="CommentReference"/>
          <w:rFonts w:asciiTheme="minorHAnsi" w:eastAsiaTheme="minorHAnsi" w:hAnsiTheme="minorHAnsi" w:cstheme="minorBidi"/>
          <w:color w:val="auto"/>
        </w:rPr>
        <w:commentReference w:id="56"/>
      </w:r>
      <w:commentRangeEnd w:id="57"/>
      <w:r w:rsidR="000B15A1">
        <w:rPr>
          <w:rStyle w:val="CommentReference"/>
          <w:rFonts w:asciiTheme="minorHAnsi" w:eastAsiaTheme="minorHAnsi" w:hAnsiTheme="minorHAnsi" w:cstheme="minorBidi"/>
          <w:color w:val="auto"/>
        </w:rPr>
        <w:commentReference w:id="57"/>
      </w:r>
    </w:p>
    <w:p w14:paraId="1D0C92BA" w14:textId="03708612" w:rsidR="00540755" w:rsidRDefault="00540755" w:rsidP="00293491">
      <w:pPr>
        <w:pStyle w:val="Heading2"/>
        <w:spacing w:line="360" w:lineRule="auto"/>
      </w:pPr>
      <w:r>
        <w:t>Trends in Abundance</w:t>
      </w:r>
    </w:p>
    <w:p w14:paraId="0ED40EEC" w14:textId="157B3C5D" w:rsidR="00540755" w:rsidRPr="00E45F15" w:rsidRDefault="00540755" w:rsidP="00CB34EC">
      <w:pPr>
        <w:spacing w:line="360" w:lineRule="auto"/>
      </w:pPr>
      <w:r>
        <w:tab/>
      </w:r>
      <w:r w:rsidR="006A10AA">
        <w:t xml:space="preserve">The abundance of sugar pine on plots where it was present </w:t>
      </w:r>
      <w:r w:rsidR="00331DA8">
        <w:t xml:space="preserve">at either census </w:t>
      </w:r>
      <w:r w:rsidR="006A10AA">
        <w:t>declined between initial censuses (20</w:t>
      </w:r>
      <w:r w:rsidR="00331DA8">
        <w:t>04</w:t>
      </w:r>
      <w:r w:rsidR="006A10AA">
        <w:t>-2009) and remeasurements (201</w:t>
      </w:r>
      <w:r w:rsidR="00331DA8">
        <w:t>4</w:t>
      </w:r>
      <w:r w:rsidR="006A10AA">
        <w:t xml:space="preserve">-2019; </w:t>
      </w:r>
      <w:r w:rsidR="0085572F">
        <w:fldChar w:fldCharType="begin"/>
      </w:r>
      <w:r w:rsidR="0085572F">
        <w:instrText xml:space="preserve"> REF _Ref104988009 \h </w:instrText>
      </w:r>
      <w:r w:rsidR="0085572F">
        <w:fldChar w:fldCharType="separate"/>
      </w:r>
      <w:r w:rsidR="0085572F">
        <w:t xml:space="preserve">Figure </w:t>
      </w:r>
      <w:r w:rsidR="0085572F">
        <w:rPr>
          <w:noProof/>
        </w:rPr>
        <w:t>2</w:t>
      </w:r>
      <w:r w:rsidR="0085572F">
        <w:fldChar w:fldCharType="end"/>
      </w:r>
      <w:r w:rsidR="006A10AA">
        <w:t xml:space="preserve">). Basal area declined from a mean of </w:t>
      </w:r>
      <w:r w:rsidR="00E45F15">
        <w:t>4.</w:t>
      </w:r>
      <w:r w:rsidR="00331DA8">
        <w:t>5</w:t>
      </w:r>
      <w:r w:rsidR="00E45F15">
        <w:t>5 m</w:t>
      </w:r>
      <w:r w:rsidR="00E45F15">
        <w:rPr>
          <w:vertAlign w:val="superscript"/>
        </w:rPr>
        <w:t>2</w:t>
      </w:r>
      <w:r w:rsidR="00E45F15">
        <w:t>/ha (standard error 0.1</w:t>
      </w:r>
      <w:r w:rsidR="00331DA8">
        <w:t>8</w:t>
      </w:r>
      <w:r w:rsidR="00E45F15">
        <w:t xml:space="preserve"> m</w:t>
      </w:r>
      <w:r w:rsidR="00E45F15">
        <w:rPr>
          <w:vertAlign w:val="superscript"/>
        </w:rPr>
        <w:t>2</w:t>
      </w:r>
      <w:r w:rsidR="00E45F15">
        <w:t>/ha) to a mean of 4.</w:t>
      </w:r>
      <w:r w:rsidR="00331DA8">
        <w:t>22</w:t>
      </w:r>
      <w:r w:rsidR="00E45F15">
        <w:t xml:space="preserve"> (0.</w:t>
      </w:r>
      <w:r w:rsidR="00331DA8">
        <w:t>17</w:t>
      </w:r>
      <w:r w:rsidR="00E45F15">
        <w:t>) m</w:t>
      </w:r>
      <w:r w:rsidR="00E45F15">
        <w:rPr>
          <w:vertAlign w:val="superscript"/>
        </w:rPr>
        <w:t>2</w:t>
      </w:r>
      <w:r w:rsidR="00E45F15">
        <w:t xml:space="preserve">/ha. Stem density declined from a </w:t>
      </w:r>
      <w:r w:rsidR="00975E51">
        <w:t>221.8</w:t>
      </w:r>
      <w:r w:rsidR="00E45F15">
        <w:t xml:space="preserve"> (</w:t>
      </w:r>
      <w:r w:rsidR="00975E51">
        <w:t>21.5</w:t>
      </w:r>
      <w:r w:rsidR="00E45F15">
        <w:t xml:space="preserve">) stems/ha to </w:t>
      </w:r>
      <w:r w:rsidR="00975E51">
        <w:t>199.3</w:t>
      </w:r>
      <w:r w:rsidR="00E45F15">
        <w:t xml:space="preserve"> (</w:t>
      </w:r>
      <w:r w:rsidR="00975E51">
        <w:t>17.9</w:t>
      </w:r>
      <w:r w:rsidR="00E45F15">
        <w:t xml:space="preserve">) stems/ha. </w:t>
      </w:r>
      <w:r w:rsidR="00CB34EC">
        <w:t xml:space="preserve">Because these figures include only plots where sugar pine was present, they should be interpreted as upper bounds on the actual density of sugar pine </w:t>
      </w:r>
      <w:r w:rsidR="00CB34EC">
        <w:lastRenderedPageBreak/>
        <w:t xml:space="preserve">across its range. Rather than estimate true abundance, they provide insight into the relative change in abundance across the decade between initial measurement and remeasurement. </w:t>
      </w:r>
    </w:p>
    <w:p w14:paraId="2905F085" w14:textId="3F8644DC" w:rsidR="009B22BB" w:rsidRDefault="00540755" w:rsidP="00293491">
      <w:pPr>
        <w:pStyle w:val="Heading2"/>
        <w:spacing w:line="360" w:lineRule="auto"/>
      </w:pPr>
      <w:r>
        <w:t xml:space="preserve">Vital Rates </w:t>
      </w:r>
      <w:r w:rsidR="00874307">
        <w:t>Model Validation</w:t>
      </w:r>
    </w:p>
    <w:p w14:paraId="53D9844B" w14:textId="15D8C9B2"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85572F">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 the interaction of size with fire affecting fecundity, and the interaction between size and WPBR affecting fecundity</w:t>
      </w:r>
      <w:r w:rsidR="00FC5A10">
        <w:rPr>
          <w:rFonts w:eastAsiaTheme="minorEastAsia"/>
        </w:rPr>
        <w:t>. This uncertainty regarding fecundity</w:t>
      </w:r>
      <w:r w:rsidR="00065C38">
        <w:rPr>
          <w:rFonts w:eastAsiaTheme="minorEastAsia"/>
        </w:rPr>
        <w:t xml:space="preserve"> parameters was likely due to the fact that fecundity was not directly observed, and the uncertainty 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58"/>
      <w:r w:rsidR="00BE0F16">
        <w:rPr>
          <w:rFonts w:eastAsiaTheme="minorEastAsia"/>
        </w:rPr>
        <w:t xml:space="preserve"> </w:t>
      </w:r>
      <w:commentRangeEnd w:id="58"/>
      <w:r w:rsidR="00B95CE0">
        <w:rPr>
          <w:rStyle w:val="CommentReference"/>
        </w:rPr>
        <w:commentReference w:id="58"/>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consistent with the 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85572F">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lt;0.8</m:t>
        </m:r>
      </m:oMath>
      <w:r w:rsidR="000711D9">
        <w:rPr>
          <w:rFonts w:eastAsiaTheme="minorEastAsia"/>
        </w:rPr>
        <w:t xml:space="preserve">, and true survival rates were slightly high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gt;0.8</m:t>
        </m:r>
      </m:oMath>
      <w:r w:rsidR="000711D9">
        <w:rPr>
          <w:rFonts w:eastAsiaTheme="minorEastAsia"/>
        </w:rPr>
        <w:t xml:space="preserve">. </w:t>
      </w:r>
      <w:r w:rsidR="0061208B">
        <w:rPr>
          <w:rFonts w:eastAsiaTheme="minorEastAsia"/>
        </w:rPr>
        <w:t>Some plots with relatively high predicted seedling counts actually had few or no seedlings (which was within the expected range of variation).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59"/>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85572F">
        <w:t>Supplementary Materials</w:t>
      </w:r>
      <w:r w:rsidR="003E04A3">
        <w:rPr>
          <w:rFonts w:eastAsiaTheme="minorEastAsia"/>
        </w:rPr>
        <w:fldChar w:fldCharType="end"/>
      </w:r>
      <w:commentRangeEnd w:id="59"/>
      <w:r w:rsidR="004C5044">
        <w:rPr>
          <w:rStyle w:val="CommentReference"/>
        </w:rPr>
        <w:commentReference w:id="59"/>
      </w:r>
      <w:r w:rsidR="00C07C6D">
        <w:rPr>
          <w:rFonts w:eastAsiaTheme="minorEastAsia"/>
        </w:rPr>
        <w:t>).</w:t>
      </w:r>
      <w:r w:rsidR="00222543">
        <w:rPr>
          <w:rFonts w:eastAsiaTheme="minorEastAsia"/>
        </w:rPr>
        <w:t xml:space="preserve"> </w:t>
      </w:r>
      <w:r w:rsidR="0061208B">
        <w:rPr>
          <w:rFonts w:eastAsiaTheme="minorEastAsia"/>
        </w:rPr>
        <w:t>Survival was slightly under-predicted</w:t>
      </w:r>
      <w:r w:rsidR="00165CBF">
        <w:rPr>
          <w:rFonts w:eastAsiaTheme="minorEastAsia"/>
        </w:rPr>
        <w:t xml:space="preserve">, though again within the expected range of variation. For the growth model, the central tendency and expected variation in posterior predictions agreed well with both the training and validation data. </w:t>
      </w:r>
    </w:p>
    <w:p w14:paraId="7256D00B" w14:textId="76F9BA11" w:rsidR="00874307" w:rsidRDefault="00874307" w:rsidP="00293491">
      <w:pPr>
        <w:pStyle w:val="Heading2"/>
        <w:spacing w:line="360" w:lineRule="auto"/>
      </w:pPr>
      <w:r>
        <w:t>Survival</w:t>
      </w:r>
    </w:p>
    <w:p w14:paraId="03196E06" w14:textId="6557BFC4"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85572F">
        <w:t xml:space="preserve">Table </w:t>
      </w:r>
      <w:r w:rsidR="0085572F">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0</w:t>
      </w:r>
      <w:r w:rsidR="00BD1FBD">
        <w:t xml:space="preserve">% for stems with 0 m DBH up to a maximum of </w:t>
      </w:r>
      <w:r w:rsidR="00C73ACA">
        <w:t>96.5</w:t>
      </w:r>
      <w:r w:rsidR="00BD1FBD">
        <w:t>% for stems with</w:t>
      </w:r>
      <w:r w:rsidR="00C73ACA">
        <w:t xml:space="preserve"> 0.91</w:t>
      </w:r>
      <w:r w:rsidR="00BD1FBD">
        <w:t xml:space="preserve"> m DBH, before rapidly falling off for the largest stems to </w:t>
      </w:r>
      <w:r w:rsidR="00C73ACA">
        <w:t>just 5.6% for a stem with 2.50 m DBH (</w:t>
      </w:r>
      <w:r w:rsidR="00C73ACA">
        <w:fldChar w:fldCharType="begin"/>
      </w:r>
      <w:r w:rsidR="00C73ACA">
        <w:instrText xml:space="preserve"> REF _Ref93744929 \h </w:instrText>
      </w:r>
      <w:r w:rsidR="00C73ACA">
        <w:fldChar w:fldCharType="separate"/>
      </w:r>
      <w:r w:rsidR="0085572F">
        <w:t xml:space="preserve">Figure </w:t>
      </w:r>
      <w:r w:rsidR="0085572F">
        <w:rPr>
          <w:noProof/>
        </w:rPr>
        <w:t>3</w:t>
      </w:r>
      <w:r w:rsidR="00C73ACA">
        <w:fldChar w:fldCharType="end"/>
      </w:r>
      <w:r w:rsidR="00C73ACA">
        <w:t>)</w:t>
      </w:r>
      <w:r w:rsidR="00766541">
        <w:t>, though with relatively large uncertainty</w:t>
      </w:r>
      <w:r w:rsidR="00481C21">
        <w:t xml:space="preserve"> because there were few extremely large individuals</w:t>
      </w:r>
      <w:r w:rsidR="00C73ACA">
        <w:t>. The rapid declines in survival for the largest individuals are striking</w:t>
      </w:r>
      <w:r w:rsidR="00766541">
        <w:t xml:space="preserve"> but in line with the data, where of the </w:t>
      </w:r>
      <w:r w:rsidR="00481C21">
        <w:t>5</w:t>
      </w:r>
      <w:r w:rsidR="00766541">
        <w:t xml:space="preserve"> individuals larger than </w:t>
      </w:r>
      <w:r w:rsidR="00481C21">
        <w:t xml:space="preserve">2.00 </w:t>
      </w:r>
      <w:r w:rsidR="00766541">
        <w:t>m</w:t>
      </w:r>
      <w:r w:rsidR="00481C21">
        <w:t>, only two</w:t>
      </w:r>
      <w:r w:rsidR="00766541">
        <w:t xml:space="preserve"> survived to remeasurement. </w:t>
      </w:r>
      <w:r w:rsidR="00481C21">
        <w:t xml:space="preserve">There was a strong negative main effect of fire and a positive interaction </w:t>
      </w:r>
      <w:r w:rsidR="00481C21">
        <w:lastRenderedPageBreak/>
        <w:t>between fire and size, indicating that fire substantially reduced survival, particularly for smaller trees (</w:t>
      </w:r>
      <w:r w:rsidR="00481C21">
        <w:fldChar w:fldCharType="begin"/>
      </w:r>
      <w:r w:rsidR="00481C21">
        <w:instrText xml:space="preserve"> REF _Ref93744929 \h </w:instrText>
      </w:r>
      <w:r w:rsidR="00481C21">
        <w:fldChar w:fldCharType="separate"/>
      </w:r>
      <w:r w:rsidR="0085572F">
        <w:t xml:space="preserve">Figure </w:t>
      </w:r>
      <w:r w:rsidR="0085572F">
        <w:rPr>
          <w:noProof/>
        </w:rPr>
        <w:t>3</w:t>
      </w:r>
      <w:r w:rsidR="00481C21">
        <w:fldChar w:fldCharType="end"/>
      </w:r>
      <w:r w:rsidR="00481C21">
        <w:t>).</w:t>
      </w:r>
      <w:r w:rsidR="008E28B3">
        <w:t xml:space="preserve"> </w:t>
      </w:r>
      <w:r w:rsidR="001E0490">
        <w:t>There were moderate negative effects of WPBR and basal area on survival, and a positive interaction between basal area and size. 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t xml:space="preserve">Individual </w:t>
      </w:r>
      <w:r w:rsidR="00935912">
        <w:t>Size (growth)</w:t>
      </w:r>
    </w:p>
    <w:p w14:paraId="7C049D35" w14:textId="0E3BB8E5" w:rsidR="00C358F3" w:rsidRDefault="00935912" w:rsidP="00293491">
      <w:pPr>
        <w:spacing w:line="360" w:lineRule="auto"/>
      </w:pPr>
      <w:r>
        <w:tab/>
      </w:r>
      <w:commentRangeStart w:id="60"/>
      <w:r>
        <w:t>The posterior median for the intercept of the model for size at the second census was 0.0</w:t>
      </w:r>
      <w:r w:rsidR="00C65DC4">
        <w:t>38</w:t>
      </w:r>
      <w:r>
        <w:t>, with a 90% credible interval from 0.0</w:t>
      </w:r>
      <w:r w:rsidR="00954945">
        <w:t>3</w:t>
      </w:r>
      <w:r w:rsidR="00C65DC4">
        <w:t>4</w:t>
      </w:r>
      <w:r>
        <w:t xml:space="preserve"> to 0.04</w:t>
      </w:r>
      <w:r w:rsidR="00C65DC4">
        <w:t>1</w:t>
      </w:r>
      <w:r>
        <w:t xml:space="preserve"> (</w:t>
      </w:r>
      <w:r w:rsidR="00C65DC4">
        <w:fldChar w:fldCharType="begin"/>
      </w:r>
      <w:r w:rsidR="00C65DC4">
        <w:instrText xml:space="preserve"> REF _Ref94609644 \h </w:instrText>
      </w:r>
      <w:r w:rsidR="00C65DC4">
        <w:fldChar w:fldCharType="separate"/>
      </w:r>
      <w:r w:rsidR="0085572F">
        <w:t xml:space="preserve">Table </w:t>
      </w:r>
      <w:r w:rsidR="0085572F">
        <w:rPr>
          <w:noProof/>
        </w:rPr>
        <w:t>2</w:t>
      </w:r>
      <w:r w:rsidR="00C65DC4">
        <w:fldChar w:fldCharType="end"/>
      </w:r>
      <w:r>
        <w:t xml:space="preserve">). The effect of initial size was, as expected, very close to 1. Together, these results indicate that </w:t>
      </w:r>
      <w:r w:rsidR="00C358F3">
        <w:t>the smallest trees</w:t>
      </w:r>
      <w:r>
        <w:t xml:space="preserve"> trees grew an average </w:t>
      </w:r>
      <w:r w:rsidR="00C65DC4">
        <w:t>3.8 cm</w:t>
      </w:r>
      <w:r w:rsidR="00F365CE">
        <w:t xml:space="preserve"> DBH</w:t>
      </w:r>
      <w:r>
        <w:t xml:space="preserve"> in the 10 years between initial and follow-up census</w:t>
      </w:r>
      <w:r w:rsidR="00954945">
        <w:t xml:space="preserve">, </w:t>
      </w:r>
      <w:r w:rsidR="00C358F3">
        <w:t>with larger trees growing slightly more</w:t>
      </w:r>
      <w:r w:rsidR="00954945">
        <w:t xml:space="preserve"> (</w:t>
      </w:r>
      <w:r w:rsidR="00954945">
        <w:fldChar w:fldCharType="begin"/>
      </w:r>
      <w:r w:rsidR="00954945">
        <w:instrText xml:space="preserve"> REF _Ref94611931 \h </w:instrText>
      </w:r>
      <w:r w:rsidR="00954945">
        <w:fldChar w:fldCharType="separate"/>
      </w:r>
      <w:r w:rsidR="0085572F">
        <w:t xml:space="preserve">Figure </w:t>
      </w:r>
      <w:r w:rsidR="0085572F">
        <w:rPr>
          <w:noProof/>
        </w:rPr>
        <w:t>4</w:t>
      </w:r>
      <w:r w:rsidR="00954945">
        <w:fldChar w:fldCharType="end"/>
      </w:r>
      <w:r w:rsidR="00954945">
        <w:t>)</w:t>
      </w:r>
      <w:r>
        <w:t xml:space="preserve">. </w:t>
      </w:r>
      <w:commentRangeEnd w:id="60"/>
      <w:r w:rsidR="001C02F2">
        <w:rPr>
          <w:rStyle w:val="CommentReference"/>
        </w:rPr>
        <w:commentReference w:id="60"/>
      </w:r>
      <w:r w:rsidR="00C358F3">
        <w:t xml:space="preserve">Fire had weak or no effect on growth of the smallest trees, but did reduce the growth of larger stems. </w:t>
      </w:r>
      <w:r w:rsidR="00FC4865">
        <w:t>By contrast, basal area reduced the growth of small stems but not large ones. Site dryness had a negative main effect and a positive interaction with initial size: For the smallest stems growth was lower on dry sites, whereas for stems above approximately 0.60 m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t>Fecundity</w:t>
      </w:r>
    </w:p>
    <w:p w14:paraId="0F73A96B" w14:textId="6E87574A" w:rsidR="00874307" w:rsidRDefault="00C3625A" w:rsidP="00293491">
      <w:pPr>
        <w:spacing w:line="360" w:lineRule="auto"/>
      </w:pPr>
      <w:r>
        <w:tab/>
      </w:r>
      <w:r w:rsidR="006A2B6F">
        <w:t>As with survival, there was a positive effect of size on fecundity and a negative quadratic effect of size (</w:t>
      </w:r>
      <w:r w:rsidR="006A2B6F">
        <w:fldChar w:fldCharType="begin"/>
      </w:r>
      <w:r w:rsidR="006A2B6F">
        <w:instrText xml:space="preserve"> REF _Ref94613081 \h </w:instrText>
      </w:r>
      <w:r w:rsidR="006A2B6F">
        <w:fldChar w:fldCharType="separate"/>
      </w:r>
      <w:r w:rsidR="0085572F">
        <w:t xml:space="preserve">Table </w:t>
      </w:r>
      <w:r w:rsidR="0085572F">
        <w:rPr>
          <w:noProof/>
        </w:rPr>
        <w:t>3</w:t>
      </w:r>
      <w:r w:rsidR="006A2B6F">
        <w:fldChar w:fldCharType="end"/>
      </w:r>
      <w:r w:rsidR="006A2B6F">
        <w:t>). The predicted number of new seedlings in a 10-year census per existing individual climbed from</w:t>
      </w:r>
      <w:r w:rsidR="00356D90">
        <w:t xml:space="preserve"> 0.02 for individuals of 0 m DBH to a maximum of 1.14 for individuals of 1.74 m DBH, before declining to 0.53 for individuals of 2.5m DBH (</w:t>
      </w:r>
      <w:r w:rsidR="00356D90">
        <w:fldChar w:fldCharType="begin"/>
      </w:r>
      <w:r w:rsidR="00356D90">
        <w:instrText xml:space="preserve"> REF _Ref94613276 \h </w:instrText>
      </w:r>
      <w:r w:rsidR="00356D90">
        <w:fldChar w:fldCharType="separate"/>
      </w:r>
      <w:r w:rsidR="0085572F">
        <w:t xml:space="preserve">Figure </w:t>
      </w:r>
      <w:r w:rsidR="0085572F">
        <w:rPr>
          <w:noProof/>
        </w:rPr>
        <w:t>5</w:t>
      </w:r>
      <w:r w:rsidR="00356D90">
        <w:fldChar w:fldCharType="end"/>
      </w:r>
      <w:r w:rsidR="00356D90">
        <w:t>).</w:t>
      </w:r>
      <w:r w:rsidR="00C57012">
        <w:t xml:space="preserve"> Fecundity was slightly higher on drier sites, except for the largest individuals. There was a positive interaction between WPBR and size on fecundity and a negative interaction between squared size and WPBR, though there was considerable uncertainty about the magnitudes of each: The relationship between size and fecundity was steeper on plots with WPBR. </w:t>
      </w:r>
      <w:r w:rsidR="0033554D">
        <w:t>By contrast, basal area had a negative interaction with size and a positive interaction with squared size, so the relationship between size and fecundity was less steep on plots with high basal area. Other effects were weak or uncertain.</w:t>
      </w:r>
    </w:p>
    <w:p w14:paraId="535238A9" w14:textId="6467D35F" w:rsidR="00874307" w:rsidRPr="00874307" w:rsidRDefault="00874307" w:rsidP="00293491">
      <w:pPr>
        <w:pStyle w:val="Heading2"/>
        <w:spacing w:line="360" w:lineRule="auto"/>
      </w:pPr>
      <w:commentRangeStart w:id="61"/>
      <w:r>
        <w:t>Asymptotic</w:t>
      </w:r>
      <w:commentRangeEnd w:id="61"/>
      <w:r w:rsidR="00B95CE0">
        <w:rPr>
          <w:rStyle w:val="CommentReference"/>
          <w:rFonts w:asciiTheme="minorHAnsi" w:eastAsiaTheme="minorHAnsi" w:hAnsiTheme="minorHAnsi" w:cstheme="minorBidi"/>
          <w:color w:val="auto"/>
        </w:rPr>
        <w:commentReference w:id="61"/>
      </w:r>
      <w:r>
        <w:t xml:space="preserve"> Population Growth Rates</w:t>
      </w:r>
    </w:p>
    <w:p w14:paraId="700C5BA8" w14:textId="357BC842"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5572F">
        <w:t xml:space="preserve">Figure </w:t>
      </w:r>
      <w:r w:rsidR="0085572F">
        <w:rPr>
          <w:noProof/>
        </w:rPr>
        <w:t>6</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 xml:space="preserve">(other than size) for the vital rate models are held to specific values </w:t>
      </w:r>
      <w:r w:rsidR="00097D16">
        <w:lastRenderedPageBreak/>
        <w:t>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696B3A2F" w:rsidR="009B22BB" w:rsidRDefault="00097D16" w:rsidP="00812F3F">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B05195">
        <w:t>1.</w:t>
      </w:r>
      <w:r w:rsidR="007E7CA6">
        <w:t>0</w:t>
      </w:r>
      <w:r w:rsidR="00B05195">
        <w:t>4</w:t>
      </w:r>
      <w:r w:rsidR="00B91F66">
        <w:t xml:space="preserve"> and a 90% credible interval from </w:t>
      </w:r>
      <w:r w:rsidR="00B05195">
        <w:t>1.0</w:t>
      </w:r>
      <w:r w:rsidR="007E7CA6">
        <w:t>1</w:t>
      </w:r>
      <w:r w:rsidR="00B91F66">
        <w:t xml:space="preserve"> to </w:t>
      </w:r>
      <w:r w:rsidR="00B05195">
        <w:t>1.</w:t>
      </w:r>
      <w:r w:rsidR="007E7CA6">
        <w:t>07</w:t>
      </w:r>
      <w:r w:rsidR="00B91F66">
        <w:t xml:space="preserve"> (</w:t>
      </w:r>
      <w:r w:rsidR="009E6363">
        <w:fldChar w:fldCharType="begin"/>
      </w:r>
      <w:r w:rsidR="009E6363">
        <w:instrText xml:space="preserve"> REF _Ref94616225 \h </w:instrText>
      </w:r>
      <w:r w:rsidR="009E6363">
        <w:fldChar w:fldCharType="separate"/>
      </w:r>
      <w:r w:rsidR="0085572F">
        <w:t xml:space="preserve">Figure </w:t>
      </w:r>
      <w:r w:rsidR="0085572F">
        <w:rPr>
          <w:noProof/>
        </w:rPr>
        <w:t>6</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7E7CA6">
        <w:t>61</w:t>
      </w:r>
      <w:r w:rsidR="00B91F66">
        <w:t xml:space="preserve">, CI </w:t>
      </w:r>
      <w:r w:rsidR="00B05195">
        <w:t>0.</w:t>
      </w:r>
      <w:r w:rsidR="007E7CA6">
        <w:t>51</w:t>
      </w:r>
      <w:r w:rsidR="00B91F66">
        <w:t xml:space="preserve"> to </w:t>
      </w:r>
      <w:r w:rsidR="00B05195">
        <w:t>0.</w:t>
      </w:r>
      <w:r w:rsidR="007E7CA6">
        <w:t>70</w:t>
      </w:r>
      <w:r w:rsidR="00B91F66">
        <w:t xml:space="preserve">). Where WPBR is present, the posterior distribution for </w:t>
      </w:r>
      <m:oMath>
        <m:r>
          <w:rPr>
            <w:rFonts w:ascii="Cambria Math" w:hAnsi="Cambria Math"/>
          </w:rPr>
          <m:t>λ</m:t>
        </m:r>
      </m:oMath>
      <w:r w:rsidR="00B91F66">
        <w:t xml:space="preserve"> straddles 1, but is generally lower than that of the undisturbed scenario (</w:t>
      </w:r>
      <w:r w:rsidR="00561760">
        <w:t xml:space="preserve">median </w:t>
      </w:r>
      <w:r w:rsidR="007E7CA6">
        <w:t>0.99</w:t>
      </w:r>
      <w:r w:rsidR="00561760">
        <w:t>, CI 0.</w:t>
      </w:r>
      <w:r w:rsidR="007E7CA6">
        <w:t>90</w:t>
      </w:r>
      <w:r w:rsidR="00561760">
        <w:t xml:space="preserve"> to </w:t>
      </w:r>
      <w:r w:rsidR="007E7CA6">
        <w:t>1.06</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9E6363">
        <w:t xml:space="preserve">well above one (median </w:t>
      </w:r>
      <w:r w:rsidR="00561760">
        <w:t>1.</w:t>
      </w:r>
      <w:r w:rsidR="007E7CA6">
        <w:t>09</w:t>
      </w:r>
      <w:r w:rsidR="009E6363">
        <w:t xml:space="preserve">, CI </w:t>
      </w:r>
      <w:r w:rsidR="00561760">
        <w:t>1.</w:t>
      </w:r>
      <w:r w:rsidR="007E7CA6">
        <w:t>06</w:t>
      </w:r>
      <w:r w:rsidR="009E6363">
        <w:t xml:space="preserve"> to </w:t>
      </w:r>
      <w:r w:rsidR="007E7CA6">
        <w:t>1.13</w:t>
      </w:r>
      <w:r w:rsidR="009E6363">
        <w:t xml:space="preserve">). By contrast, when basal area is higher than average the posterior distribution of </w:t>
      </w:r>
      <m:oMath>
        <m:r>
          <w:rPr>
            <w:rFonts w:ascii="Cambria Math" w:hAnsi="Cambria Math"/>
          </w:rPr>
          <m:t>λ</m:t>
        </m:r>
      </m:oMath>
      <w:r w:rsidR="0013741A">
        <w:t xml:space="preserve"> </w:t>
      </w:r>
      <w:r w:rsidR="009E6363">
        <w:t xml:space="preserve">straddles one (median </w:t>
      </w:r>
      <w:r w:rsidR="00A70058">
        <w:t>0.98</w:t>
      </w:r>
      <w:r w:rsidR="009E6363">
        <w:t xml:space="preserve">, CI </w:t>
      </w:r>
      <w:r w:rsidR="00561760">
        <w:t>0.</w:t>
      </w:r>
      <w:r w:rsidR="00A70058">
        <w:t>94</w:t>
      </w:r>
      <w:r w:rsidR="009E6363">
        <w:t xml:space="preserve"> to </w:t>
      </w:r>
      <w:r w:rsidR="00561760">
        <w:t>1.0</w:t>
      </w:r>
      <w:r w:rsidR="00A70058">
        <w:t>2</w:t>
      </w:r>
      <w:r w:rsidR="009E6363">
        <w:t>)</w:t>
      </w:r>
      <w:r w:rsidR="00A70058">
        <w:t xml:space="preserve"> and is clearly lower than the undisturbed scenario</w:t>
      </w:r>
      <w:r w:rsidR="009E6363">
        <w:t xml:space="preserve">. </w:t>
      </w:r>
      <w:r w:rsidR="00A70058">
        <w:t xml:space="preserve">For sites experiencing low amounts of drought, the median and 90% CI of </w:t>
      </w:r>
      <m:oMath>
        <m:r>
          <w:rPr>
            <w:rFonts w:ascii="Cambria Math" w:hAnsi="Cambria Math"/>
          </w:rPr>
          <m:t>λ</m:t>
        </m:r>
      </m:oMath>
      <w:r w:rsidR="00A70058">
        <w:t xml:space="preserve"> is above 1, while for sites experiencing high drought the posterior distribution of </w:t>
      </w:r>
      <m:oMath>
        <m:r>
          <w:rPr>
            <w:rFonts w:ascii="Cambria Math" w:hAnsi="Cambria Math"/>
          </w:rPr>
          <m:t>λ</m:t>
        </m:r>
      </m:oMath>
      <w:r w:rsidR="00A70058">
        <w:t xml:space="preserve"> straddles one (median 1.03, 90% CI from 0.99 to 1.08). </w:t>
      </w:r>
      <w:r w:rsidR="0013741A">
        <w:t xml:space="preserve">Likewise, on particularly dry sites the posterior distribution of </w:t>
      </w:r>
      <m:oMath>
        <m:r>
          <w:rPr>
            <w:rFonts w:ascii="Cambria Math" w:hAnsi="Cambria Math"/>
          </w:rPr>
          <m:t>λ</m:t>
        </m:r>
      </m:oMath>
      <w:r w:rsidR="0013741A">
        <w:t xml:space="preserve"> straddles 1 (median 1.04, 90% CI from 0.99 to 1.09). Fire had the clearest effect on </w:t>
      </w:r>
      <m:oMath>
        <m:r>
          <w:rPr>
            <w:rFonts w:ascii="Cambria Math" w:hAnsi="Cambria Math"/>
          </w:rPr>
          <m:t>λ</m:t>
        </m:r>
      </m:oMath>
      <w:r w:rsidR="0013741A">
        <w:t xml:space="preserve">, followed by WPBR and high basal area, and then drought and site dryness. </w:t>
      </w:r>
    </w:p>
    <w:p w14:paraId="01A75E00" w14:textId="56102DEE" w:rsidR="00097CE1" w:rsidRPr="009B0C1C" w:rsidRDefault="009B22BB" w:rsidP="009B0C1C">
      <w:pPr>
        <w:pStyle w:val="Heading1"/>
        <w:spacing w:line="360" w:lineRule="auto"/>
      </w:pPr>
      <w:commentRangeStart w:id="62"/>
      <w:commentRangeStart w:id="63"/>
      <w:r>
        <w:t>Discussion</w:t>
      </w:r>
      <w:commentRangeEnd w:id="62"/>
      <w:commentRangeEnd w:id="63"/>
      <w:r w:rsidR="00B95CE0">
        <w:rPr>
          <w:rStyle w:val="CommentReference"/>
          <w:rFonts w:asciiTheme="minorHAnsi" w:eastAsiaTheme="minorHAnsi" w:hAnsiTheme="minorHAnsi" w:cstheme="minorBidi"/>
          <w:color w:val="auto"/>
        </w:rPr>
        <w:commentReference w:id="62"/>
      </w:r>
      <w:r w:rsidR="008A2F91">
        <w:rPr>
          <w:rStyle w:val="CommentReference"/>
          <w:rFonts w:asciiTheme="minorHAnsi" w:eastAsiaTheme="minorHAnsi" w:hAnsiTheme="minorHAnsi" w:cstheme="minorBidi"/>
          <w:color w:val="auto"/>
        </w:rPr>
        <w:commentReference w:id="63"/>
      </w:r>
    </w:p>
    <w:p w14:paraId="7A1030DB" w14:textId="4D10B96A"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w:t>
      </w:r>
      <w:r w:rsidR="00CB34EC">
        <w:rPr>
          <w:rFonts w:cstheme="minorHAnsi"/>
        </w:rPr>
        <w:t xml:space="preserve">We found the abundance of sugar pine to be slightly declining in terms of both basal area and stem density. </w:t>
      </w:r>
      <w:r w:rsidRPr="00F30BF0">
        <w:rPr>
          <w:rFonts w:cstheme="minorHAnsi"/>
        </w:rPr>
        <w:t xml:space="preserve">The analysis described here allows direct comparison of the influence of fire, WPBR, stand density, short-term drought, and long-term site dryness, providing valuable guidance for managers seeking to </w:t>
      </w:r>
      <w:r w:rsidR="00F067F3">
        <w:rPr>
          <w:rFonts w:cstheme="minorHAnsi"/>
        </w:rPr>
        <w:t xml:space="preserve">prioritize efforts to </w:t>
      </w:r>
      <w:r w:rsidR="00CB34EC">
        <w:rPr>
          <w:rFonts w:cstheme="minorHAnsi"/>
        </w:rPr>
        <w:t>prevent further decline</w:t>
      </w:r>
      <w:r w:rsidRPr="00F30BF0">
        <w:rPr>
          <w:rFonts w:cstheme="minorHAnsi"/>
        </w:rPr>
        <w:t xml:space="preserve">. </w:t>
      </w:r>
    </w:p>
    <w:p w14:paraId="5067BE96" w14:textId="4631A83E"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xml:space="preserve">. Reduced growth rates may have particularly strong effects on the asymptotic population growth rate in species where large / </w:t>
      </w:r>
      <w:r w:rsidR="00D95337" w:rsidRPr="00F30BF0">
        <w:rPr>
          <w:rFonts w:cstheme="minorHAnsi"/>
        </w:rPr>
        <w:lastRenderedPageBreak/>
        <w:t>old individuals disproportionately contribute to reproduction</w:t>
      </w:r>
      <w:r w:rsidR="002535C7" w:rsidRPr="00F30BF0">
        <w:rPr>
          <w:rFonts w:cstheme="minorHAnsi"/>
        </w:rPr>
        <w:t xml:space="preserve"> </w:t>
      </w:r>
      <w:commentRangeStart w:id="64"/>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64"/>
      <w:r w:rsidR="008A2F91">
        <w:rPr>
          <w:rStyle w:val="CommentReference"/>
        </w:rPr>
        <w:commentReference w:id="64"/>
      </w:r>
      <w:r w:rsidR="006B3BFA">
        <w:rPr>
          <w:rFonts w:cstheme="minorHAnsi"/>
        </w:rPr>
        <w:t xml:space="preserve">; </w:t>
      </w:r>
      <w:r w:rsidR="006B3BFA" w:rsidRPr="00F30BF0">
        <w:rPr>
          <w:rFonts w:cstheme="minorHAnsi"/>
        </w:rPr>
        <w:t>Sugar pine is one such species, as seen in the strong effect of individual size on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7D66EE64"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02014E">
        <w:t xml:space="preserve">Figure </w:t>
      </w:r>
      <w:r w:rsidR="0002014E">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xml:space="preserve">% credible interval of the posterior distribution of </w:t>
      </w:r>
      <m:oMath>
        <m:r>
          <w:rPr>
            <w:rFonts w:ascii="Cambria Math" w:hAnsi="Cambria Math" w:cstheme="minorHAnsi"/>
          </w:rPr>
          <m:t>λ</m:t>
        </m:r>
      </m:oMath>
      <w:r w:rsidR="009A1DFC" w:rsidRPr="00F30BF0">
        <w:rPr>
          <w:rFonts w:cstheme="minorHAnsi"/>
        </w:rPr>
        <w:t xml:space="preserve">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353F3B">
        <w:t xml:space="preserve">Supplementary Table </w:t>
      </w:r>
      <w:r w:rsidR="009A1DFC" w:rsidRPr="00F30BF0">
        <w:rPr>
          <w:rFonts w:cstheme="minorHAnsi"/>
        </w:rPr>
        <w:fldChar w:fldCharType="end"/>
      </w:r>
      <w:r w:rsidR="00353F3B">
        <w:rPr>
          <w:rFonts w:cstheme="minorHAnsi"/>
        </w:rPr>
        <w:t>1</w:t>
      </w:r>
      <w:r w:rsidR="009A1DFC" w:rsidRPr="00F30BF0">
        <w:rPr>
          <w:rFonts w:cstheme="minorHAnsi"/>
        </w:rPr>
        <w:t xml:space="preserve">), indicating </w:t>
      </w:r>
      <w:r w:rsidR="003E6FCE">
        <w:rPr>
          <w:rFonts w:cstheme="minorHAnsi"/>
        </w:rPr>
        <w:t>a strong influence of fire on population dynamics</w:t>
      </w:r>
      <w:r w:rsidR="009A1DFC" w:rsidRPr="00F30BF0">
        <w:rPr>
          <w:rFonts w:cstheme="minorHAnsi"/>
        </w:rPr>
        <w:t xml:space="preserve">. </w:t>
      </w:r>
      <w:r w:rsidR="003E6FCE">
        <w:rPr>
          <w:rFonts w:cstheme="minorHAnsi"/>
        </w:rPr>
        <w:t xml:space="preserve">However, we caution that the asymptotic population growth rates presented in this study should not be interpreted as predictions, because in reality fire is unlikely to repeatedly occur on the same site during every census interval. Instead, the asymptotic population growth rates give some insight into the overall influence of each stressor on population dynamics.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65"/>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65"/>
      <w:r w:rsidR="00A47588">
        <w:rPr>
          <w:rStyle w:val="CommentReference"/>
        </w:rPr>
        <w:commentReference w:id="65"/>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it is clear that the disrupted fire regime is </w:t>
      </w:r>
      <w:r w:rsidR="00DD37D1">
        <w:rPr>
          <w:rFonts w:cstheme="minorHAnsi"/>
        </w:rPr>
        <w:t>a core threat</w:t>
      </w:r>
      <w:r w:rsidR="0038352F" w:rsidRPr="00F30BF0">
        <w:rPr>
          <w:rFonts w:cstheme="minorHAnsi"/>
        </w:rPr>
        <w:t xml:space="preserve"> facing sugar pine.</w:t>
      </w:r>
    </w:p>
    <w:p w14:paraId="08143CA3" w14:textId="76F1AF18"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6A10AA">
        <w:t xml:space="preserve">Figure </w:t>
      </w:r>
      <w:r w:rsidR="006A10AA">
        <w:rPr>
          <w:noProof/>
        </w:rPr>
        <w:t>3</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66"/>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w:t>
      </w:r>
      <w:r w:rsidR="00093A54" w:rsidRPr="00F30BF0">
        <w:rPr>
          <w:rFonts w:cstheme="minorHAnsi"/>
        </w:rPr>
        <w:lastRenderedPageBreak/>
        <w:t xml:space="preserve">Our data may underreport the true prevalence of WPBR and overestimate the true impact of its presence on a subplot. </w:t>
      </w:r>
    </w:p>
    <w:commentRangeEnd w:id="66"/>
    <w:p w14:paraId="450DDF39" w14:textId="0D211D1D" w:rsidR="009B0C1C" w:rsidRPr="00F30BF0" w:rsidRDefault="00A47588" w:rsidP="003D3B95">
      <w:pPr>
        <w:spacing w:line="360" w:lineRule="auto"/>
        <w:ind w:firstLine="720"/>
        <w:rPr>
          <w:rFonts w:cstheme="minorHAnsi"/>
        </w:rPr>
      </w:pPr>
      <w:r>
        <w:rPr>
          <w:rStyle w:val="CommentReference"/>
        </w:rPr>
        <w:commentReference w:id="66"/>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02014E">
        <w:t xml:space="preserve">Figure </w:t>
      </w:r>
      <w:r w:rsidR="0002014E">
        <w:rPr>
          <w:noProof/>
        </w:rPr>
        <w:t>4</w:t>
      </w:r>
      <w:r w:rsidR="00DC36D7" w:rsidRPr="00F30BF0">
        <w:rPr>
          <w:rFonts w:cstheme="minorHAnsi"/>
        </w:rPr>
        <w:fldChar w:fldCharType="end"/>
      </w:r>
      <w:r w:rsidR="00DC36D7" w:rsidRPr="00F30BF0">
        <w:rPr>
          <w:rFonts w:cstheme="minorHAnsi"/>
        </w:rPr>
        <w:t>)</w:t>
      </w:r>
      <w:r w:rsidR="001E52DB">
        <w:rPr>
          <w:rFonts w:cstheme="minorHAnsi"/>
        </w:rPr>
        <w:t xml:space="preserve"> and survival of small individuals (</w:t>
      </w:r>
      <w:r w:rsidR="0002014E">
        <w:rPr>
          <w:rFonts w:cstheme="minorHAnsi"/>
        </w:rPr>
        <w:fldChar w:fldCharType="begin"/>
      </w:r>
      <w:r w:rsidR="0002014E">
        <w:rPr>
          <w:rFonts w:cstheme="minorHAnsi"/>
        </w:rPr>
        <w:instrText xml:space="preserve"> REF _Ref93744929 \h </w:instrText>
      </w:r>
      <w:r w:rsidR="0002014E">
        <w:rPr>
          <w:rFonts w:cstheme="minorHAnsi"/>
        </w:rPr>
      </w:r>
      <w:r w:rsidR="0002014E">
        <w:rPr>
          <w:rFonts w:cstheme="minorHAnsi"/>
        </w:rPr>
        <w:fldChar w:fldCharType="separate"/>
      </w:r>
      <w:r w:rsidR="0002014E">
        <w:t xml:space="preserve">Figure </w:t>
      </w:r>
      <w:r w:rsidR="0002014E">
        <w:rPr>
          <w:noProof/>
        </w:rPr>
        <w:t>3</w:t>
      </w:r>
      <w:r w:rsidR="0002014E">
        <w:rPr>
          <w:rFonts w:cstheme="minorHAnsi"/>
        </w:rPr>
        <w:fldChar w:fldCharType="end"/>
      </w:r>
      <w:r w:rsidR="001E52DB">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w:t>
      </w:r>
      <w:r w:rsidR="006C7CA9">
        <w:rPr>
          <w:rFonts w:cstheme="minorHAnsi"/>
        </w:rPr>
        <w:t xml:space="preserve"> of trees between 0.50 and 2.00 m DBH</w:t>
      </w:r>
      <w:r w:rsidR="00573E2C" w:rsidRPr="00F30BF0">
        <w:rPr>
          <w:rFonts w:cstheme="minorHAnsi"/>
        </w:rPr>
        <w:t xml:space="preserve">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02014E">
        <w:t xml:space="preserve">Figure </w:t>
      </w:r>
      <w:r w:rsidR="0002014E">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m:oMath>
        <m:r>
          <w:rPr>
            <w:rFonts w:ascii="Cambria Math" w:hAnsi="Cambria Math" w:cstheme="minorHAnsi"/>
          </w:rPr>
          <m:t>λ</m:t>
        </m:r>
      </m:oMath>
      <w:r w:rsidR="003C2EB4" w:rsidRPr="00F30BF0">
        <w:rPr>
          <w:rFonts w:cstheme="minorHAnsi"/>
        </w:rPr>
        <w:t xml:space="preserve">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02014E">
        <w:t xml:space="preserve">Supplementary Tabl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02014E">
        <w:t xml:space="preserve">Figure </w:t>
      </w:r>
      <w:r w:rsidR="0002014E">
        <w:rPr>
          <w:noProof/>
        </w:rPr>
        <w:t>6</w:t>
      </w:r>
      <w:r w:rsidR="008569B1">
        <w:rPr>
          <w:rFonts w:cstheme="minorHAnsi"/>
        </w:rPr>
        <w:fldChar w:fldCharType="end"/>
      </w:r>
      <w:r w:rsidR="008569B1">
        <w:rPr>
          <w:rFonts w:cstheme="minorHAnsi"/>
        </w:rPr>
        <w:t>).</w:t>
      </w:r>
    </w:p>
    <w:p w14:paraId="14C4DDB5" w14:textId="1DC94238" w:rsidR="0078488A" w:rsidRDefault="00F72294" w:rsidP="003D3B95">
      <w:pPr>
        <w:spacing w:line="360" w:lineRule="auto"/>
        <w:ind w:firstLine="720"/>
        <w:rPr>
          <w:rFonts w:cstheme="minorHAnsi"/>
        </w:rPr>
      </w:pPr>
      <w:r>
        <w:rPr>
          <w:rFonts w:cstheme="minorHAnsi"/>
        </w:rPr>
        <w:t>A surprising result of this study is t</w:t>
      </w:r>
      <w:r w:rsidR="0038352F" w:rsidRPr="00F30BF0">
        <w:rPr>
          <w:rFonts w:cstheme="minorHAnsi"/>
        </w:rPr>
        <w:t xml:space="preserve">hat drought and climate related variables had </w:t>
      </w:r>
      <w:r w:rsidR="00DD37D1">
        <w:rPr>
          <w:rFonts w:cstheme="minorHAnsi"/>
        </w:rPr>
        <w:t>relatively weak</w:t>
      </w:r>
      <w:r w:rsidR="0038352F" w:rsidRPr="00F30BF0">
        <w:rPr>
          <w:rFonts w:cstheme="minorHAnsi"/>
        </w:rPr>
        <w:t xml:space="preserve"> impact</w:t>
      </w:r>
      <w:r w:rsidR="00DD37D1">
        <w:rPr>
          <w:rFonts w:cstheme="minorHAnsi"/>
        </w:rPr>
        <w:t>s</w:t>
      </w:r>
      <w:r w:rsidR="0038352F" w:rsidRPr="00F30BF0">
        <w:rPr>
          <w:rFonts w:cstheme="minorHAnsi"/>
        </w:rPr>
        <w:t xml:space="preserve"> on sugar pine’s vital rates and asymptotic population growth </w:t>
      </w:r>
      <w:commentRangeStart w:id="67"/>
      <w:r w:rsidR="0038352F" w:rsidRPr="00F30BF0">
        <w:rPr>
          <w:rFonts w:cstheme="minorHAnsi"/>
        </w:rPr>
        <w:t>rat</w:t>
      </w:r>
      <w:r>
        <w:rPr>
          <w:rFonts w:cstheme="minorHAnsi"/>
        </w:rPr>
        <w:t>e</w:t>
      </w:r>
      <w:commentRangeEnd w:id="67"/>
      <w:r w:rsidR="00A47588">
        <w:rPr>
          <w:rStyle w:val="CommentReference"/>
        </w:rPr>
        <w:commentReference w:id="67"/>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6A10AA">
        <w:t xml:space="preserve">Figure </w:t>
      </w:r>
      <w:r w:rsidR="006A10AA">
        <w:rPr>
          <w:noProof/>
        </w:rPr>
        <w:t>3</w:t>
      </w:r>
      <w:r w:rsidR="004639A9" w:rsidRPr="00F30BF0">
        <w:rPr>
          <w:rFonts w:cstheme="minorHAnsi"/>
        </w:rPr>
        <w:fldChar w:fldCharType="end"/>
      </w:r>
      <w:r w:rsidR="004639A9" w:rsidRPr="00F30BF0">
        <w:rPr>
          <w:rFonts w:cstheme="minorHAnsi"/>
        </w:rPr>
        <w:t>,</w:t>
      </w:r>
      <w:r w:rsidR="00364352">
        <w:rPr>
          <w:rFonts w:cstheme="minorHAnsi"/>
        </w:rPr>
        <w:t xml:space="preserve"> </w:t>
      </w:r>
      <w:r w:rsidR="00364352">
        <w:rPr>
          <w:rFonts w:cstheme="minorHAnsi"/>
        </w:rPr>
        <w:fldChar w:fldCharType="begin"/>
      </w:r>
      <w:r w:rsidR="00364352">
        <w:rPr>
          <w:rFonts w:cstheme="minorHAnsi"/>
        </w:rPr>
        <w:instrText xml:space="preserve"> REF _Ref104545123 \h </w:instrText>
      </w:r>
      <w:r w:rsidR="00364352">
        <w:rPr>
          <w:rFonts w:cstheme="minorHAnsi"/>
        </w:rPr>
      </w:r>
      <w:r w:rsidR="00364352">
        <w:rPr>
          <w:rFonts w:cstheme="minorHAnsi"/>
        </w:rPr>
        <w:fldChar w:fldCharType="separate"/>
      </w:r>
      <w:r w:rsidR="006A10AA">
        <w:t xml:space="preserve">Table </w:t>
      </w:r>
      <w:r w:rsidR="006A10AA">
        <w:rPr>
          <w:noProof/>
        </w:rPr>
        <w:t>1</w:t>
      </w:r>
      <w:r w:rsidR="00364352">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w:t>
      </w:r>
      <w:r w:rsidR="004639A9" w:rsidRPr="00F30BF0">
        <w:rPr>
          <w:rFonts w:cstheme="minorHAnsi"/>
        </w:rPr>
        <w:lastRenderedPageBreak/>
        <w:t xml:space="preserve">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Figure </w:t>
      </w:r>
      <w:r w:rsidR="0002014E">
        <w:rPr>
          <w:noProof/>
        </w:rPr>
        <w:t>4</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Table 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Figure </w:t>
      </w:r>
      <w:r w:rsidR="0002014E">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Supplementary Table </w:t>
      </w:r>
      <w:r w:rsidR="004639A9" w:rsidRPr="00F30BF0">
        <w:rPr>
          <w:rFonts w:cstheme="minorHAnsi"/>
        </w:rPr>
        <w:fldChar w:fldCharType="end"/>
      </w:r>
      <w:r w:rsidR="00364352">
        <w:rPr>
          <w:rFonts w:cstheme="minorHAnsi"/>
        </w:rPr>
        <w:t>1</w:t>
      </w:r>
      <w:r w:rsidR="004639A9" w:rsidRPr="00F30BF0">
        <w:rPr>
          <w:rFonts w:cstheme="minorHAnsi"/>
        </w:rPr>
        <w:t xml:space="preserve">).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r w:rsidR="00093A54">
        <w:rPr>
          <w:rFonts w:cstheme="minorHAnsi"/>
        </w:rPr>
        <w:t>In addition, t</w:t>
      </w:r>
      <w:r w:rsidR="00093A54" w:rsidRPr="00F30BF0">
        <w:rPr>
          <w:rFonts w:cstheme="minorHAnsi"/>
        </w:rPr>
        <w:t xml:space="preserve">hough the resolution of the terraClimate data is similar to the scale at which plot coordinates are fuzzed, the </w:t>
      </w:r>
      <w:r w:rsidR="00093A54">
        <w:rPr>
          <w:rFonts w:cstheme="minorHAnsi"/>
        </w:rPr>
        <w:t xml:space="preserve">fuzzing and </w:t>
      </w:r>
      <w:r w:rsidR="00093A54" w:rsidRPr="00F30BF0">
        <w:rPr>
          <w:rFonts w:cstheme="minorHAnsi"/>
        </w:rPr>
        <w:t xml:space="preserve">swapping of plot coordinates likely introduced error between the true drought and site dryness experienced on a plot and the measured drought and site dryness appearing in our data. This </w:t>
      </w:r>
      <w:r w:rsidR="00093A54">
        <w:rPr>
          <w:rFonts w:cstheme="minorHAnsi"/>
        </w:rPr>
        <w:t xml:space="preserve">noisy measurement of climate conditions </w:t>
      </w:r>
      <w:r w:rsidR="00093A54" w:rsidRPr="00F30BF0">
        <w:rPr>
          <w:rFonts w:cstheme="minorHAnsi"/>
        </w:rPr>
        <w:t xml:space="preserve">could result in an underestimation of the </w:t>
      </w:r>
      <w:r w:rsidR="00093A54">
        <w:rPr>
          <w:rFonts w:cstheme="minorHAnsi"/>
        </w:rPr>
        <w:t xml:space="preserve">true </w:t>
      </w:r>
      <w:r w:rsidR="00093A54" w:rsidRPr="00F30BF0">
        <w:rPr>
          <w:rFonts w:cstheme="minorHAnsi"/>
        </w:rPr>
        <w:t>effects of drought and site dryness.</w:t>
      </w:r>
    </w:p>
    <w:p w14:paraId="2FEC3842" w14:textId="6194350F" w:rsidR="009B0C1C" w:rsidRPr="00F30BF0" w:rsidRDefault="0078488A" w:rsidP="003D3B95">
      <w:pPr>
        <w:spacing w:line="360" w:lineRule="auto"/>
        <w:ind w:firstLine="720"/>
        <w:rPr>
          <w:rFonts w:cstheme="minorHAnsi"/>
        </w:rPr>
      </w:pPr>
      <w:r>
        <w:rPr>
          <w:rFonts w:cstheme="minorHAnsi"/>
        </w:rPr>
        <w:t xml:space="preserve">One unexplained but troubling finding of this study was the low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6A10AA">
        <w:t xml:space="preserve">Figure </w:t>
      </w:r>
      <w:r w:rsidR="006A10AA">
        <w:rPr>
          <w:noProof/>
        </w:rPr>
        <w:t>3</w:t>
      </w:r>
      <w:r w:rsidR="00BA5424">
        <w:rPr>
          <w:rFonts w:cstheme="minorHAnsi"/>
        </w:rPr>
        <w:fldChar w:fldCharType="end"/>
      </w:r>
      <w:r w:rsidR="00BA5424">
        <w:rPr>
          <w:rFonts w:cstheme="minorHAnsi"/>
        </w:rPr>
        <w:t>)</w:t>
      </w:r>
      <w:r>
        <w:rPr>
          <w:rFonts w:cstheme="minorHAnsi"/>
        </w:rPr>
        <w:t xml:space="preserve">. </w:t>
      </w:r>
      <w:r w:rsidR="00D430E8">
        <w:rPr>
          <w:rFonts w:cstheme="minorHAnsi"/>
        </w:rPr>
        <w:t>One possible explanation is b</w:t>
      </w:r>
      <w:r w:rsidR="00BA5424">
        <w:rPr>
          <w:rFonts w:cstheme="minorHAnsi"/>
        </w:rPr>
        <w:t>ark beetles</w:t>
      </w:r>
      <w:r w:rsidR="00D430E8">
        <w:rPr>
          <w:rFonts w:cstheme="minorHAnsi"/>
        </w:rPr>
        <w:t xml:space="preserve">, which </w:t>
      </w:r>
      <w:r w:rsidR="00BA5424">
        <w:rPr>
          <w:rFonts w:cstheme="minorHAnsi"/>
        </w:rPr>
        <w:t xml:space="preserve">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and localized beetle outbreaks could explain the low survival of the largest trees in our data. However, this finding is 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0630767C" w:rsidR="009B0C1C" w:rsidRPr="00F30BF0" w:rsidRDefault="009B0C1C" w:rsidP="003D3B95">
      <w:pPr>
        <w:spacing w:line="360" w:lineRule="auto"/>
        <w:ind w:firstLine="720"/>
        <w:rPr>
          <w:rFonts w:cstheme="minorHAnsi"/>
        </w:rPr>
      </w:pPr>
      <w:r w:rsidRPr="00F30BF0">
        <w:rPr>
          <w:rFonts w:cstheme="minorHAnsi"/>
        </w:rPr>
        <w:t xml:space="preserve">An important limitation of this study is that we did not test for interaction between stressors in shaping vital rates of sugar pine. </w:t>
      </w:r>
      <w:r w:rsidR="0058682C">
        <w:rPr>
          <w:rFonts w:cstheme="minorHAnsi"/>
        </w:rPr>
        <w:t xml:space="preserve">We did not test for interactions because including numerous three-way interactions between size and two stressors would have resulted in difficult-to-interpret vital rate models. </w:t>
      </w:r>
      <w:r w:rsidRPr="00F30BF0">
        <w:rPr>
          <w:rFonts w:cstheme="minorHAnsi"/>
        </w:rPr>
        <w:t>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68"/>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w:t>
      </w:r>
      <w:r w:rsidR="00D70E5C" w:rsidRPr="00F30BF0">
        <w:rPr>
          <w:rFonts w:cstheme="minorHAnsi"/>
        </w:rPr>
        <w:lastRenderedPageBreak/>
        <w:t xml:space="preserve">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Drought and density both alter the fuelbed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D430E8">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Young &lt;i&gt;et al.&lt;/i&gt;, 2017; Furniss &lt;i&gt;et al.&lt;/i&gt;, 2021; Bradford &lt;i&gt;et al.&lt;/i&gt;, 2022)","plainTextFormattedCitation":"(Young et al., 2017; Furniss et al., 2021; Bradford et al., 2022)","previouslyFormattedCitation":"(Young &lt;i&gt;et al.&lt;/i&gt;, 2017; Bradford &lt;i&gt;et al.&lt;/i&gt;, 2021; Furniss &lt;i&gt;et al.&lt;/i&gt;, 2021)"},"properties":{"noteIndex":0},"schema":"https://github.com/citation-style-language/schema/raw/master/csl-citation.json"}</w:instrText>
      </w:r>
      <w:r w:rsidR="00307D27">
        <w:rPr>
          <w:rFonts w:cstheme="minorHAnsi"/>
        </w:rPr>
        <w:fldChar w:fldCharType="separate"/>
      </w:r>
      <w:r w:rsidR="00D430E8" w:rsidRPr="00D430E8">
        <w:rPr>
          <w:rFonts w:cstheme="minorHAnsi"/>
          <w:noProof/>
        </w:rPr>
        <w:t xml:space="preserve">(Young </w:t>
      </w:r>
      <w:r w:rsidR="00D430E8" w:rsidRPr="00D430E8">
        <w:rPr>
          <w:rFonts w:cstheme="minorHAnsi"/>
          <w:i/>
          <w:noProof/>
        </w:rPr>
        <w:t>et al.</w:t>
      </w:r>
      <w:r w:rsidR="00D430E8" w:rsidRPr="00D430E8">
        <w:rPr>
          <w:rFonts w:cstheme="minorHAnsi"/>
          <w:noProof/>
        </w:rPr>
        <w:t xml:space="preserve">, 2017; Furniss </w:t>
      </w:r>
      <w:r w:rsidR="00D430E8" w:rsidRPr="00D430E8">
        <w:rPr>
          <w:rFonts w:cstheme="minorHAnsi"/>
          <w:i/>
          <w:noProof/>
        </w:rPr>
        <w:t>et al.</w:t>
      </w:r>
      <w:r w:rsidR="00D430E8" w:rsidRPr="00D430E8">
        <w:rPr>
          <w:rFonts w:cstheme="minorHAnsi"/>
          <w:noProof/>
        </w:rPr>
        <w:t xml:space="preserve">, 2021; Bradford </w:t>
      </w:r>
      <w:r w:rsidR="00D430E8" w:rsidRPr="00D430E8">
        <w:rPr>
          <w:rFonts w:cstheme="minorHAnsi"/>
          <w:i/>
          <w:noProof/>
        </w:rPr>
        <w:t>et al.</w:t>
      </w:r>
      <w:r w:rsidR="00D430E8" w:rsidRPr="00D430E8">
        <w:rPr>
          <w:rFonts w:cstheme="minorHAnsi"/>
          <w:noProof/>
        </w:rPr>
        <w:t>, 2022)</w:t>
      </w:r>
      <w:r w:rsidR="00307D27">
        <w:rPr>
          <w:rFonts w:cstheme="minorHAnsi"/>
        </w:rPr>
        <w:fldChar w:fldCharType="end"/>
      </w:r>
      <w:r w:rsidR="00307D27">
        <w:rPr>
          <w:rFonts w:cstheme="minorHAnsi"/>
        </w:rPr>
        <w:t xml:space="preserve">. </w:t>
      </w:r>
      <w:commentRangeStart w:id="69"/>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69"/>
      <w:r w:rsidR="002626E1">
        <w:rPr>
          <w:rStyle w:val="CommentReference"/>
        </w:rPr>
        <w:commentReference w:id="69"/>
      </w:r>
      <w:r w:rsidR="006838F2" w:rsidRPr="00F30BF0">
        <w:rPr>
          <w:rFonts w:cstheme="minorHAnsi"/>
        </w:rPr>
        <w:t xml:space="preserve">Exploring how stressors are likely to interact and shape population dynamics is another goal for future research. </w:t>
      </w:r>
      <w:commentRangeEnd w:id="68"/>
      <w:r w:rsidR="00832E90">
        <w:rPr>
          <w:rStyle w:val="CommentReference"/>
        </w:rPr>
        <w:commentReference w:id="68"/>
      </w:r>
    </w:p>
    <w:p w14:paraId="1734FEBC" w14:textId="0A1C62DC" w:rsidR="009B0C1C" w:rsidRDefault="00581B9B" w:rsidP="003D3B95">
      <w:pPr>
        <w:spacing w:line="360" w:lineRule="auto"/>
        <w:ind w:firstLine="720"/>
        <w:rPr>
          <w:rFonts w:cstheme="minorHAnsi"/>
          <w:sz w:val="20"/>
          <w:szCs w:val="20"/>
        </w:rPr>
      </w:pPr>
      <w:r>
        <w:rPr>
          <w:rFonts w:cstheme="minorHAnsi"/>
        </w:rPr>
        <w:t xml:space="preserve">The results of this study provide clear guidance for managers interested in conserving sugar pine. </w:t>
      </w:r>
      <w:r w:rsidR="00277ED1"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70"/>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2020)</w:t>
      </w:r>
      <w:r w:rsidR="00EB4A84">
        <w:rPr>
          <w:rFonts w:cstheme="minorHAnsi"/>
        </w:rPr>
        <w:fldChar w:fldCharType="end"/>
      </w:r>
      <w:commentRangeEnd w:id="70"/>
      <w:r w:rsidR="00B13331">
        <w:rPr>
          <w:rStyle w:val="CommentReference"/>
        </w:rPr>
        <w:commentReference w:id="70"/>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71"/>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71"/>
      <w:r w:rsidR="00832E90">
        <w:rPr>
          <w:rStyle w:val="CommentReference"/>
        </w:rPr>
        <w:commentReference w:id="71"/>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00277ED1"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72"/>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73"/>
      <w:r w:rsidR="0021575D" w:rsidRPr="00F30BF0">
        <w:rPr>
          <w:rFonts w:cstheme="minorHAnsi"/>
        </w:rPr>
        <w:t>rust</w:t>
      </w:r>
      <w:commentRangeEnd w:id="73"/>
      <w:r w:rsidR="00832E90">
        <w:rPr>
          <w:rStyle w:val="CommentReference"/>
        </w:rPr>
        <w:commentReference w:id="73"/>
      </w:r>
      <w:r w:rsidR="0021575D" w:rsidRPr="00F30BF0">
        <w:rPr>
          <w:rFonts w:cstheme="minorHAnsi"/>
        </w:rPr>
        <w:t>.</w:t>
      </w:r>
      <w:commentRangeEnd w:id="72"/>
      <w:r w:rsidR="002626E1">
        <w:rPr>
          <w:rStyle w:val="CommentReference"/>
        </w:rPr>
        <w:commentReference w:id="72"/>
      </w:r>
    </w:p>
    <w:p w14:paraId="36A15EFE" w14:textId="393E695D" w:rsidR="00EB4A84" w:rsidRDefault="0038352F" w:rsidP="00277ED1">
      <w:pPr>
        <w:spacing w:line="360" w:lineRule="auto"/>
        <w:rPr>
          <w:rFonts w:cstheme="minorHAnsi"/>
          <w:sz w:val="20"/>
          <w:szCs w:val="20"/>
        </w:rPr>
      </w:pPr>
      <w:r>
        <w:rPr>
          <w:rFonts w:cstheme="minorHAnsi"/>
          <w:sz w:val="20"/>
          <w:szCs w:val="20"/>
        </w:rPr>
        <w:lastRenderedPageBreak/>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16286251" w14:textId="436E908D" w:rsidR="00D430E8" w:rsidRPr="00D430E8" w:rsidRDefault="00EB4A84" w:rsidP="00D430E8">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D430E8" w:rsidRPr="00D430E8">
        <w:rPr>
          <w:rFonts w:ascii="Calibri" w:hAnsi="Calibri" w:cs="Calibri"/>
          <w:noProof/>
          <w:szCs w:val="24"/>
        </w:rPr>
        <w:t xml:space="preserve">Abatzoglou, J. T. </w:t>
      </w:r>
      <w:r w:rsidR="00D430E8" w:rsidRPr="00D430E8">
        <w:rPr>
          <w:rFonts w:ascii="Calibri" w:hAnsi="Calibri" w:cs="Calibri"/>
          <w:i/>
          <w:iCs/>
          <w:noProof/>
          <w:szCs w:val="24"/>
        </w:rPr>
        <w:t>et al.</w:t>
      </w:r>
      <w:r w:rsidR="00D430E8" w:rsidRPr="00D430E8">
        <w:rPr>
          <w:rFonts w:ascii="Calibri" w:hAnsi="Calibri" w:cs="Calibri"/>
          <w:noProof/>
          <w:szCs w:val="24"/>
        </w:rPr>
        <w:t xml:space="preserve"> (2018) ‘TerraClimate, a high-resolution global dataset of monthly climate and climatic water balance from 1958-2015’, </w:t>
      </w:r>
      <w:r w:rsidR="00D430E8" w:rsidRPr="00D430E8">
        <w:rPr>
          <w:rFonts w:ascii="Calibri" w:hAnsi="Calibri" w:cs="Calibri"/>
          <w:i/>
          <w:iCs/>
          <w:noProof/>
          <w:szCs w:val="24"/>
        </w:rPr>
        <w:t>Scientific Data</w:t>
      </w:r>
      <w:r w:rsidR="00D430E8" w:rsidRPr="00D430E8">
        <w:rPr>
          <w:rFonts w:ascii="Calibri" w:hAnsi="Calibri" w:cs="Calibri"/>
          <w:noProof/>
          <w:szCs w:val="24"/>
        </w:rPr>
        <w:t>, 5, pp. 1–12. doi: 10.1038/sdata.2017.191.</w:t>
      </w:r>
    </w:p>
    <w:p w14:paraId="26507FE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itken, S. N. and Whitlock, M. C. (2013) ‘Assisted Gene Flow to Facilitate Local Adaptation to Climate Change’, </w:t>
      </w:r>
      <w:r w:rsidRPr="00D430E8">
        <w:rPr>
          <w:rFonts w:ascii="Calibri" w:hAnsi="Calibri" w:cs="Calibri"/>
          <w:i/>
          <w:iCs/>
          <w:noProof/>
          <w:szCs w:val="24"/>
        </w:rPr>
        <w:t>Annual Review of Ecology, evolution, and Systematics</w:t>
      </w:r>
      <w:r w:rsidRPr="00D430E8">
        <w:rPr>
          <w:rFonts w:ascii="Calibri" w:hAnsi="Calibri" w:cs="Calibri"/>
          <w:noProof/>
          <w:szCs w:val="24"/>
        </w:rPr>
        <w:t>, 44, pp. 367–88. doi: 10.1146/annurev-ecolsys-110512-135747.</w:t>
      </w:r>
    </w:p>
    <w:p w14:paraId="794705B9"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lizadeh, M. R. </w:t>
      </w:r>
      <w:r w:rsidRPr="00D430E8">
        <w:rPr>
          <w:rFonts w:ascii="Calibri" w:hAnsi="Calibri" w:cs="Calibri"/>
          <w:i/>
          <w:iCs/>
          <w:noProof/>
          <w:szCs w:val="24"/>
        </w:rPr>
        <w:t>et al.</w:t>
      </w:r>
      <w:r w:rsidRPr="00D430E8">
        <w:rPr>
          <w:rFonts w:ascii="Calibri" w:hAnsi="Calibri" w:cs="Calibri"/>
          <w:noProof/>
          <w:szCs w:val="24"/>
        </w:rPr>
        <w:t xml:space="preserve"> (2021) ‘Warming enabled upslope advance in western US forest fires’, </w:t>
      </w:r>
      <w:r w:rsidRPr="00D430E8">
        <w:rPr>
          <w:rFonts w:ascii="Calibri" w:hAnsi="Calibri" w:cs="Calibri"/>
          <w:i/>
          <w:iCs/>
          <w:noProof/>
          <w:szCs w:val="24"/>
        </w:rPr>
        <w:t>Proceedings of the National Academy of Sciences of the United States of America</w:t>
      </w:r>
      <w:r w:rsidRPr="00D430E8">
        <w:rPr>
          <w:rFonts w:ascii="Calibri" w:hAnsi="Calibri" w:cs="Calibri"/>
          <w:noProof/>
          <w:szCs w:val="24"/>
        </w:rPr>
        <w:t>, 118(22), pp. 1–14. doi: 10.1073/pnas.2009717118.</w:t>
      </w:r>
    </w:p>
    <w:p w14:paraId="34B3776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ngell, N., Waring, K. M. and Graves, T. A. (2014) ‘Predicting height growth of sugar pine regeneration using stand and individual tree characteristics’, </w:t>
      </w:r>
      <w:r w:rsidRPr="00D430E8">
        <w:rPr>
          <w:rFonts w:ascii="Calibri" w:hAnsi="Calibri" w:cs="Calibri"/>
          <w:i/>
          <w:iCs/>
          <w:noProof/>
          <w:szCs w:val="24"/>
        </w:rPr>
        <w:t>Forestry</w:t>
      </w:r>
      <w:r w:rsidRPr="00D430E8">
        <w:rPr>
          <w:rFonts w:ascii="Calibri" w:hAnsi="Calibri" w:cs="Calibri"/>
          <w:noProof/>
          <w:szCs w:val="24"/>
        </w:rPr>
        <w:t>, 87(1), pp. 85–97. doi: 10.1093/forestry/cpt028.</w:t>
      </w:r>
    </w:p>
    <w:p w14:paraId="63F790B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D430E8">
        <w:rPr>
          <w:rFonts w:ascii="Calibri" w:hAnsi="Calibri" w:cs="Calibri"/>
          <w:i/>
          <w:iCs/>
          <w:noProof/>
          <w:szCs w:val="24"/>
        </w:rPr>
        <w:t>The Journal of the Torrey Botanical Society</w:t>
      </w:r>
      <w:r w:rsidRPr="00D430E8">
        <w:rPr>
          <w:rFonts w:ascii="Calibri" w:hAnsi="Calibri" w:cs="Calibri"/>
          <w:noProof/>
          <w:szCs w:val="24"/>
        </w:rPr>
        <w:t>, 125(4), pp. 297–308.</w:t>
      </w:r>
    </w:p>
    <w:p w14:paraId="2B788DF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echtold, W. A. and Patterson, P. L. (2005) ‘The Enhanced Forest Inventory and Analysis Program — National Sampling Design and Estimation Procedures’, </w:t>
      </w:r>
      <w:r w:rsidRPr="00D430E8">
        <w:rPr>
          <w:rFonts w:ascii="Calibri" w:hAnsi="Calibri" w:cs="Calibri"/>
          <w:i/>
          <w:iCs/>
          <w:noProof/>
          <w:szCs w:val="24"/>
        </w:rPr>
        <w:t>USDA General Technical Report</w:t>
      </w:r>
      <w:r w:rsidRPr="00D430E8">
        <w:rPr>
          <w:rFonts w:ascii="Calibri" w:hAnsi="Calibri" w:cs="Calibri"/>
          <w:noProof/>
          <w:szCs w:val="24"/>
        </w:rPr>
        <w:t>, SRS-80, p. 85.</w:t>
      </w:r>
    </w:p>
    <w:p w14:paraId="4AEACE0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D430E8">
        <w:rPr>
          <w:rFonts w:ascii="Calibri" w:hAnsi="Calibri" w:cs="Calibri"/>
          <w:i/>
          <w:iCs/>
          <w:noProof/>
          <w:szCs w:val="24"/>
        </w:rPr>
        <w:t>Global Ecology and Biogeography</w:t>
      </w:r>
      <w:r w:rsidRPr="00D430E8">
        <w:rPr>
          <w:rFonts w:ascii="Calibri" w:hAnsi="Calibri" w:cs="Calibri"/>
          <w:noProof/>
          <w:szCs w:val="24"/>
        </w:rPr>
        <w:t>, 23(2), pp. 168–180. doi: 10.1111/geb.12109.</w:t>
      </w:r>
    </w:p>
    <w:p w14:paraId="2CEF2DE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D430E8">
        <w:rPr>
          <w:rFonts w:ascii="Calibri" w:hAnsi="Calibri" w:cs="Calibri"/>
          <w:i/>
          <w:iCs/>
          <w:noProof/>
          <w:szCs w:val="24"/>
        </w:rPr>
        <w:t>Gen. Tech. Rep. PSW-GTR-273. Albany, CA: US Department of Agriculture, Forest Service, Pacific Southwest Research Station. 146 p.</w:t>
      </w:r>
      <w:r w:rsidRPr="00D430E8">
        <w:rPr>
          <w:rFonts w:ascii="Calibri" w:hAnsi="Calibri" w:cs="Calibri"/>
          <w:noProof/>
          <w:szCs w:val="24"/>
        </w:rPr>
        <w:t>, 273(November).</w:t>
      </w:r>
    </w:p>
    <w:p w14:paraId="6EC0A95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ohner, T. and Diez, J. (2021) ‘Tree resistance and recovery from drought mediated by multiple abiotic and biotic processes across a large geographic gradient’, </w:t>
      </w:r>
      <w:r w:rsidRPr="00D430E8">
        <w:rPr>
          <w:rFonts w:ascii="Calibri" w:hAnsi="Calibri" w:cs="Calibri"/>
          <w:i/>
          <w:iCs/>
          <w:noProof/>
          <w:szCs w:val="24"/>
        </w:rPr>
        <w:t>Science of The Total Environment</w:t>
      </w:r>
      <w:r w:rsidRPr="00D430E8">
        <w:rPr>
          <w:rFonts w:ascii="Calibri" w:hAnsi="Calibri" w:cs="Calibri"/>
          <w:noProof/>
          <w:szCs w:val="24"/>
        </w:rPr>
        <w:t>, 789, p. 147744. doi: 10.1016/j.scitotenv.2021.147744.</w:t>
      </w:r>
    </w:p>
    <w:p w14:paraId="702D782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radford, J. B. </w:t>
      </w:r>
      <w:r w:rsidRPr="00D430E8">
        <w:rPr>
          <w:rFonts w:ascii="Calibri" w:hAnsi="Calibri" w:cs="Calibri"/>
          <w:i/>
          <w:iCs/>
          <w:noProof/>
          <w:szCs w:val="24"/>
        </w:rPr>
        <w:t>et al.</w:t>
      </w:r>
      <w:r w:rsidRPr="00D430E8">
        <w:rPr>
          <w:rFonts w:ascii="Calibri" w:hAnsi="Calibri" w:cs="Calibri"/>
          <w:noProof/>
          <w:szCs w:val="24"/>
        </w:rPr>
        <w:t xml:space="preserve"> (2022) ‘Tree mortality response to drought-density interactions suggests opportunities to enhance drought resistance’, </w:t>
      </w:r>
      <w:r w:rsidRPr="00D430E8">
        <w:rPr>
          <w:rFonts w:ascii="Calibri" w:hAnsi="Calibri" w:cs="Calibri"/>
          <w:i/>
          <w:iCs/>
          <w:noProof/>
          <w:szCs w:val="24"/>
        </w:rPr>
        <w:t>Journal of Applied Ecology</w:t>
      </w:r>
      <w:r w:rsidRPr="00D430E8">
        <w:rPr>
          <w:rFonts w:ascii="Calibri" w:hAnsi="Calibri" w:cs="Calibri"/>
          <w:noProof/>
          <w:szCs w:val="24"/>
        </w:rPr>
        <w:t>, 59(2), pp. 549–559. doi: 10.1111/1365-2664.14073.</w:t>
      </w:r>
    </w:p>
    <w:p w14:paraId="1B681CB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Bronson, J., Petrick, J. and Danchok, R. (2018) ‘Efficacy of Early Pruning to Reduce the Incidence of White Pine Blister Rust on Sugar Pine ( Pinus lambertiana )’, pp. 205–208.</w:t>
      </w:r>
    </w:p>
    <w:p w14:paraId="042214D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Collins, B. M. </w:t>
      </w:r>
      <w:r w:rsidRPr="00D430E8">
        <w:rPr>
          <w:rFonts w:ascii="Calibri" w:hAnsi="Calibri" w:cs="Calibri"/>
          <w:i/>
          <w:iCs/>
          <w:noProof/>
          <w:szCs w:val="24"/>
        </w:rPr>
        <w:t>et al.</w:t>
      </w:r>
      <w:r w:rsidRPr="00D430E8">
        <w:rPr>
          <w:rFonts w:ascii="Calibri" w:hAnsi="Calibri" w:cs="Calibri"/>
          <w:noProof/>
          <w:szCs w:val="24"/>
        </w:rPr>
        <w:t xml:space="preserve"> (2014) ‘Beyond Reducing Fire Hazard’, </w:t>
      </w:r>
      <w:r w:rsidRPr="00D430E8">
        <w:rPr>
          <w:rFonts w:ascii="Calibri" w:hAnsi="Calibri" w:cs="Calibri"/>
          <w:i/>
          <w:iCs/>
          <w:noProof/>
          <w:szCs w:val="24"/>
        </w:rPr>
        <w:t>Ecological Applications</w:t>
      </w:r>
      <w:r w:rsidRPr="00D430E8">
        <w:rPr>
          <w:rFonts w:ascii="Calibri" w:hAnsi="Calibri" w:cs="Calibri"/>
          <w:noProof/>
          <w:szCs w:val="24"/>
        </w:rPr>
        <w:t>, 24(8), pp. 1879–1886. doi: 10.1890/14-0971.1.</w:t>
      </w:r>
    </w:p>
    <w:p w14:paraId="2A8526D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Coop, J. D. </w:t>
      </w:r>
      <w:r w:rsidRPr="00D430E8">
        <w:rPr>
          <w:rFonts w:ascii="Calibri" w:hAnsi="Calibri" w:cs="Calibri"/>
          <w:i/>
          <w:iCs/>
          <w:noProof/>
          <w:szCs w:val="24"/>
        </w:rPr>
        <w:t>et al.</w:t>
      </w:r>
      <w:r w:rsidRPr="00D430E8">
        <w:rPr>
          <w:rFonts w:ascii="Calibri" w:hAnsi="Calibri" w:cs="Calibri"/>
          <w:noProof/>
          <w:szCs w:val="24"/>
        </w:rPr>
        <w:t xml:space="preserve"> (2020) ‘Wildfire-Driven Forest Conversion in Western North American Landscapes’, </w:t>
      </w:r>
      <w:r w:rsidRPr="00D430E8">
        <w:rPr>
          <w:rFonts w:ascii="Calibri" w:hAnsi="Calibri" w:cs="Calibri"/>
          <w:i/>
          <w:iCs/>
          <w:noProof/>
          <w:szCs w:val="24"/>
        </w:rPr>
        <w:t>BioScience</w:t>
      </w:r>
      <w:r w:rsidRPr="00D430E8">
        <w:rPr>
          <w:rFonts w:ascii="Calibri" w:hAnsi="Calibri" w:cs="Calibri"/>
          <w:noProof/>
          <w:szCs w:val="24"/>
        </w:rPr>
        <w:t>, 70(8), pp. 659–673. doi: 10.1093/biosci/biaa061.</w:t>
      </w:r>
    </w:p>
    <w:p w14:paraId="5130A1B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w:t>
      </w:r>
      <w:r w:rsidRPr="00D430E8">
        <w:rPr>
          <w:rFonts w:ascii="Calibri" w:hAnsi="Calibri" w:cs="Calibri"/>
          <w:i/>
          <w:iCs/>
          <w:noProof/>
          <w:szCs w:val="24"/>
        </w:rPr>
        <w:t>et al.</w:t>
      </w:r>
      <w:r w:rsidRPr="00D430E8">
        <w:rPr>
          <w:rFonts w:ascii="Calibri" w:hAnsi="Calibri" w:cs="Calibri"/>
          <w:noProof/>
          <w:szCs w:val="24"/>
        </w:rPr>
        <w:t xml:space="preserve"> (2008) ‘Spatial elements of mortality risk in old-growth forests’, </w:t>
      </w:r>
      <w:r w:rsidRPr="00D430E8">
        <w:rPr>
          <w:rFonts w:ascii="Calibri" w:hAnsi="Calibri" w:cs="Calibri"/>
          <w:i/>
          <w:iCs/>
          <w:noProof/>
          <w:szCs w:val="24"/>
        </w:rPr>
        <w:t>Ecology</w:t>
      </w:r>
      <w:r w:rsidRPr="00D430E8">
        <w:rPr>
          <w:rFonts w:ascii="Calibri" w:hAnsi="Calibri" w:cs="Calibri"/>
          <w:noProof/>
          <w:szCs w:val="24"/>
        </w:rPr>
        <w:t>, 89(6), pp. 1744–1756. doi: 10.1890/07-0524.1.</w:t>
      </w:r>
    </w:p>
    <w:p w14:paraId="51B88A2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2012) ‘The effect of size and competition on tree growth rate in old-growth coniferous forests’, </w:t>
      </w:r>
      <w:r w:rsidRPr="00D430E8">
        <w:rPr>
          <w:rFonts w:ascii="Calibri" w:hAnsi="Calibri" w:cs="Calibri"/>
          <w:i/>
          <w:iCs/>
          <w:noProof/>
          <w:szCs w:val="24"/>
        </w:rPr>
        <w:lastRenderedPageBreak/>
        <w:t>Canadian Journal of Forest Research</w:t>
      </w:r>
      <w:r w:rsidRPr="00D430E8">
        <w:rPr>
          <w:rFonts w:ascii="Calibri" w:hAnsi="Calibri" w:cs="Calibri"/>
          <w:noProof/>
          <w:szCs w:val="24"/>
        </w:rPr>
        <w:t>, 42(11), pp. 1983–1995. doi: 10.1139/x2012-142.</w:t>
      </w:r>
    </w:p>
    <w:p w14:paraId="2F98B52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J. </w:t>
      </w:r>
      <w:r w:rsidRPr="00D430E8">
        <w:rPr>
          <w:rFonts w:ascii="Calibri" w:hAnsi="Calibri" w:cs="Calibri"/>
          <w:i/>
          <w:iCs/>
          <w:noProof/>
          <w:szCs w:val="24"/>
        </w:rPr>
        <w:t>et al.</w:t>
      </w:r>
      <w:r w:rsidRPr="00D430E8">
        <w:rPr>
          <w:rFonts w:ascii="Calibri" w:hAnsi="Calibri" w:cs="Calibri"/>
          <w:noProof/>
          <w:szCs w:val="24"/>
        </w:rPr>
        <w:t xml:space="preserve"> (2007) ‘The relationship between tree growth patterns and likelihood of mortality: A study of two tree species in the Sierra Nevada’, </w:t>
      </w:r>
      <w:r w:rsidRPr="00D430E8">
        <w:rPr>
          <w:rFonts w:ascii="Calibri" w:hAnsi="Calibri" w:cs="Calibri"/>
          <w:i/>
          <w:iCs/>
          <w:noProof/>
          <w:szCs w:val="24"/>
        </w:rPr>
        <w:t>Canadian Journal of Forest Research</w:t>
      </w:r>
      <w:r w:rsidRPr="00D430E8">
        <w:rPr>
          <w:rFonts w:ascii="Calibri" w:hAnsi="Calibri" w:cs="Calibri"/>
          <w:noProof/>
          <w:szCs w:val="24"/>
        </w:rPr>
        <w:t>, 37(3), pp. 580–597. doi: 10.1139/X06-262.</w:t>
      </w:r>
    </w:p>
    <w:p w14:paraId="1069D7A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J. </w:t>
      </w:r>
      <w:r w:rsidRPr="00D430E8">
        <w:rPr>
          <w:rFonts w:ascii="Calibri" w:hAnsi="Calibri" w:cs="Calibri"/>
          <w:i/>
          <w:iCs/>
          <w:noProof/>
          <w:szCs w:val="24"/>
        </w:rPr>
        <w:t>et al.</w:t>
      </w:r>
      <w:r w:rsidRPr="00D430E8">
        <w:rPr>
          <w:rFonts w:ascii="Calibri" w:hAnsi="Calibri" w:cs="Calibri"/>
          <w:noProof/>
          <w:szCs w:val="24"/>
        </w:rPr>
        <w:t xml:space="preserve"> (2013) ‘Climatic Correlates of Tree Mortality in Water- and Energy-Limited Forests’, </w:t>
      </w:r>
      <w:r w:rsidRPr="00D430E8">
        <w:rPr>
          <w:rFonts w:ascii="Calibri" w:hAnsi="Calibri" w:cs="Calibri"/>
          <w:i/>
          <w:iCs/>
          <w:noProof/>
          <w:szCs w:val="24"/>
        </w:rPr>
        <w:t>PLoS ONE</w:t>
      </w:r>
      <w:r w:rsidRPr="00D430E8">
        <w:rPr>
          <w:rFonts w:ascii="Calibri" w:hAnsi="Calibri" w:cs="Calibri"/>
          <w:noProof/>
          <w:szCs w:val="24"/>
        </w:rPr>
        <w:t>, 8(7). doi: 10.1371/journal.pone.0069917.</w:t>
      </w:r>
    </w:p>
    <w:p w14:paraId="4784117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vis, K. T. </w:t>
      </w:r>
      <w:r w:rsidRPr="00D430E8">
        <w:rPr>
          <w:rFonts w:ascii="Calibri" w:hAnsi="Calibri" w:cs="Calibri"/>
          <w:i/>
          <w:iCs/>
          <w:noProof/>
          <w:szCs w:val="24"/>
        </w:rPr>
        <w:t>et al.</w:t>
      </w:r>
      <w:r w:rsidRPr="00D430E8">
        <w:rPr>
          <w:rFonts w:ascii="Calibri" w:hAnsi="Calibri" w:cs="Calibri"/>
          <w:noProof/>
          <w:szCs w:val="24"/>
        </w:rPr>
        <w:t xml:space="preserve"> (2019) ‘Wildfires and climate change push low-elevation forests across a critical climate threshold for tree regeneration’, </w:t>
      </w:r>
      <w:r w:rsidRPr="00D430E8">
        <w:rPr>
          <w:rFonts w:ascii="Calibri" w:hAnsi="Calibri" w:cs="Calibri"/>
          <w:i/>
          <w:iCs/>
          <w:noProof/>
          <w:szCs w:val="24"/>
        </w:rPr>
        <w:t>Proceedings of the National Academy of Sciences of the United States of America</w:t>
      </w:r>
      <w:r w:rsidRPr="00D430E8">
        <w:rPr>
          <w:rFonts w:ascii="Calibri" w:hAnsi="Calibri" w:cs="Calibri"/>
          <w:noProof/>
          <w:szCs w:val="24"/>
        </w:rPr>
        <w:t>, 116(13), pp. 6193–6198. doi: 10.1073/pnas.1815107116.</w:t>
      </w:r>
    </w:p>
    <w:p w14:paraId="309FDC1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vis, R. S., Hood, S. and Bentz, B. J. (2012) ‘Fire-injured ponderosa pine provide a pulsed resource for bark beetles’, </w:t>
      </w:r>
      <w:r w:rsidRPr="00D430E8">
        <w:rPr>
          <w:rFonts w:ascii="Calibri" w:hAnsi="Calibri" w:cs="Calibri"/>
          <w:i/>
          <w:iCs/>
          <w:noProof/>
          <w:szCs w:val="24"/>
        </w:rPr>
        <w:t>Canadian Journal of Forest Research-Revue Canadienne De Recherche Forestiere</w:t>
      </w:r>
      <w:r w:rsidRPr="00D430E8">
        <w:rPr>
          <w:rFonts w:ascii="Calibri" w:hAnsi="Calibri" w:cs="Calibri"/>
          <w:noProof/>
          <w:szCs w:val="24"/>
        </w:rPr>
        <w:t>, 42(12), pp. 2022–2036. doi: 10.1139/x2012-147.</w:t>
      </w:r>
    </w:p>
    <w:p w14:paraId="7FCB964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udney, J. </w:t>
      </w:r>
      <w:r w:rsidRPr="00D430E8">
        <w:rPr>
          <w:rFonts w:ascii="Calibri" w:hAnsi="Calibri" w:cs="Calibri"/>
          <w:i/>
          <w:iCs/>
          <w:noProof/>
          <w:szCs w:val="24"/>
        </w:rPr>
        <w:t>et al.</w:t>
      </w:r>
      <w:r w:rsidRPr="00D430E8">
        <w:rPr>
          <w:rFonts w:ascii="Calibri" w:hAnsi="Calibri" w:cs="Calibri"/>
          <w:noProof/>
          <w:szCs w:val="24"/>
        </w:rPr>
        <w:t xml:space="preserve"> (2021) ‘Nonlinear shifts in infectious rust disease due to climate change’, </w:t>
      </w:r>
      <w:r w:rsidRPr="00D430E8">
        <w:rPr>
          <w:rFonts w:ascii="Calibri" w:hAnsi="Calibri" w:cs="Calibri"/>
          <w:i/>
          <w:iCs/>
          <w:noProof/>
          <w:szCs w:val="24"/>
        </w:rPr>
        <w:t>Nature Communications</w:t>
      </w:r>
      <w:r w:rsidRPr="00D430E8">
        <w:rPr>
          <w:rFonts w:ascii="Calibri" w:hAnsi="Calibri" w:cs="Calibri"/>
          <w:noProof/>
          <w:szCs w:val="24"/>
        </w:rPr>
        <w:t>, 12(1). doi: 10.1038/s41467-021-25182-6.</w:t>
      </w:r>
    </w:p>
    <w:p w14:paraId="40520567"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udney, J. C. </w:t>
      </w:r>
      <w:r w:rsidRPr="00D430E8">
        <w:rPr>
          <w:rFonts w:ascii="Calibri" w:hAnsi="Calibri" w:cs="Calibri"/>
          <w:i/>
          <w:iCs/>
          <w:noProof/>
          <w:szCs w:val="24"/>
        </w:rPr>
        <w:t>et al.</w:t>
      </w:r>
      <w:r w:rsidRPr="00D430E8">
        <w:rPr>
          <w:rFonts w:ascii="Calibri" w:hAnsi="Calibri" w:cs="Calibri"/>
          <w:noProof/>
          <w:szCs w:val="24"/>
        </w:rPr>
        <w:t xml:space="preserve"> (2020) ‘Compounding effects of white pine blister rust, mountain pine beetle, and fire threaten four white pine species’, </w:t>
      </w:r>
      <w:r w:rsidRPr="00D430E8">
        <w:rPr>
          <w:rFonts w:ascii="Calibri" w:hAnsi="Calibri" w:cs="Calibri"/>
          <w:i/>
          <w:iCs/>
          <w:noProof/>
          <w:szCs w:val="24"/>
        </w:rPr>
        <w:t>Ecosphere</w:t>
      </w:r>
      <w:r w:rsidRPr="00D430E8">
        <w:rPr>
          <w:rFonts w:ascii="Calibri" w:hAnsi="Calibri" w:cs="Calibri"/>
          <w:noProof/>
          <w:szCs w:val="24"/>
        </w:rPr>
        <w:t>, 11(October), p. e03263. doi: 10.1002/ecs2.3263.</w:t>
      </w:r>
    </w:p>
    <w:p w14:paraId="25A61CF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Eitzel, M. </w:t>
      </w:r>
      <w:r w:rsidRPr="00D430E8">
        <w:rPr>
          <w:rFonts w:ascii="Calibri" w:hAnsi="Calibri" w:cs="Calibri"/>
          <w:i/>
          <w:iCs/>
          <w:noProof/>
          <w:szCs w:val="24"/>
        </w:rPr>
        <w:t>et al.</w:t>
      </w:r>
      <w:r w:rsidRPr="00D430E8">
        <w:rPr>
          <w:rFonts w:ascii="Calibri" w:hAnsi="Calibri" w:cs="Calibri"/>
          <w:noProof/>
          <w:szCs w:val="24"/>
        </w:rPr>
        <w:t xml:space="preserve"> (2013) ‘Estimating tree growth from complex forest monitoring data’, </w:t>
      </w:r>
      <w:r w:rsidRPr="00D430E8">
        <w:rPr>
          <w:rFonts w:ascii="Calibri" w:hAnsi="Calibri" w:cs="Calibri"/>
          <w:i/>
          <w:iCs/>
          <w:noProof/>
          <w:szCs w:val="24"/>
        </w:rPr>
        <w:t>Ecological Applications</w:t>
      </w:r>
      <w:r w:rsidRPr="00D430E8">
        <w:rPr>
          <w:rFonts w:ascii="Calibri" w:hAnsi="Calibri" w:cs="Calibri"/>
          <w:noProof/>
          <w:szCs w:val="24"/>
        </w:rPr>
        <w:t>, 23(6), pp. 1288–1296. doi: 10.1890/12-0504.1.</w:t>
      </w:r>
    </w:p>
    <w:p w14:paraId="70B1A2F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ettig, C. J. </w:t>
      </w:r>
      <w:r w:rsidRPr="00D430E8">
        <w:rPr>
          <w:rFonts w:ascii="Calibri" w:hAnsi="Calibri" w:cs="Calibri"/>
          <w:i/>
          <w:iCs/>
          <w:noProof/>
          <w:szCs w:val="24"/>
        </w:rPr>
        <w:t>et al.</w:t>
      </w:r>
      <w:r w:rsidRPr="00D430E8">
        <w:rPr>
          <w:rFonts w:ascii="Calibri" w:hAnsi="Calibri" w:cs="Calibri"/>
          <w:noProof/>
          <w:szCs w:val="24"/>
        </w:rPr>
        <w:t xml:space="preserve"> (2019) ‘Tree mortality following drought in the central and southern Sierra Nevada, California, U.S.’, </w:t>
      </w:r>
      <w:r w:rsidRPr="00D430E8">
        <w:rPr>
          <w:rFonts w:ascii="Calibri" w:hAnsi="Calibri" w:cs="Calibri"/>
          <w:i/>
          <w:iCs/>
          <w:noProof/>
          <w:szCs w:val="24"/>
        </w:rPr>
        <w:t>Forest Ecology and Management</w:t>
      </w:r>
      <w:r w:rsidRPr="00D430E8">
        <w:rPr>
          <w:rFonts w:ascii="Calibri" w:hAnsi="Calibri" w:cs="Calibri"/>
          <w:noProof/>
          <w:szCs w:val="24"/>
        </w:rPr>
        <w:t>, 432(August 2018), pp. 164–178. doi: 10.1016/j.foreco.2018.09.006.</w:t>
      </w:r>
    </w:p>
    <w:p w14:paraId="69C6C8C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oster, D. E. </w:t>
      </w:r>
      <w:r w:rsidRPr="00D430E8">
        <w:rPr>
          <w:rFonts w:ascii="Calibri" w:hAnsi="Calibri" w:cs="Calibri"/>
          <w:i/>
          <w:iCs/>
          <w:noProof/>
          <w:szCs w:val="24"/>
        </w:rPr>
        <w:t>et al.</w:t>
      </w:r>
      <w:r w:rsidRPr="00D430E8">
        <w:rPr>
          <w:rFonts w:ascii="Calibri" w:hAnsi="Calibri" w:cs="Calibri"/>
          <w:noProof/>
          <w:szCs w:val="24"/>
        </w:rPr>
        <w:t xml:space="preserve"> (2020) ‘Potential wildfire and carbon stability in frequent-fire forests in the Sierra Nevada: trade-offs from a long-term study’, </w:t>
      </w:r>
      <w:r w:rsidRPr="00D430E8">
        <w:rPr>
          <w:rFonts w:ascii="Calibri" w:hAnsi="Calibri" w:cs="Calibri"/>
          <w:i/>
          <w:iCs/>
          <w:noProof/>
          <w:szCs w:val="24"/>
        </w:rPr>
        <w:t>Ecosphere</w:t>
      </w:r>
      <w:r w:rsidRPr="00D430E8">
        <w:rPr>
          <w:rFonts w:ascii="Calibri" w:hAnsi="Calibri" w:cs="Calibri"/>
          <w:noProof/>
          <w:szCs w:val="24"/>
        </w:rPr>
        <w:t>, 11(8). doi: 10.1002/ecs2.3198.</w:t>
      </w:r>
    </w:p>
    <w:p w14:paraId="0A10964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owells, H. A. and Schubert, G. H. (1956) ‘Seed crops of forest trees in the pine region of California’, </w:t>
      </w:r>
      <w:r w:rsidRPr="00D430E8">
        <w:rPr>
          <w:rFonts w:ascii="Calibri" w:hAnsi="Calibri" w:cs="Calibri"/>
          <w:i/>
          <w:iCs/>
          <w:noProof/>
          <w:szCs w:val="24"/>
        </w:rPr>
        <w:t>USDA Technical Bulletin</w:t>
      </w:r>
      <w:r w:rsidRPr="00D430E8">
        <w:rPr>
          <w:rFonts w:ascii="Calibri" w:hAnsi="Calibri" w:cs="Calibri"/>
          <w:noProof/>
          <w:szCs w:val="24"/>
        </w:rPr>
        <w:t>, 1150(1150), pp. 1–48.</w:t>
      </w:r>
    </w:p>
    <w:p w14:paraId="396175B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urniss, T. J. </w:t>
      </w:r>
      <w:r w:rsidRPr="00D430E8">
        <w:rPr>
          <w:rFonts w:ascii="Calibri" w:hAnsi="Calibri" w:cs="Calibri"/>
          <w:i/>
          <w:iCs/>
          <w:noProof/>
          <w:szCs w:val="24"/>
        </w:rPr>
        <w:t>et al.</w:t>
      </w:r>
      <w:r w:rsidRPr="00D430E8">
        <w:rPr>
          <w:rFonts w:ascii="Calibri" w:hAnsi="Calibri" w:cs="Calibri"/>
          <w:noProof/>
          <w:szCs w:val="24"/>
        </w:rPr>
        <w:t xml:space="preserve"> (2018) ‘Multi-scale assessment of post-fire tree mortality models’, </w:t>
      </w:r>
      <w:r w:rsidRPr="00D430E8">
        <w:rPr>
          <w:rFonts w:ascii="Calibri" w:hAnsi="Calibri" w:cs="Calibri"/>
          <w:i/>
          <w:iCs/>
          <w:noProof/>
          <w:szCs w:val="24"/>
        </w:rPr>
        <w:t>International Journal of Wildland Fire</w:t>
      </w:r>
      <w:r w:rsidRPr="00D430E8">
        <w:rPr>
          <w:rFonts w:ascii="Calibri" w:hAnsi="Calibri" w:cs="Calibri"/>
          <w:noProof/>
          <w:szCs w:val="24"/>
        </w:rPr>
        <w:t>, p. in press. doi: 10.1071/WF18031.</w:t>
      </w:r>
    </w:p>
    <w:p w14:paraId="6AEE8EA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urniss, T. J. </w:t>
      </w:r>
      <w:r w:rsidRPr="00D430E8">
        <w:rPr>
          <w:rFonts w:ascii="Calibri" w:hAnsi="Calibri" w:cs="Calibri"/>
          <w:i/>
          <w:iCs/>
          <w:noProof/>
          <w:szCs w:val="24"/>
        </w:rPr>
        <w:t>et al.</w:t>
      </w:r>
      <w:r w:rsidRPr="00D430E8">
        <w:rPr>
          <w:rFonts w:ascii="Calibri" w:hAnsi="Calibri" w:cs="Calibri"/>
          <w:noProof/>
          <w:szCs w:val="24"/>
        </w:rPr>
        <w:t xml:space="preserve"> (2021) ‘Crowding, climate, and the case for social distancing among trees’, </w:t>
      </w:r>
      <w:r w:rsidRPr="00D430E8">
        <w:rPr>
          <w:rFonts w:ascii="Calibri" w:hAnsi="Calibri" w:cs="Calibri"/>
          <w:i/>
          <w:iCs/>
          <w:noProof/>
          <w:szCs w:val="24"/>
        </w:rPr>
        <w:t>Ecological Applications</w:t>
      </w:r>
      <w:r w:rsidRPr="00D430E8">
        <w:rPr>
          <w:rFonts w:ascii="Calibri" w:hAnsi="Calibri" w:cs="Calibri"/>
          <w:noProof/>
          <w:szCs w:val="24"/>
        </w:rPr>
        <w:t>, (June 2021), pp. 1–14. doi: 10.1002/eap.2507.</w:t>
      </w:r>
    </w:p>
    <w:p w14:paraId="5CE28E7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Geils, B. W., Hummer, K. E. and Hunt, R. S. (2010) ‘White pines, Ribes, and blister rust: A review and synthesis’, </w:t>
      </w:r>
      <w:r w:rsidRPr="00D430E8">
        <w:rPr>
          <w:rFonts w:ascii="Calibri" w:hAnsi="Calibri" w:cs="Calibri"/>
          <w:i/>
          <w:iCs/>
          <w:noProof/>
          <w:szCs w:val="24"/>
        </w:rPr>
        <w:t>Forest Pathology</w:t>
      </w:r>
      <w:r w:rsidRPr="00D430E8">
        <w:rPr>
          <w:rFonts w:ascii="Calibri" w:hAnsi="Calibri" w:cs="Calibri"/>
          <w:noProof/>
          <w:szCs w:val="24"/>
        </w:rPr>
        <w:t>, 40(3–4), pp. 147–185. doi: 10.1111/j.1439-0329.2010.00654.x.</w:t>
      </w:r>
    </w:p>
    <w:p w14:paraId="7A7FDB9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arry, D. E., Jenkinson, J. L. and Kinloch, B. B. (1983) ‘Early Growth of Sugar Pine from an Elevational Transect’, </w:t>
      </w:r>
      <w:r w:rsidRPr="00D430E8">
        <w:rPr>
          <w:rFonts w:ascii="Calibri" w:hAnsi="Calibri" w:cs="Calibri"/>
          <w:i/>
          <w:iCs/>
          <w:noProof/>
          <w:szCs w:val="24"/>
        </w:rPr>
        <w:t>Forest Science</w:t>
      </w:r>
      <w:r w:rsidRPr="00D430E8">
        <w:rPr>
          <w:rFonts w:ascii="Calibri" w:hAnsi="Calibri" w:cs="Calibri"/>
          <w:noProof/>
          <w:szCs w:val="24"/>
        </w:rPr>
        <w:t>, 29(3), pp. 660–669. Available at: http://www.ingentaconnect.com/content/saf/fs/1983/00000029/00000003/art00027.</w:t>
      </w:r>
    </w:p>
    <w:p w14:paraId="16174B4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essburg, P. F. </w:t>
      </w:r>
      <w:r w:rsidRPr="00D430E8">
        <w:rPr>
          <w:rFonts w:ascii="Calibri" w:hAnsi="Calibri" w:cs="Calibri"/>
          <w:i/>
          <w:iCs/>
          <w:noProof/>
          <w:szCs w:val="24"/>
        </w:rPr>
        <w:t>et al.</w:t>
      </w:r>
      <w:r w:rsidRPr="00D430E8">
        <w:rPr>
          <w:rFonts w:ascii="Calibri" w:hAnsi="Calibri" w:cs="Calibri"/>
          <w:noProof/>
          <w:szCs w:val="24"/>
        </w:rPr>
        <w:t xml:space="preserve"> (2016) ‘Tamm Review: Management of mixed-severity fire regime forests in Oregon, Washington, and Northern California’, </w:t>
      </w:r>
      <w:r w:rsidRPr="00D430E8">
        <w:rPr>
          <w:rFonts w:ascii="Calibri" w:hAnsi="Calibri" w:cs="Calibri"/>
          <w:i/>
          <w:iCs/>
          <w:noProof/>
          <w:szCs w:val="24"/>
        </w:rPr>
        <w:t>Forest Ecology and Management</w:t>
      </w:r>
      <w:r w:rsidRPr="00D430E8">
        <w:rPr>
          <w:rFonts w:ascii="Calibri" w:hAnsi="Calibri" w:cs="Calibri"/>
          <w:noProof/>
          <w:szCs w:val="24"/>
        </w:rPr>
        <w:t>, 366, pp. 221–250. doi: 10.1016/j.foreco.2016.01.034.</w:t>
      </w:r>
    </w:p>
    <w:p w14:paraId="16B0AC1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essburg, P. F. </w:t>
      </w:r>
      <w:r w:rsidRPr="00D430E8">
        <w:rPr>
          <w:rFonts w:ascii="Calibri" w:hAnsi="Calibri" w:cs="Calibri"/>
          <w:i/>
          <w:iCs/>
          <w:noProof/>
          <w:szCs w:val="24"/>
        </w:rPr>
        <w:t>et al.</w:t>
      </w:r>
      <w:r w:rsidRPr="00D430E8">
        <w:rPr>
          <w:rFonts w:ascii="Calibri" w:hAnsi="Calibri" w:cs="Calibri"/>
          <w:noProof/>
          <w:szCs w:val="24"/>
        </w:rPr>
        <w:t xml:space="preserve"> (2021) ‘Wildfire and climate change adaptation of western North American forests: </w:t>
      </w:r>
      <w:r w:rsidRPr="00D430E8">
        <w:rPr>
          <w:rFonts w:ascii="Calibri" w:hAnsi="Calibri" w:cs="Calibri"/>
          <w:noProof/>
          <w:szCs w:val="24"/>
        </w:rPr>
        <w:lastRenderedPageBreak/>
        <w:t xml:space="preserve">a case for intentional management’, </w:t>
      </w:r>
      <w:r w:rsidRPr="00D430E8">
        <w:rPr>
          <w:rFonts w:ascii="Calibri" w:hAnsi="Calibri" w:cs="Calibri"/>
          <w:i/>
          <w:iCs/>
          <w:noProof/>
          <w:szCs w:val="24"/>
        </w:rPr>
        <w:t>Ecological Applications</w:t>
      </w:r>
      <w:r w:rsidRPr="00D430E8">
        <w:rPr>
          <w:rFonts w:ascii="Calibri" w:hAnsi="Calibri" w:cs="Calibri"/>
          <w:noProof/>
          <w:szCs w:val="24"/>
        </w:rPr>
        <w:t>, 0(0). doi: 10.1002/eap.2432.</w:t>
      </w:r>
    </w:p>
    <w:p w14:paraId="12C7473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icke, J. A. </w:t>
      </w:r>
      <w:r w:rsidRPr="00D430E8">
        <w:rPr>
          <w:rFonts w:ascii="Calibri" w:hAnsi="Calibri" w:cs="Calibri"/>
          <w:i/>
          <w:iCs/>
          <w:noProof/>
          <w:szCs w:val="24"/>
        </w:rPr>
        <w:t>et al.</w:t>
      </w:r>
      <w:r w:rsidRPr="00D430E8">
        <w:rPr>
          <w:rFonts w:ascii="Calibri" w:hAnsi="Calibri" w:cs="Calibri"/>
          <w:noProof/>
          <w:szCs w:val="24"/>
        </w:rPr>
        <w:t xml:space="preserve"> (2012) ‘Effects of bark beetle-caused tree mortality on wildfire’, </w:t>
      </w:r>
      <w:r w:rsidRPr="00D430E8">
        <w:rPr>
          <w:rFonts w:ascii="Calibri" w:hAnsi="Calibri" w:cs="Calibri"/>
          <w:i/>
          <w:iCs/>
          <w:noProof/>
          <w:szCs w:val="24"/>
        </w:rPr>
        <w:t>Forest Ecology and Management</w:t>
      </w:r>
      <w:r w:rsidRPr="00D430E8">
        <w:rPr>
          <w:rFonts w:ascii="Calibri" w:hAnsi="Calibri" w:cs="Calibri"/>
          <w:noProof/>
          <w:szCs w:val="24"/>
        </w:rPr>
        <w:t>, 271, pp. 81–90. doi: 10.1016/j.foreco.2012.02.005.</w:t>
      </w:r>
    </w:p>
    <w:p w14:paraId="02033CA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ood, S. M., Smith, S. L. and Cluck, D. R. (2010) ‘Predicting mortality for five California conifers following wildfire’, </w:t>
      </w:r>
      <w:r w:rsidRPr="00D430E8">
        <w:rPr>
          <w:rFonts w:ascii="Calibri" w:hAnsi="Calibri" w:cs="Calibri"/>
          <w:i/>
          <w:iCs/>
          <w:noProof/>
          <w:szCs w:val="24"/>
        </w:rPr>
        <w:t>Forest Ecology and Management</w:t>
      </w:r>
      <w:r w:rsidRPr="00D430E8">
        <w:rPr>
          <w:rFonts w:ascii="Calibri" w:hAnsi="Calibri" w:cs="Calibri"/>
          <w:noProof/>
          <w:szCs w:val="24"/>
        </w:rPr>
        <w:t>, 260(5), pp. 750–762. doi: 10.1016/j.foreco.2010.05.033.</w:t>
      </w:r>
    </w:p>
    <w:p w14:paraId="5139C2C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Kinloch, B. B. </w:t>
      </w:r>
      <w:r w:rsidRPr="00D430E8">
        <w:rPr>
          <w:rFonts w:ascii="Calibri" w:hAnsi="Calibri" w:cs="Calibri"/>
          <w:i/>
          <w:iCs/>
          <w:noProof/>
          <w:szCs w:val="24"/>
        </w:rPr>
        <w:t>et al.</w:t>
      </w:r>
      <w:r w:rsidRPr="00D430E8">
        <w:rPr>
          <w:rFonts w:ascii="Calibri" w:hAnsi="Calibri" w:cs="Calibri"/>
          <w:noProof/>
          <w:szCs w:val="24"/>
        </w:rPr>
        <w:t xml:space="preserve"> (2018) ‘Patterns of Variation in Blister Rust Resistance in Sugar Pine ( Pinus lambertiana )’, in </w:t>
      </w:r>
      <w:r w:rsidRPr="00D430E8">
        <w:rPr>
          <w:rFonts w:ascii="Calibri" w:hAnsi="Calibri" w:cs="Calibri"/>
          <w:i/>
          <w:iCs/>
          <w:noProof/>
          <w:szCs w:val="24"/>
        </w:rPr>
        <w:t>Schoettle, Anna W.; Sniezko, Richard A.; Kliejunas, John T., eds. 2018. Proceedings of the IUFRO joint conference: Genetics of five-needle pines, rusts of forest trees, and Strobusphere; 2014 June 15–20; Fort Collins, CO. Proc. RMRS-P-76. Fort Collins, CO</w:t>
      </w:r>
      <w:r w:rsidRPr="00D430E8">
        <w:rPr>
          <w:rFonts w:ascii="Calibri" w:hAnsi="Calibri" w:cs="Calibri"/>
          <w:noProof/>
          <w:szCs w:val="24"/>
        </w:rPr>
        <w:t>, pp. 124–128.</w:t>
      </w:r>
    </w:p>
    <w:p w14:paraId="2FF33C4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Kinloch, B. B. and Scheuner, W. H. (1990) ‘Pinus lambertiana Dougl.’, in </w:t>
      </w:r>
      <w:r w:rsidRPr="00D430E8">
        <w:rPr>
          <w:rFonts w:ascii="Calibri" w:hAnsi="Calibri" w:cs="Calibri"/>
          <w:i/>
          <w:iCs/>
          <w:noProof/>
          <w:szCs w:val="24"/>
        </w:rPr>
        <w:t>Silvics of North America 1</w:t>
      </w:r>
      <w:r w:rsidRPr="00D430E8">
        <w:rPr>
          <w:rFonts w:ascii="Calibri" w:hAnsi="Calibri" w:cs="Calibri"/>
          <w:noProof/>
          <w:szCs w:val="24"/>
        </w:rPr>
        <w:t>, pp. 370–380.</w:t>
      </w:r>
    </w:p>
    <w:p w14:paraId="215BEEF9"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5EEB7A0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atham, P. and Tappeiner, J. (2002) ‘Response of old-growth conifers to reduction in stand density in western Oregon forests’, </w:t>
      </w:r>
      <w:r w:rsidRPr="00D430E8">
        <w:rPr>
          <w:rFonts w:ascii="Calibri" w:hAnsi="Calibri" w:cs="Calibri"/>
          <w:i/>
          <w:iCs/>
          <w:noProof/>
          <w:szCs w:val="24"/>
        </w:rPr>
        <w:t>Tree Physiology</w:t>
      </w:r>
      <w:r w:rsidRPr="00D430E8">
        <w:rPr>
          <w:rFonts w:ascii="Calibri" w:hAnsi="Calibri" w:cs="Calibri"/>
          <w:noProof/>
          <w:szCs w:val="24"/>
        </w:rPr>
        <w:t>, 22(2–3), pp. 137–146. doi: 10.1093/treephys/22.2-3.137.</w:t>
      </w:r>
    </w:p>
    <w:p w14:paraId="0AB4775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evine, C. R. </w:t>
      </w:r>
      <w:r w:rsidRPr="00D430E8">
        <w:rPr>
          <w:rFonts w:ascii="Calibri" w:hAnsi="Calibri" w:cs="Calibri"/>
          <w:i/>
          <w:iCs/>
          <w:noProof/>
          <w:szCs w:val="24"/>
        </w:rPr>
        <w:t>et al.</w:t>
      </w:r>
      <w:r w:rsidRPr="00D430E8">
        <w:rPr>
          <w:rFonts w:ascii="Calibri" w:hAnsi="Calibri" w:cs="Calibri"/>
          <w:noProof/>
          <w:szCs w:val="24"/>
        </w:rPr>
        <w:t xml:space="preserve"> (2016) ‘Long-term demographic trends in a fire-suppressed mixed-conifer forest’, </w:t>
      </w:r>
      <w:r w:rsidRPr="00D430E8">
        <w:rPr>
          <w:rFonts w:ascii="Calibri" w:hAnsi="Calibri" w:cs="Calibri"/>
          <w:i/>
          <w:iCs/>
          <w:noProof/>
          <w:szCs w:val="24"/>
        </w:rPr>
        <w:t>Canadian Journal of Forest Research</w:t>
      </w:r>
      <w:r w:rsidRPr="00D430E8">
        <w:rPr>
          <w:rFonts w:ascii="Calibri" w:hAnsi="Calibri" w:cs="Calibri"/>
          <w:noProof/>
          <w:szCs w:val="24"/>
        </w:rPr>
        <w:t>, 46(5), pp. 745–752. doi: 10.1139/cjfr-2015-0406.</w:t>
      </w:r>
    </w:p>
    <w:p w14:paraId="4854266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utz, J. A. </w:t>
      </w:r>
      <w:r w:rsidRPr="00D430E8">
        <w:rPr>
          <w:rFonts w:ascii="Calibri" w:hAnsi="Calibri" w:cs="Calibri"/>
          <w:i/>
          <w:iCs/>
          <w:noProof/>
          <w:szCs w:val="24"/>
        </w:rPr>
        <w:t>et al.</w:t>
      </w:r>
      <w:r w:rsidRPr="00D430E8">
        <w:rPr>
          <w:rFonts w:ascii="Calibri" w:hAnsi="Calibri" w:cs="Calibri"/>
          <w:noProof/>
          <w:szCs w:val="24"/>
        </w:rPr>
        <w:t xml:space="preserve"> (2013) ‘The importance of large-diameter trees to forest structural heterogeneity’, </w:t>
      </w:r>
      <w:r w:rsidRPr="00D430E8">
        <w:rPr>
          <w:rFonts w:ascii="Calibri" w:hAnsi="Calibri" w:cs="Calibri"/>
          <w:i/>
          <w:iCs/>
          <w:noProof/>
          <w:szCs w:val="24"/>
        </w:rPr>
        <w:t>PLoS ONE</w:t>
      </w:r>
      <w:r w:rsidRPr="00D430E8">
        <w:rPr>
          <w:rFonts w:ascii="Calibri" w:hAnsi="Calibri" w:cs="Calibri"/>
          <w:noProof/>
          <w:szCs w:val="24"/>
        </w:rPr>
        <w:t>, 8(12). doi: 10.1371/journal.pone.0082784.</w:t>
      </w:r>
    </w:p>
    <w:p w14:paraId="5F52A57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utz, J. A. </w:t>
      </w:r>
      <w:r w:rsidRPr="00D430E8">
        <w:rPr>
          <w:rFonts w:ascii="Calibri" w:hAnsi="Calibri" w:cs="Calibri"/>
          <w:i/>
          <w:iCs/>
          <w:noProof/>
          <w:szCs w:val="24"/>
        </w:rPr>
        <w:t>et al.</w:t>
      </w:r>
      <w:r w:rsidRPr="00D430E8">
        <w:rPr>
          <w:rFonts w:ascii="Calibri" w:hAnsi="Calibri" w:cs="Calibri"/>
          <w:noProof/>
          <w:szCs w:val="24"/>
        </w:rPr>
        <w:t xml:space="preserve"> (2018) ‘Global importance of large-diameter trees’, </w:t>
      </w:r>
      <w:r w:rsidRPr="00D430E8">
        <w:rPr>
          <w:rFonts w:ascii="Calibri" w:hAnsi="Calibri" w:cs="Calibri"/>
          <w:i/>
          <w:iCs/>
          <w:noProof/>
          <w:szCs w:val="24"/>
        </w:rPr>
        <w:t>Global Ecology and Biogeography</w:t>
      </w:r>
      <w:r w:rsidRPr="00D430E8">
        <w:rPr>
          <w:rFonts w:ascii="Calibri" w:hAnsi="Calibri" w:cs="Calibri"/>
          <w:noProof/>
          <w:szCs w:val="24"/>
        </w:rPr>
        <w:t>, 27(7), pp. 849–864. doi: 10.1111/geb.12747.</w:t>
      </w:r>
    </w:p>
    <w:p w14:paraId="00A2DB3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utz, J. A. </w:t>
      </w:r>
      <w:r w:rsidRPr="00D430E8">
        <w:rPr>
          <w:rFonts w:ascii="Calibri" w:hAnsi="Calibri" w:cs="Calibri"/>
          <w:i/>
          <w:iCs/>
          <w:noProof/>
          <w:szCs w:val="24"/>
        </w:rPr>
        <w:t>et al.</w:t>
      </w:r>
      <w:r w:rsidRPr="00D430E8">
        <w:rPr>
          <w:rFonts w:ascii="Calibri" w:hAnsi="Calibri" w:cs="Calibri"/>
          <w:noProof/>
          <w:szCs w:val="24"/>
        </w:rPr>
        <w:t xml:space="preserve"> (2020) ‘Large-diameter trees dominate snag and surface biomass following reintroduced fire’, </w:t>
      </w:r>
      <w:r w:rsidRPr="00D430E8">
        <w:rPr>
          <w:rFonts w:ascii="Calibri" w:hAnsi="Calibri" w:cs="Calibri"/>
          <w:i/>
          <w:iCs/>
          <w:noProof/>
          <w:szCs w:val="24"/>
        </w:rPr>
        <w:t>Ecological Processes</w:t>
      </w:r>
      <w:r w:rsidRPr="00D430E8">
        <w:rPr>
          <w:rFonts w:ascii="Calibri" w:hAnsi="Calibri" w:cs="Calibri"/>
          <w:noProof/>
          <w:szCs w:val="24"/>
        </w:rPr>
        <w:t>, 9(1). doi: 10.1186/s13717-020-00243-8.</w:t>
      </w:r>
    </w:p>
    <w:p w14:paraId="02BF9E2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Mahalovich, M. and Stritch, L. (2013) ‘Pinus albicaulis. The IUCN Red List of Threatened Species 2013’. Available at: https://dx.doi.org/10.2305/IUCN.UK.2013-1.RLTS.T39049A2885918.en.</w:t>
      </w:r>
    </w:p>
    <w:p w14:paraId="0C23E0B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aloney, P. E. (2011) ‘Incidence and distribution of white pine blister rust in the high-elevation forests of California’, </w:t>
      </w:r>
      <w:r w:rsidRPr="00D430E8">
        <w:rPr>
          <w:rFonts w:ascii="Calibri" w:hAnsi="Calibri" w:cs="Calibri"/>
          <w:i/>
          <w:iCs/>
          <w:noProof/>
          <w:szCs w:val="24"/>
        </w:rPr>
        <w:t>Forest Pathology</w:t>
      </w:r>
      <w:r w:rsidRPr="00D430E8">
        <w:rPr>
          <w:rFonts w:ascii="Calibri" w:hAnsi="Calibri" w:cs="Calibri"/>
          <w:noProof/>
          <w:szCs w:val="24"/>
        </w:rPr>
        <w:t>, 41(4), pp. 308–316. doi: 10.1111/j.1439-0329.2011.00732.x.</w:t>
      </w:r>
    </w:p>
    <w:p w14:paraId="5771A76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aloney, P. E. </w:t>
      </w:r>
      <w:r w:rsidRPr="00D430E8">
        <w:rPr>
          <w:rFonts w:ascii="Calibri" w:hAnsi="Calibri" w:cs="Calibri"/>
          <w:i/>
          <w:iCs/>
          <w:noProof/>
          <w:szCs w:val="24"/>
        </w:rPr>
        <w:t>et al.</w:t>
      </w:r>
      <w:r w:rsidRPr="00D430E8">
        <w:rPr>
          <w:rFonts w:ascii="Calibri" w:hAnsi="Calibri" w:cs="Calibri"/>
          <w:noProof/>
          <w:szCs w:val="24"/>
        </w:rPr>
        <w:t xml:space="preserve"> (2011) ‘Population biology of sugar pine (Pinus lambertiana Dougl.) with reference to historical disturbances in the Lake Tahoe Basin: Implications for restoration’, </w:t>
      </w:r>
      <w:r w:rsidRPr="00D430E8">
        <w:rPr>
          <w:rFonts w:ascii="Calibri" w:hAnsi="Calibri" w:cs="Calibri"/>
          <w:i/>
          <w:iCs/>
          <w:noProof/>
          <w:szCs w:val="24"/>
        </w:rPr>
        <w:t>Forest Ecology and Management</w:t>
      </w:r>
      <w:r w:rsidRPr="00D430E8">
        <w:rPr>
          <w:rFonts w:ascii="Calibri" w:hAnsi="Calibri" w:cs="Calibri"/>
          <w:noProof/>
          <w:szCs w:val="24"/>
        </w:rPr>
        <w:t>, 262(5), pp. 770–779. doi: 10.1016/j.foreco.2011.05.011.</w:t>
      </w:r>
    </w:p>
    <w:p w14:paraId="3E3126B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aloney, P. E. (2014) ‘The multivariate underpinnings of recruitment for three Pinus species in montane forests of the Sierra Nevada, USA’, </w:t>
      </w:r>
      <w:r w:rsidRPr="00D430E8">
        <w:rPr>
          <w:rFonts w:ascii="Calibri" w:hAnsi="Calibri" w:cs="Calibri"/>
          <w:i/>
          <w:iCs/>
          <w:noProof/>
          <w:szCs w:val="24"/>
        </w:rPr>
        <w:t>Plant Ecology</w:t>
      </w:r>
      <w:r w:rsidRPr="00D430E8">
        <w:rPr>
          <w:rFonts w:ascii="Calibri" w:hAnsi="Calibri" w:cs="Calibri"/>
          <w:noProof/>
          <w:szCs w:val="24"/>
        </w:rPr>
        <w:t>, 215(2), pp. 261–274. doi: 10.1007/s11258-013-0295-6.</w:t>
      </w:r>
    </w:p>
    <w:p w14:paraId="7EA5F4B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11) ‘Long-term effects of prescribed fire on mixed conifer forest structure in the Sierra Nevada, California’, </w:t>
      </w:r>
      <w:r w:rsidRPr="00D430E8">
        <w:rPr>
          <w:rFonts w:ascii="Calibri" w:hAnsi="Calibri" w:cs="Calibri"/>
          <w:i/>
          <w:iCs/>
          <w:noProof/>
          <w:szCs w:val="24"/>
        </w:rPr>
        <w:t>Forest Ecology and Management</w:t>
      </w:r>
      <w:r w:rsidRPr="00D430E8">
        <w:rPr>
          <w:rFonts w:ascii="Calibri" w:hAnsi="Calibri" w:cs="Calibri"/>
          <w:noProof/>
          <w:szCs w:val="24"/>
        </w:rPr>
        <w:t>, 261(6), pp. 989–994. doi: 10.1016/j.foreco.2010.12.013.</w:t>
      </w:r>
    </w:p>
    <w:p w14:paraId="3FAB0FD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16) ‘Does Prescribed Fire Promote Resistance To Drought in Low Elevation Forests of the Sierra Nevada, California, Usa?’, </w:t>
      </w:r>
      <w:r w:rsidRPr="00D430E8">
        <w:rPr>
          <w:rFonts w:ascii="Calibri" w:hAnsi="Calibri" w:cs="Calibri"/>
          <w:i/>
          <w:iCs/>
          <w:noProof/>
          <w:szCs w:val="24"/>
        </w:rPr>
        <w:t>Fire Ecology</w:t>
      </w:r>
      <w:r w:rsidRPr="00D430E8">
        <w:rPr>
          <w:rFonts w:ascii="Calibri" w:hAnsi="Calibri" w:cs="Calibri"/>
          <w:noProof/>
          <w:szCs w:val="24"/>
        </w:rPr>
        <w:t xml:space="preserve">, 12(1), pp. 5–15. doi: </w:t>
      </w:r>
      <w:r w:rsidRPr="00D430E8">
        <w:rPr>
          <w:rFonts w:ascii="Calibri" w:hAnsi="Calibri" w:cs="Calibri"/>
          <w:noProof/>
          <w:szCs w:val="24"/>
        </w:rPr>
        <w:lastRenderedPageBreak/>
        <w:t>10.4996/fireecology.1201013.</w:t>
      </w:r>
    </w:p>
    <w:p w14:paraId="208A82E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18) ‘Pre-fire drought and competition mediate post-fire conifer mortality in western U.S. National Parks’, </w:t>
      </w:r>
      <w:r w:rsidRPr="00D430E8">
        <w:rPr>
          <w:rFonts w:ascii="Calibri" w:hAnsi="Calibri" w:cs="Calibri"/>
          <w:i/>
          <w:iCs/>
          <w:noProof/>
          <w:szCs w:val="24"/>
        </w:rPr>
        <w:t>Ecological Applications</w:t>
      </w:r>
      <w:r w:rsidRPr="00D430E8">
        <w:rPr>
          <w:rFonts w:ascii="Calibri" w:hAnsi="Calibri" w:cs="Calibri"/>
          <w:noProof/>
          <w:szCs w:val="24"/>
        </w:rPr>
        <w:t>, 28(7), pp. 1730–1739. doi: 10.1002/eap.1778.</w:t>
      </w:r>
    </w:p>
    <w:p w14:paraId="7CCC46F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04) ‘Effects of an introduced pathogen and fire exclusion on the demography of sugar pine’, </w:t>
      </w:r>
      <w:r w:rsidRPr="00D430E8">
        <w:rPr>
          <w:rFonts w:ascii="Calibri" w:hAnsi="Calibri" w:cs="Calibri"/>
          <w:i/>
          <w:iCs/>
          <w:noProof/>
          <w:szCs w:val="24"/>
        </w:rPr>
        <w:t>Ecological Applications</w:t>
      </w:r>
      <w:r w:rsidRPr="00D430E8">
        <w:rPr>
          <w:rFonts w:ascii="Calibri" w:hAnsi="Calibri" w:cs="Calibri"/>
          <w:noProof/>
          <w:szCs w:val="24"/>
        </w:rPr>
        <w:t>, 14(5), pp. 1590–1602. doi: 10.1890/03-5109.</w:t>
      </w:r>
    </w:p>
    <w:p w14:paraId="43CC097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20) ‘The influence of pre-fire growth patterns on post-fire tree mortality for common conifers in western US parks’, </w:t>
      </w:r>
      <w:r w:rsidRPr="00D430E8">
        <w:rPr>
          <w:rFonts w:ascii="Calibri" w:hAnsi="Calibri" w:cs="Calibri"/>
          <w:i/>
          <w:iCs/>
          <w:noProof/>
          <w:szCs w:val="24"/>
        </w:rPr>
        <w:t>International Journal of Wildland Fire</w:t>
      </w:r>
      <w:r w:rsidRPr="00D430E8">
        <w:rPr>
          <w:rFonts w:ascii="Calibri" w:hAnsi="Calibri" w:cs="Calibri"/>
          <w:noProof/>
          <w:szCs w:val="24"/>
        </w:rPr>
        <w:t>, 29(6), pp. 513–518. doi: 10.1071/WF19020.</w:t>
      </w:r>
    </w:p>
    <w:p w14:paraId="0592EA1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and Stephenson, N. L. (2007) ‘Apparent climatically induced increase of tree mortality rates in a temperate forest’, </w:t>
      </w:r>
      <w:r w:rsidRPr="00D430E8">
        <w:rPr>
          <w:rFonts w:ascii="Calibri" w:hAnsi="Calibri" w:cs="Calibri"/>
          <w:i/>
          <w:iCs/>
          <w:noProof/>
          <w:szCs w:val="24"/>
        </w:rPr>
        <w:t>Ecology Letters</w:t>
      </w:r>
      <w:r w:rsidRPr="00D430E8">
        <w:rPr>
          <w:rFonts w:ascii="Calibri" w:hAnsi="Calibri" w:cs="Calibri"/>
          <w:noProof/>
          <w:szCs w:val="24"/>
        </w:rPr>
        <w:t>, 10(10), pp. 909–916. doi: 10.1111/j.1461-0248.2007.01080.x.</w:t>
      </w:r>
    </w:p>
    <w:p w14:paraId="702AB35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Stephenson, N. L. and Keeley, J. E. (2006) ‘Forest reproduction along a climatic gradient in the Sierra Nevada, California’, </w:t>
      </w:r>
      <w:r w:rsidRPr="00D430E8">
        <w:rPr>
          <w:rFonts w:ascii="Calibri" w:hAnsi="Calibri" w:cs="Calibri"/>
          <w:i/>
          <w:iCs/>
          <w:noProof/>
          <w:szCs w:val="24"/>
        </w:rPr>
        <w:t>Forest Ecology and Management</w:t>
      </w:r>
      <w:r w:rsidRPr="00D430E8">
        <w:rPr>
          <w:rFonts w:ascii="Calibri" w:hAnsi="Calibri" w:cs="Calibri"/>
          <w:noProof/>
          <w:szCs w:val="24"/>
        </w:rPr>
        <w:t>, 225(1–3), pp. 391–399. doi: 10.1016/j.foreco.2006.01.015.</w:t>
      </w:r>
    </w:p>
    <w:p w14:paraId="312E1127"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cCauley, L. A. </w:t>
      </w:r>
      <w:r w:rsidRPr="00D430E8">
        <w:rPr>
          <w:rFonts w:ascii="Calibri" w:hAnsi="Calibri" w:cs="Calibri"/>
          <w:i/>
          <w:iCs/>
          <w:noProof/>
          <w:szCs w:val="24"/>
        </w:rPr>
        <w:t>et al.</w:t>
      </w:r>
      <w:r w:rsidRPr="00D430E8">
        <w:rPr>
          <w:rFonts w:ascii="Calibri" w:hAnsi="Calibri" w:cs="Calibri"/>
          <w:noProof/>
          <w:szCs w:val="24"/>
        </w:rPr>
        <w:t xml:space="preserve"> (2022) ‘Landscape-scale forest restoration decreases vulnerability to drought mortality under climate change in southwest USA ponderosa forest’, </w:t>
      </w:r>
      <w:r w:rsidRPr="00D430E8">
        <w:rPr>
          <w:rFonts w:ascii="Calibri" w:hAnsi="Calibri" w:cs="Calibri"/>
          <w:i/>
          <w:iCs/>
          <w:noProof/>
          <w:szCs w:val="24"/>
        </w:rPr>
        <w:t>Forest Ecology and Management</w:t>
      </w:r>
      <w:r w:rsidRPr="00D430E8">
        <w:rPr>
          <w:rFonts w:ascii="Calibri" w:hAnsi="Calibri" w:cs="Calibri"/>
          <w:noProof/>
          <w:szCs w:val="24"/>
        </w:rPr>
        <w:t>, 509(February), p. 120088. doi: 10.1016/j.foreco.2022.120088.</w:t>
      </w:r>
    </w:p>
    <w:p w14:paraId="4F54E03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illar, C. I. and Stephenson, N. L. (2015) ‘Temperate forest health in an era of emerging megadisturbance’, </w:t>
      </w:r>
      <w:r w:rsidRPr="00D430E8">
        <w:rPr>
          <w:rFonts w:ascii="Calibri" w:hAnsi="Calibri" w:cs="Calibri"/>
          <w:i/>
          <w:iCs/>
          <w:noProof/>
          <w:szCs w:val="24"/>
        </w:rPr>
        <w:t>Science</w:t>
      </w:r>
      <w:r w:rsidRPr="00D430E8">
        <w:rPr>
          <w:rFonts w:ascii="Calibri" w:hAnsi="Calibri" w:cs="Calibri"/>
          <w:noProof/>
          <w:szCs w:val="24"/>
        </w:rPr>
        <w:t>, 349(6250), pp. 823–826. doi: 10.1126/science.aaa9933.</w:t>
      </w:r>
    </w:p>
    <w:p w14:paraId="062A1F5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oran, E. V. </w:t>
      </w:r>
      <w:r w:rsidRPr="00D430E8">
        <w:rPr>
          <w:rFonts w:ascii="Calibri" w:hAnsi="Calibri" w:cs="Calibri"/>
          <w:i/>
          <w:iCs/>
          <w:noProof/>
          <w:szCs w:val="24"/>
        </w:rPr>
        <w:t>et al.</w:t>
      </w:r>
      <w:r w:rsidRPr="00D430E8">
        <w:rPr>
          <w:rFonts w:ascii="Calibri" w:hAnsi="Calibri" w:cs="Calibri"/>
          <w:noProof/>
          <w:szCs w:val="24"/>
        </w:rPr>
        <w:t xml:space="preserve"> (2019) ‘Negative impacts of summer heat on Sierra Nevada tree seedlings’, </w:t>
      </w:r>
      <w:r w:rsidRPr="00D430E8">
        <w:rPr>
          <w:rFonts w:ascii="Calibri" w:hAnsi="Calibri" w:cs="Calibri"/>
          <w:i/>
          <w:iCs/>
          <w:noProof/>
          <w:szCs w:val="24"/>
        </w:rPr>
        <w:t>Ecosphere</w:t>
      </w:r>
      <w:r w:rsidRPr="00D430E8">
        <w:rPr>
          <w:rFonts w:ascii="Calibri" w:hAnsi="Calibri" w:cs="Calibri"/>
          <w:noProof/>
          <w:szCs w:val="24"/>
        </w:rPr>
        <w:t>, 10(6). doi: 10.1002/ecs2.2776.</w:t>
      </w:r>
    </w:p>
    <w:p w14:paraId="1900BDB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urray, M. P. and Tomback, D. F. (2010) ‘Clark’s nutcrackers harvest sugar pine seeds from cones’, </w:t>
      </w:r>
      <w:r w:rsidRPr="00D430E8">
        <w:rPr>
          <w:rFonts w:ascii="Calibri" w:hAnsi="Calibri" w:cs="Calibri"/>
          <w:i/>
          <w:iCs/>
          <w:noProof/>
          <w:szCs w:val="24"/>
        </w:rPr>
        <w:t>Western North American Naturalist</w:t>
      </w:r>
      <w:r w:rsidRPr="00D430E8">
        <w:rPr>
          <w:rFonts w:ascii="Calibri" w:hAnsi="Calibri" w:cs="Calibri"/>
          <w:noProof/>
          <w:szCs w:val="24"/>
        </w:rPr>
        <w:t>, 70(3), pp. 413–414. doi: 10.3398/064.070.0314.</w:t>
      </w:r>
    </w:p>
    <w:p w14:paraId="4C7A29E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esmith, J. C. B. </w:t>
      </w:r>
      <w:r w:rsidRPr="00D430E8">
        <w:rPr>
          <w:rFonts w:ascii="Calibri" w:hAnsi="Calibri" w:cs="Calibri"/>
          <w:i/>
          <w:iCs/>
          <w:noProof/>
          <w:szCs w:val="24"/>
        </w:rPr>
        <w:t>et al.</w:t>
      </w:r>
      <w:r w:rsidRPr="00D430E8">
        <w:rPr>
          <w:rFonts w:ascii="Calibri" w:hAnsi="Calibri" w:cs="Calibri"/>
          <w:noProof/>
          <w:szCs w:val="24"/>
        </w:rPr>
        <w:t xml:space="preserve"> (2010) ‘The effects of raking on sugar pine mortality following prescribed fire in sequoia and kings canyon national parks, California, USA’, </w:t>
      </w:r>
      <w:r w:rsidRPr="00D430E8">
        <w:rPr>
          <w:rFonts w:ascii="Calibri" w:hAnsi="Calibri" w:cs="Calibri"/>
          <w:i/>
          <w:iCs/>
          <w:noProof/>
          <w:szCs w:val="24"/>
        </w:rPr>
        <w:t>Fire Ecology</w:t>
      </w:r>
      <w:r w:rsidRPr="00D430E8">
        <w:rPr>
          <w:rFonts w:ascii="Calibri" w:hAnsi="Calibri" w:cs="Calibri"/>
          <w:noProof/>
          <w:szCs w:val="24"/>
        </w:rPr>
        <w:t>, 6(3), pp. 97–116. doi: 10.4996/fireecology.0603097.</w:t>
      </w:r>
    </w:p>
    <w:p w14:paraId="05A5A33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esmith, J. C. B. </w:t>
      </w:r>
      <w:r w:rsidRPr="00D430E8">
        <w:rPr>
          <w:rFonts w:ascii="Calibri" w:hAnsi="Calibri" w:cs="Calibri"/>
          <w:i/>
          <w:iCs/>
          <w:noProof/>
          <w:szCs w:val="24"/>
        </w:rPr>
        <w:t>et al.</w:t>
      </w:r>
      <w:r w:rsidRPr="00D430E8">
        <w:rPr>
          <w:rFonts w:ascii="Calibri" w:hAnsi="Calibri" w:cs="Calibri"/>
          <w:noProof/>
          <w:szCs w:val="24"/>
        </w:rPr>
        <w:t xml:space="preserve"> (2015) ‘The influence of prefire tree growth and crown condition on postfire mortality of sugar pine following prescribed fire in Sequoia National Park’, </w:t>
      </w:r>
      <w:r w:rsidRPr="00D430E8">
        <w:rPr>
          <w:rFonts w:ascii="Calibri" w:hAnsi="Calibri" w:cs="Calibri"/>
          <w:i/>
          <w:iCs/>
          <w:noProof/>
          <w:szCs w:val="24"/>
        </w:rPr>
        <w:t>Canadian Journal of Forest Research</w:t>
      </w:r>
      <w:r w:rsidRPr="00D430E8">
        <w:rPr>
          <w:rFonts w:ascii="Calibri" w:hAnsi="Calibri" w:cs="Calibri"/>
          <w:noProof/>
          <w:szCs w:val="24"/>
        </w:rPr>
        <w:t>, 45(7), pp. 910–919. doi: 10.1139/cjfr-2014-0449.</w:t>
      </w:r>
    </w:p>
    <w:p w14:paraId="3E74105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w:t>
      </w:r>
      <w:r w:rsidRPr="00D430E8">
        <w:rPr>
          <w:rFonts w:ascii="Calibri" w:hAnsi="Calibri" w:cs="Calibri"/>
          <w:i/>
          <w:iCs/>
          <w:noProof/>
          <w:szCs w:val="24"/>
        </w:rPr>
        <w:t>et al.</w:t>
      </w:r>
      <w:r w:rsidRPr="00D430E8">
        <w:rPr>
          <w:rFonts w:ascii="Calibri" w:hAnsi="Calibri" w:cs="Calibri"/>
          <w:noProof/>
          <w:szCs w:val="24"/>
        </w:rPr>
        <w:t xml:space="preserve"> (2009) ‘An ecosystem management strategy for Sierran mixed- conifer forests’, </w:t>
      </w:r>
      <w:r w:rsidRPr="00D430E8">
        <w:rPr>
          <w:rFonts w:ascii="Calibri" w:hAnsi="Calibri" w:cs="Calibri"/>
          <w:i/>
          <w:iCs/>
          <w:noProof/>
          <w:szCs w:val="24"/>
        </w:rPr>
        <w:t>USDA Forest Service, Pacific Southwest Research Station, General Technical Report</w:t>
      </w:r>
      <w:r w:rsidRPr="00D430E8">
        <w:rPr>
          <w:rFonts w:ascii="Calibri" w:hAnsi="Calibri" w:cs="Calibri"/>
          <w:noProof/>
          <w:szCs w:val="24"/>
        </w:rPr>
        <w:t>, (March), p. PSW-GTR-220.</w:t>
      </w:r>
    </w:p>
    <w:p w14:paraId="05A471E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P. </w:t>
      </w:r>
      <w:r w:rsidRPr="00D430E8">
        <w:rPr>
          <w:rFonts w:ascii="Calibri" w:hAnsi="Calibri" w:cs="Calibri"/>
          <w:i/>
          <w:iCs/>
          <w:noProof/>
          <w:szCs w:val="24"/>
        </w:rPr>
        <w:t>et al.</w:t>
      </w:r>
      <w:r w:rsidRPr="00D430E8">
        <w:rPr>
          <w:rFonts w:ascii="Calibri" w:hAnsi="Calibri" w:cs="Calibri"/>
          <w:noProof/>
          <w:szCs w:val="24"/>
        </w:rPr>
        <w:t xml:space="preserve"> (2019) ‘Tamm Review: Reforestation for resilience in dry western U.S. forests’, </w:t>
      </w:r>
      <w:r w:rsidRPr="00D430E8">
        <w:rPr>
          <w:rFonts w:ascii="Calibri" w:hAnsi="Calibri" w:cs="Calibri"/>
          <w:i/>
          <w:iCs/>
          <w:noProof/>
          <w:szCs w:val="24"/>
        </w:rPr>
        <w:t>Forest Ecology and Management</w:t>
      </w:r>
      <w:r w:rsidRPr="00D430E8">
        <w:rPr>
          <w:rFonts w:ascii="Calibri" w:hAnsi="Calibri" w:cs="Calibri"/>
          <w:noProof/>
          <w:szCs w:val="24"/>
        </w:rPr>
        <w:t>, 432(July 2018), pp. 209–224. doi: 10.1016/j.foreco.2018.09.007.</w:t>
      </w:r>
    </w:p>
    <w:p w14:paraId="10B2E55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P. </w:t>
      </w:r>
      <w:r w:rsidRPr="00D430E8">
        <w:rPr>
          <w:rFonts w:ascii="Calibri" w:hAnsi="Calibri" w:cs="Calibri"/>
          <w:i/>
          <w:iCs/>
          <w:noProof/>
          <w:szCs w:val="24"/>
        </w:rPr>
        <w:t>et al.</w:t>
      </w:r>
      <w:r w:rsidRPr="00D430E8">
        <w:rPr>
          <w:rFonts w:ascii="Calibri" w:hAnsi="Calibri" w:cs="Calibri"/>
          <w:noProof/>
          <w:szCs w:val="24"/>
        </w:rPr>
        <w:t xml:space="preserve"> (2021) ‘Pyrosilviculture needed for landscape resilience of dry western United States forests’, </w:t>
      </w:r>
      <w:r w:rsidRPr="00D430E8">
        <w:rPr>
          <w:rFonts w:ascii="Calibri" w:hAnsi="Calibri" w:cs="Calibri"/>
          <w:i/>
          <w:iCs/>
          <w:noProof/>
          <w:szCs w:val="24"/>
        </w:rPr>
        <w:t>Journal of Forestry</w:t>
      </w:r>
      <w:r w:rsidRPr="00D430E8">
        <w:rPr>
          <w:rFonts w:ascii="Calibri" w:hAnsi="Calibri" w:cs="Calibri"/>
          <w:noProof/>
          <w:szCs w:val="24"/>
        </w:rPr>
        <w:t>, pp. 1–25. doi: 10.1093/jofore/fvab026.</w:t>
      </w:r>
    </w:p>
    <w:p w14:paraId="3A15117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P. </w:t>
      </w:r>
      <w:r w:rsidRPr="00D430E8">
        <w:rPr>
          <w:rFonts w:ascii="Calibri" w:hAnsi="Calibri" w:cs="Calibri"/>
          <w:i/>
          <w:iCs/>
          <w:noProof/>
          <w:szCs w:val="24"/>
        </w:rPr>
        <w:t>et al.</w:t>
      </w:r>
      <w:r w:rsidRPr="00D430E8">
        <w:rPr>
          <w:rFonts w:ascii="Calibri" w:hAnsi="Calibri" w:cs="Calibri"/>
          <w:noProof/>
          <w:szCs w:val="24"/>
        </w:rPr>
        <w:t xml:space="preserve"> (2022) ‘Operational resilience in western US frequent-fire forests’, </w:t>
      </w:r>
      <w:r w:rsidRPr="00D430E8">
        <w:rPr>
          <w:rFonts w:ascii="Calibri" w:hAnsi="Calibri" w:cs="Calibri"/>
          <w:i/>
          <w:iCs/>
          <w:noProof/>
          <w:szCs w:val="24"/>
        </w:rPr>
        <w:t>Forest Ecology and Management</w:t>
      </w:r>
      <w:r w:rsidRPr="00D430E8">
        <w:rPr>
          <w:rFonts w:ascii="Calibri" w:hAnsi="Calibri" w:cs="Calibri"/>
          <w:noProof/>
          <w:szCs w:val="24"/>
        </w:rPr>
        <w:t>, 507(November 2021), p. 120004. doi: 10.1016/j.foreco.2021.120004.</w:t>
      </w:r>
    </w:p>
    <w:p w14:paraId="554B304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Panek, J. A. </w:t>
      </w:r>
      <w:r w:rsidRPr="00D430E8">
        <w:rPr>
          <w:rFonts w:ascii="Calibri" w:hAnsi="Calibri" w:cs="Calibri"/>
          <w:i/>
          <w:iCs/>
          <w:noProof/>
          <w:szCs w:val="24"/>
        </w:rPr>
        <w:t>et al.</w:t>
      </w:r>
      <w:r w:rsidRPr="00D430E8">
        <w:rPr>
          <w:rFonts w:ascii="Calibri" w:hAnsi="Calibri" w:cs="Calibri"/>
          <w:noProof/>
          <w:szCs w:val="24"/>
        </w:rPr>
        <w:t xml:space="preserve"> (2012) ‘A natural resource condition assessment for Sequoia and Kings Canyon </w:t>
      </w:r>
      <w:r w:rsidRPr="00D430E8">
        <w:rPr>
          <w:rFonts w:ascii="Calibri" w:hAnsi="Calibri" w:cs="Calibri"/>
          <w:noProof/>
          <w:szCs w:val="24"/>
        </w:rPr>
        <w:lastRenderedPageBreak/>
        <w:t xml:space="preserve">National Parks’, </w:t>
      </w:r>
      <w:r w:rsidRPr="00D430E8">
        <w:rPr>
          <w:rFonts w:ascii="Calibri" w:hAnsi="Calibri" w:cs="Calibri"/>
          <w:i/>
          <w:iCs/>
          <w:noProof/>
          <w:szCs w:val="24"/>
        </w:rPr>
        <w:t>Natural Resource Report NPS/SEKI/NRR—2012</w:t>
      </w:r>
      <w:r w:rsidRPr="00D430E8">
        <w:rPr>
          <w:rFonts w:ascii="Calibri" w:hAnsi="Calibri" w:cs="Calibri"/>
          <w:noProof/>
          <w:szCs w:val="24"/>
        </w:rPr>
        <w:t>.</w:t>
      </w:r>
    </w:p>
    <w:p w14:paraId="408738C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Parks, S. A. and Abatzoglou, J. T. (2020) ‘Warmer and Drier Fire Seasons Contribute to Increases in Area Burned at High Severity in Western US Forests From 1985 to 2017’, </w:t>
      </w:r>
      <w:r w:rsidRPr="00D430E8">
        <w:rPr>
          <w:rFonts w:ascii="Calibri" w:hAnsi="Calibri" w:cs="Calibri"/>
          <w:i/>
          <w:iCs/>
          <w:noProof/>
          <w:szCs w:val="24"/>
        </w:rPr>
        <w:t>Geophysical Research Letters</w:t>
      </w:r>
      <w:r w:rsidRPr="00D430E8">
        <w:rPr>
          <w:rFonts w:ascii="Calibri" w:hAnsi="Calibri" w:cs="Calibri"/>
          <w:noProof/>
          <w:szCs w:val="24"/>
        </w:rPr>
        <w:t>, 47(22), pp. 1–10. doi: 10.1029/2020GL089858.</w:t>
      </w:r>
    </w:p>
    <w:p w14:paraId="1E9929B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Paz-Kagan, T. </w:t>
      </w:r>
      <w:r w:rsidRPr="00D430E8">
        <w:rPr>
          <w:rFonts w:ascii="Calibri" w:hAnsi="Calibri" w:cs="Calibri"/>
          <w:i/>
          <w:iCs/>
          <w:noProof/>
          <w:szCs w:val="24"/>
        </w:rPr>
        <w:t>et al.</w:t>
      </w:r>
      <w:r w:rsidRPr="00D430E8">
        <w:rPr>
          <w:rFonts w:ascii="Calibri" w:hAnsi="Calibri" w:cs="Calibri"/>
          <w:noProof/>
          <w:szCs w:val="24"/>
        </w:rPr>
        <w:t xml:space="preserve"> (2017) ‘What mediates tree mortality during drought in the southern Sierra Nevada’, </w:t>
      </w:r>
      <w:r w:rsidRPr="00D430E8">
        <w:rPr>
          <w:rFonts w:ascii="Calibri" w:hAnsi="Calibri" w:cs="Calibri"/>
          <w:i/>
          <w:iCs/>
          <w:noProof/>
          <w:szCs w:val="24"/>
        </w:rPr>
        <w:t>Ecological Applications</w:t>
      </w:r>
      <w:r w:rsidRPr="00D430E8">
        <w:rPr>
          <w:rFonts w:ascii="Calibri" w:hAnsi="Calibri" w:cs="Calibri"/>
          <w:noProof/>
          <w:szCs w:val="24"/>
        </w:rPr>
        <w:t>, 27(8), pp. 2443–2457. doi: 10.1002/eap.1620.</w:t>
      </w:r>
    </w:p>
    <w:p w14:paraId="74E2370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Restaino, C. </w:t>
      </w:r>
      <w:r w:rsidRPr="00D430E8">
        <w:rPr>
          <w:rFonts w:ascii="Calibri" w:hAnsi="Calibri" w:cs="Calibri"/>
          <w:i/>
          <w:iCs/>
          <w:noProof/>
          <w:szCs w:val="24"/>
        </w:rPr>
        <w:t>et al.</w:t>
      </w:r>
      <w:r w:rsidRPr="00D430E8">
        <w:rPr>
          <w:rFonts w:ascii="Calibri" w:hAnsi="Calibri" w:cs="Calibri"/>
          <w:noProof/>
          <w:szCs w:val="24"/>
        </w:rPr>
        <w:t xml:space="preserve"> (2019) ‘Forest structure and climate mediate drought-induced tree mortality in forests of the Sierra Nevada , USA’, </w:t>
      </w:r>
      <w:r w:rsidRPr="00D430E8">
        <w:rPr>
          <w:rFonts w:ascii="Calibri" w:hAnsi="Calibri" w:cs="Calibri"/>
          <w:i/>
          <w:iCs/>
          <w:noProof/>
          <w:szCs w:val="24"/>
        </w:rPr>
        <w:t>Ecological Applications</w:t>
      </w:r>
      <w:r w:rsidRPr="00D430E8">
        <w:rPr>
          <w:rFonts w:ascii="Calibri" w:hAnsi="Calibri" w:cs="Calibri"/>
          <w:noProof/>
          <w:szCs w:val="24"/>
        </w:rPr>
        <w:t>, 29(December 2017), pp. 1–14. doi: 10.1002/eap.1902.</w:t>
      </w:r>
    </w:p>
    <w:p w14:paraId="2565264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D430E8">
        <w:rPr>
          <w:rFonts w:ascii="Calibri" w:hAnsi="Calibri" w:cs="Calibri"/>
          <w:i/>
          <w:iCs/>
          <w:noProof/>
          <w:szCs w:val="24"/>
        </w:rPr>
        <w:t>Gen. Tech. Rep. PSW-GTR-2562</w:t>
      </w:r>
      <w:r w:rsidRPr="00D430E8">
        <w:rPr>
          <w:rFonts w:ascii="Calibri" w:hAnsi="Calibri" w:cs="Calibri"/>
          <w:noProof/>
          <w:szCs w:val="24"/>
        </w:rPr>
        <w:t>, (October), pp. 1–151.</w:t>
      </w:r>
    </w:p>
    <w:p w14:paraId="347AA15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chubert, G. H. (1956) </w:t>
      </w:r>
      <w:r w:rsidRPr="00D430E8">
        <w:rPr>
          <w:rFonts w:ascii="Calibri" w:hAnsi="Calibri" w:cs="Calibri"/>
          <w:i/>
          <w:iCs/>
          <w:noProof/>
          <w:szCs w:val="24"/>
        </w:rPr>
        <w:t>Effect of fertilizer on cone production of sugar pine</w:t>
      </w:r>
      <w:r w:rsidRPr="00D430E8">
        <w:rPr>
          <w:rFonts w:ascii="Calibri" w:hAnsi="Calibri" w:cs="Calibri"/>
          <w:noProof/>
          <w:szCs w:val="24"/>
        </w:rPr>
        <w:t>.</w:t>
      </w:r>
    </w:p>
    <w:p w14:paraId="5F8CC39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D430E8">
        <w:rPr>
          <w:rFonts w:ascii="Calibri" w:hAnsi="Calibri" w:cs="Calibri"/>
          <w:i/>
          <w:iCs/>
          <w:noProof/>
          <w:szCs w:val="24"/>
        </w:rPr>
        <w:t>Oikos</w:t>
      </w:r>
      <w:r w:rsidRPr="00D430E8">
        <w:rPr>
          <w:rFonts w:ascii="Calibri" w:hAnsi="Calibri" w:cs="Calibri"/>
          <w:noProof/>
          <w:szCs w:val="24"/>
        </w:rPr>
        <w:t>, 94, pp. 326–336.</w:t>
      </w:r>
    </w:p>
    <w:p w14:paraId="3637BBF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hive, K. L. </w:t>
      </w:r>
      <w:r w:rsidRPr="00D430E8">
        <w:rPr>
          <w:rFonts w:ascii="Calibri" w:hAnsi="Calibri" w:cs="Calibri"/>
          <w:i/>
          <w:iCs/>
          <w:noProof/>
          <w:szCs w:val="24"/>
        </w:rPr>
        <w:t>et al.</w:t>
      </w:r>
      <w:r w:rsidRPr="00D430E8">
        <w:rPr>
          <w:rFonts w:ascii="Calibri" w:hAnsi="Calibri" w:cs="Calibri"/>
          <w:noProof/>
          <w:szCs w:val="24"/>
        </w:rPr>
        <w:t xml:space="preserve"> (2018) ‘From the stand scale to the landscape scale: predicting the spatial patterns of forest regeneration after disturbance’, </w:t>
      </w:r>
      <w:r w:rsidRPr="00D430E8">
        <w:rPr>
          <w:rFonts w:ascii="Calibri" w:hAnsi="Calibri" w:cs="Calibri"/>
          <w:i/>
          <w:iCs/>
          <w:noProof/>
          <w:szCs w:val="24"/>
        </w:rPr>
        <w:t>Ecological Applications</w:t>
      </w:r>
      <w:r w:rsidRPr="00D430E8">
        <w:rPr>
          <w:rFonts w:ascii="Calibri" w:hAnsi="Calibri" w:cs="Calibri"/>
          <w:noProof/>
          <w:szCs w:val="24"/>
        </w:rPr>
        <w:t>, 28(6), pp. 1626–1639. doi: 10.1002/eap.1756.</w:t>
      </w:r>
    </w:p>
    <w:p w14:paraId="1333ADB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hriver, R. K. </w:t>
      </w:r>
      <w:r w:rsidRPr="00D430E8">
        <w:rPr>
          <w:rFonts w:ascii="Calibri" w:hAnsi="Calibri" w:cs="Calibri"/>
          <w:i/>
          <w:iCs/>
          <w:noProof/>
          <w:szCs w:val="24"/>
        </w:rPr>
        <w:t>et al.</w:t>
      </w:r>
      <w:r w:rsidRPr="00D430E8">
        <w:rPr>
          <w:rFonts w:ascii="Calibri" w:hAnsi="Calibri" w:cs="Calibri"/>
          <w:noProof/>
          <w:szCs w:val="24"/>
        </w:rPr>
        <w:t xml:space="preserve"> (2019) ‘Transient population dynamics impede restoration and may promote ecosystem transformation after disturbance’, </w:t>
      </w:r>
      <w:r w:rsidRPr="00D430E8">
        <w:rPr>
          <w:rFonts w:ascii="Calibri" w:hAnsi="Calibri" w:cs="Calibri"/>
          <w:i/>
          <w:iCs/>
          <w:noProof/>
          <w:szCs w:val="24"/>
        </w:rPr>
        <w:t>Ecology Letters</w:t>
      </w:r>
      <w:r w:rsidRPr="00D430E8">
        <w:rPr>
          <w:rFonts w:ascii="Calibri" w:hAnsi="Calibri" w:cs="Calibri"/>
          <w:noProof/>
          <w:szCs w:val="24"/>
        </w:rPr>
        <w:t>, 22(9), pp. 1357–1366. doi: 10.1111/ele.13291.</w:t>
      </w:r>
    </w:p>
    <w:p w14:paraId="409CAA1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hriver, R. K. </w:t>
      </w:r>
      <w:r w:rsidRPr="00D430E8">
        <w:rPr>
          <w:rFonts w:ascii="Calibri" w:hAnsi="Calibri" w:cs="Calibri"/>
          <w:i/>
          <w:iCs/>
          <w:noProof/>
          <w:szCs w:val="24"/>
        </w:rPr>
        <w:t>et al.</w:t>
      </w:r>
      <w:r w:rsidRPr="00D430E8">
        <w:rPr>
          <w:rFonts w:ascii="Calibri" w:hAnsi="Calibri" w:cs="Calibri"/>
          <w:noProof/>
          <w:szCs w:val="24"/>
        </w:rPr>
        <w:t xml:space="preserve"> (2021) ‘Quantifying the demographic vulnerabilities of dry woodlands to climate and competition using range‐wide monitoring data’, </w:t>
      </w:r>
      <w:r w:rsidRPr="00D430E8">
        <w:rPr>
          <w:rFonts w:ascii="Calibri" w:hAnsi="Calibri" w:cs="Calibri"/>
          <w:i/>
          <w:iCs/>
          <w:noProof/>
          <w:szCs w:val="24"/>
        </w:rPr>
        <w:t>Ecology</w:t>
      </w:r>
      <w:r w:rsidRPr="00D430E8">
        <w:rPr>
          <w:rFonts w:ascii="Calibri" w:hAnsi="Calibri" w:cs="Calibri"/>
          <w:noProof/>
          <w:szCs w:val="24"/>
        </w:rPr>
        <w:t>, 0(0), pp. 1–12. doi: 10.1002/ecy.3425.</w:t>
      </w:r>
    </w:p>
    <w:p w14:paraId="5535EEF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D430E8">
        <w:rPr>
          <w:rFonts w:ascii="Calibri" w:hAnsi="Calibri" w:cs="Calibri"/>
          <w:i/>
          <w:iCs/>
          <w:noProof/>
          <w:szCs w:val="24"/>
        </w:rPr>
        <w:t>Trees</w:t>
      </w:r>
      <w:r w:rsidRPr="00D430E8">
        <w:rPr>
          <w:rFonts w:ascii="Calibri" w:hAnsi="Calibri" w:cs="Calibri"/>
          <w:noProof/>
          <w:szCs w:val="24"/>
        </w:rPr>
        <w:t>, (0123456789). doi: 10.1007/s00468-021-02098-8.</w:t>
      </w:r>
    </w:p>
    <w:p w14:paraId="111CBBC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el, Z. </w:t>
      </w:r>
      <w:r w:rsidRPr="00D430E8">
        <w:rPr>
          <w:rFonts w:ascii="Calibri" w:hAnsi="Calibri" w:cs="Calibri"/>
          <w:i/>
          <w:iCs/>
          <w:noProof/>
          <w:szCs w:val="24"/>
        </w:rPr>
        <w:t>et al.</w:t>
      </w:r>
      <w:r w:rsidRPr="00D430E8">
        <w:rPr>
          <w:rFonts w:ascii="Calibri" w:hAnsi="Calibri" w:cs="Calibri"/>
          <w:noProof/>
          <w:szCs w:val="24"/>
        </w:rPr>
        <w:t xml:space="preserve"> (2021) ‘Do Forest Fuel Reduction Treatments Confer Resistance to Beetle Infestation and Drought Mortality?’, </w:t>
      </w:r>
      <w:r w:rsidRPr="00D430E8">
        <w:rPr>
          <w:rFonts w:ascii="Calibri" w:hAnsi="Calibri" w:cs="Calibri"/>
          <w:i/>
          <w:iCs/>
          <w:noProof/>
          <w:szCs w:val="24"/>
        </w:rPr>
        <w:t>Ecosphere</w:t>
      </w:r>
      <w:r w:rsidRPr="00D430E8">
        <w:rPr>
          <w:rFonts w:ascii="Calibri" w:hAnsi="Calibri" w:cs="Calibri"/>
          <w:noProof/>
          <w:szCs w:val="24"/>
        </w:rPr>
        <w:t>, 12(January). doi: 10.1002/ecs2.3344.</w:t>
      </w:r>
    </w:p>
    <w:p w14:paraId="165C1FB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D430E8">
        <w:rPr>
          <w:rFonts w:ascii="Calibri" w:hAnsi="Calibri" w:cs="Calibri"/>
          <w:i/>
          <w:iCs/>
          <w:noProof/>
          <w:szCs w:val="24"/>
        </w:rPr>
        <w:t>Ecosphere</w:t>
      </w:r>
      <w:r w:rsidRPr="00D430E8">
        <w:rPr>
          <w:rFonts w:ascii="Calibri" w:hAnsi="Calibri" w:cs="Calibri"/>
          <w:noProof/>
          <w:szCs w:val="24"/>
        </w:rPr>
        <w:t>, 6(1). doi: 10.1890/ES14-00224.1.</w:t>
      </w:r>
    </w:p>
    <w:p w14:paraId="6739EE0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C. L. S. </w:t>
      </w:r>
      <w:r w:rsidRPr="00D430E8">
        <w:rPr>
          <w:rFonts w:ascii="Calibri" w:hAnsi="Calibri" w:cs="Calibri"/>
          <w:i/>
          <w:iCs/>
          <w:noProof/>
          <w:szCs w:val="24"/>
        </w:rPr>
        <w:t>et al.</w:t>
      </w:r>
      <w:r w:rsidRPr="00D430E8">
        <w:rPr>
          <w:rFonts w:ascii="Calibri" w:hAnsi="Calibri" w:cs="Calibri"/>
          <w:noProof/>
          <w:szCs w:val="24"/>
        </w:rPr>
        <w:t xml:space="preserve"> (2015) ‘Historical and current landscape-scale ponderosa pine and mixed conifer forest structure in the Southern Sierra Nevada’, </w:t>
      </w:r>
      <w:r w:rsidRPr="00D430E8">
        <w:rPr>
          <w:rFonts w:ascii="Calibri" w:hAnsi="Calibri" w:cs="Calibri"/>
          <w:i/>
          <w:iCs/>
          <w:noProof/>
          <w:szCs w:val="24"/>
        </w:rPr>
        <w:t>Ecosphere</w:t>
      </w:r>
      <w:r w:rsidRPr="00D430E8">
        <w:rPr>
          <w:rFonts w:ascii="Calibri" w:hAnsi="Calibri" w:cs="Calibri"/>
          <w:noProof/>
          <w:szCs w:val="24"/>
        </w:rPr>
        <w:t>, 6(May), pp. 1–63.</w:t>
      </w:r>
    </w:p>
    <w:p w14:paraId="346D32A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L. </w:t>
      </w:r>
      <w:r w:rsidRPr="00D430E8">
        <w:rPr>
          <w:rFonts w:ascii="Calibri" w:hAnsi="Calibri" w:cs="Calibri"/>
          <w:i/>
          <w:iCs/>
          <w:noProof/>
          <w:szCs w:val="24"/>
        </w:rPr>
        <w:t>et al.</w:t>
      </w:r>
      <w:r w:rsidRPr="00D430E8">
        <w:rPr>
          <w:rFonts w:ascii="Calibri" w:hAnsi="Calibri" w:cs="Calibri"/>
          <w:noProof/>
          <w:szCs w:val="24"/>
        </w:rPr>
        <w:t xml:space="preserve"> (2009) ‘Fire Treatment Effects on Vegetation Structure , Fuels , and Potential Fire Severity in Western U . S . Forests’, </w:t>
      </w:r>
      <w:r w:rsidRPr="00D430E8">
        <w:rPr>
          <w:rFonts w:ascii="Calibri" w:hAnsi="Calibri" w:cs="Calibri"/>
          <w:i/>
          <w:iCs/>
          <w:noProof/>
          <w:szCs w:val="24"/>
        </w:rPr>
        <w:t>Ecological Applications</w:t>
      </w:r>
      <w:r w:rsidRPr="00D430E8">
        <w:rPr>
          <w:rFonts w:ascii="Calibri" w:hAnsi="Calibri" w:cs="Calibri"/>
          <w:noProof/>
          <w:szCs w:val="24"/>
        </w:rPr>
        <w:t>, 19(2), pp. 305–320. doi: 10.1890/07-1755.1.</w:t>
      </w:r>
    </w:p>
    <w:p w14:paraId="5C3CD54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L. </w:t>
      </w:r>
      <w:r w:rsidRPr="00D430E8">
        <w:rPr>
          <w:rFonts w:ascii="Calibri" w:hAnsi="Calibri" w:cs="Calibri"/>
          <w:i/>
          <w:iCs/>
          <w:noProof/>
          <w:szCs w:val="24"/>
        </w:rPr>
        <w:t>et al.</w:t>
      </w:r>
      <w:r w:rsidRPr="00D430E8">
        <w:rPr>
          <w:rFonts w:ascii="Calibri" w:hAnsi="Calibri" w:cs="Calibri"/>
          <w:noProof/>
          <w:szCs w:val="24"/>
        </w:rPr>
        <w:t xml:space="preserve"> (2018) ‘Drought, Tree Mortality, and Wildfire in Forests Adapted to Frequent Fire’, </w:t>
      </w:r>
      <w:r w:rsidRPr="00D430E8">
        <w:rPr>
          <w:rFonts w:ascii="Calibri" w:hAnsi="Calibri" w:cs="Calibri"/>
          <w:i/>
          <w:iCs/>
          <w:noProof/>
          <w:szCs w:val="24"/>
        </w:rPr>
        <w:t>BioScience</w:t>
      </w:r>
      <w:r w:rsidRPr="00D430E8">
        <w:rPr>
          <w:rFonts w:ascii="Calibri" w:hAnsi="Calibri" w:cs="Calibri"/>
          <w:noProof/>
          <w:szCs w:val="24"/>
        </w:rPr>
        <w:t>, XX(X), pp. 1–12. doi: 10.1093/biosci/bix146.</w:t>
      </w:r>
    </w:p>
    <w:p w14:paraId="24D00AB9"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L. and Moghaddas, J. J. (2005) ‘Experimental fuel treatment impacts on forest structure, </w:t>
      </w:r>
      <w:r w:rsidRPr="00D430E8">
        <w:rPr>
          <w:rFonts w:ascii="Calibri" w:hAnsi="Calibri" w:cs="Calibri"/>
          <w:noProof/>
          <w:szCs w:val="24"/>
        </w:rPr>
        <w:lastRenderedPageBreak/>
        <w:t xml:space="preserve">potential fire behavior, and predicted tree mortality in a California mixed conifer forest’, </w:t>
      </w:r>
      <w:r w:rsidRPr="00D430E8">
        <w:rPr>
          <w:rFonts w:ascii="Calibri" w:hAnsi="Calibri" w:cs="Calibri"/>
          <w:i/>
          <w:iCs/>
          <w:noProof/>
          <w:szCs w:val="24"/>
        </w:rPr>
        <w:t>Forest Ecology and Management</w:t>
      </w:r>
      <w:r w:rsidRPr="00D430E8">
        <w:rPr>
          <w:rFonts w:ascii="Calibri" w:hAnsi="Calibri" w:cs="Calibri"/>
          <w:noProof/>
          <w:szCs w:val="24"/>
        </w:rPr>
        <w:t>, 215(1–3), pp. 21–36. doi: 10.1016/j.foreco.2005.03.070.</w:t>
      </w:r>
    </w:p>
    <w:p w14:paraId="5C38189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on, N. L. (1998) ‘Actual evapotranspiration and deficit: Biologically meaningful correlates of vegetation distribution across spatial scales’, </w:t>
      </w:r>
      <w:r w:rsidRPr="00D430E8">
        <w:rPr>
          <w:rFonts w:ascii="Calibri" w:hAnsi="Calibri" w:cs="Calibri"/>
          <w:i/>
          <w:iCs/>
          <w:noProof/>
          <w:szCs w:val="24"/>
        </w:rPr>
        <w:t>Journal of Biogeography</w:t>
      </w:r>
      <w:r w:rsidRPr="00D430E8">
        <w:rPr>
          <w:rFonts w:ascii="Calibri" w:hAnsi="Calibri" w:cs="Calibri"/>
          <w:noProof/>
          <w:szCs w:val="24"/>
        </w:rPr>
        <w:t>, 25(5), pp. 855–870. doi: 10.1046/j.1365-2699.1998.00233.x.</w:t>
      </w:r>
    </w:p>
    <w:p w14:paraId="6F13902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on, N. L. </w:t>
      </w:r>
      <w:r w:rsidRPr="00D430E8">
        <w:rPr>
          <w:rFonts w:ascii="Calibri" w:hAnsi="Calibri" w:cs="Calibri"/>
          <w:i/>
          <w:iCs/>
          <w:noProof/>
          <w:szCs w:val="24"/>
        </w:rPr>
        <w:t>et al.</w:t>
      </w:r>
      <w:r w:rsidRPr="00D430E8">
        <w:rPr>
          <w:rFonts w:ascii="Calibri" w:hAnsi="Calibri" w:cs="Calibri"/>
          <w:noProof/>
          <w:szCs w:val="24"/>
        </w:rPr>
        <w:t xml:space="preserve"> (2019) ‘Which trees die during drought? The key role of insect host-tree selection’, </w:t>
      </w:r>
      <w:r w:rsidRPr="00D430E8">
        <w:rPr>
          <w:rFonts w:ascii="Calibri" w:hAnsi="Calibri" w:cs="Calibri"/>
          <w:i/>
          <w:iCs/>
          <w:noProof/>
          <w:szCs w:val="24"/>
        </w:rPr>
        <w:t>Journal of Ecology</w:t>
      </w:r>
      <w:r w:rsidRPr="00D430E8">
        <w:rPr>
          <w:rFonts w:ascii="Calibri" w:hAnsi="Calibri" w:cs="Calibri"/>
          <w:noProof/>
          <w:szCs w:val="24"/>
        </w:rPr>
        <w:t>, 107(5), pp. 2383–2401. doi: 10.1111/1365-2745.13176.</w:t>
      </w:r>
    </w:p>
    <w:p w14:paraId="5C8EE0D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vens, J. T. </w:t>
      </w:r>
      <w:r w:rsidRPr="00D430E8">
        <w:rPr>
          <w:rFonts w:ascii="Calibri" w:hAnsi="Calibri" w:cs="Calibri"/>
          <w:i/>
          <w:iCs/>
          <w:noProof/>
          <w:szCs w:val="24"/>
        </w:rPr>
        <w:t>et al.</w:t>
      </w:r>
      <w:r w:rsidRPr="00D430E8">
        <w:rPr>
          <w:rFonts w:ascii="Calibri" w:hAnsi="Calibri" w:cs="Calibri"/>
          <w:noProof/>
          <w:szCs w:val="24"/>
        </w:rPr>
        <w:t xml:space="preserve"> (2017) ‘Changing spatial patterns of stand-replacing fire in California conifer forests’, </w:t>
      </w:r>
      <w:r w:rsidRPr="00D430E8">
        <w:rPr>
          <w:rFonts w:ascii="Calibri" w:hAnsi="Calibri" w:cs="Calibri"/>
          <w:i/>
          <w:iCs/>
          <w:noProof/>
          <w:szCs w:val="24"/>
        </w:rPr>
        <w:t>Forest Ecology and Management</w:t>
      </w:r>
      <w:r w:rsidRPr="00D430E8">
        <w:rPr>
          <w:rFonts w:ascii="Calibri" w:hAnsi="Calibri" w:cs="Calibri"/>
          <w:noProof/>
          <w:szCs w:val="24"/>
        </w:rPr>
        <w:t>, 406(August), pp. 28–36. doi: 10.1016/j.foreco.2017.08.051.</w:t>
      </w:r>
    </w:p>
    <w:p w14:paraId="705497D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wart, J. A. E. </w:t>
      </w:r>
      <w:r w:rsidRPr="00D430E8">
        <w:rPr>
          <w:rFonts w:ascii="Calibri" w:hAnsi="Calibri" w:cs="Calibri"/>
          <w:i/>
          <w:iCs/>
          <w:noProof/>
          <w:szCs w:val="24"/>
        </w:rPr>
        <w:t>et al.</w:t>
      </w:r>
      <w:r w:rsidRPr="00D430E8">
        <w:rPr>
          <w:rFonts w:ascii="Calibri" w:hAnsi="Calibri" w:cs="Calibri"/>
          <w:noProof/>
          <w:szCs w:val="24"/>
        </w:rPr>
        <w:t xml:space="preserve"> (2021) ‘Effects of postfire climate and seed availability on postfire conifer regeneration’, </w:t>
      </w:r>
      <w:r w:rsidRPr="00D430E8">
        <w:rPr>
          <w:rFonts w:ascii="Calibri" w:hAnsi="Calibri" w:cs="Calibri"/>
          <w:i/>
          <w:iCs/>
          <w:noProof/>
          <w:szCs w:val="24"/>
        </w:rPr>
        <w:t>Ecological Applications</w:t>
      </w:r>
      <w:r w:rsidRPr="00D430E8">
        <w:rPr>
          <w:rFonts w:ascii="Calibri" w:hAnsi="Calibri" w:cs="Calibri"/>
          <w:noProof/>
          <w:szCs w:val="24"/>
        </w:rPr>
        <w:t>, 31(3), pp. 1–14. doi: 10.1002/eap.2280.</w:t>
      </w:r>
    </w:p>
    <w:p w14:paraId="7852A12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oelker, S. L. </w:t>
      </w:r>
      <w:r w:rsidRPr="00D430E8">
        <w:rPr>
          <w:rFonts w:ascii="Calibri" w:hAnsi="Calibri" w:cs="Calibri"/>
          <w:i/>
          <w:iCs/>
          <w:noProof/>
          <w:szCs w:val="24"/>
        </w:rPr>
        <w:t>et al.</w:t>
      </w:r>
      <w:r w:rsidRPr="00D430E8">
        <w:rPr>
          <w:rFonts w:ascii="Calibri" w:hAnsi="Calibri" w:cs="Calibri"/>
          <w:noProof/>
          <w:szCs w:val="24"/>
        </w:rPr>
        <w:t xml:space="preserve"> (2019) ‘Fire deficits have increased drought sensitivity in dry conifer forests: Fire frequency and tree-ring carbon isotope evidence from Central Oregon’, </w:t>
      </w:r>
      <w:r w:rsidRPr="00D430E8">
        <w:rPr>
          <w:rFonts w:ascii="Calibri" w:hAnsi="Calibri" w:cs="Calibri"/>
          <w:i/>
          <w:iCs/>
          <w:noProof/>
          <w:szCs w:val="24"/>
        </w:rPr>
        <w:t>Global Change Biology</w:t>
      </w:r>
      <w:r w:rsidRPr="00D430E8">
        <w:rPr>
          <w:rFonts w:ascii="Calibri" w:hAnsi="Calibri" w:cs="Calibri"/>
          <w:noProof/>
          <w:szCs w:val="24"/>
        </w:rPr>
        <w:t>, 25(4), pp. 1247–1262. doi: 10.1111/gcb.14543.</w:t>
      </w:r>
    </w:p>
    <w:p w14:paraId="14FCFA8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Wayman, R. B. and Safford, H. D. (2021) ‘Recent bark beetle outbreaks influence wildfire severity in mixed-conifer forests of the Sierra Nevada, California, USA’, </w:t>
      </w:r>
      <w:r w:rsidRPr="00D430E8">
        <w:rPr>
          <w:rFonts w:ascii="Calibri" w:hAnsi="Calibri" w:cs="Calibri"/>
          <w:i/>
          <w:iCs/>
          <w:noProof/>
          <w:szCs w:val="24"/>
        </w:rPr>
        <w:t>Ecological Applications</w:t>
      </w:r>
      <w:r w:rsidRPr="00D430E8">
        <w:rPr>
          <w:rFonts w:ascii="Calibri" w:hAnsi="Calibri" w:cs="Calibri"/>
          <w:noProof/>
          <w:szCs w:val="24"/>
        </w:rPr>
        <w:t>, 31(3), pp. 1–19. doi: 10.1002/eap.2287.</w:t>
      </w:r>
    </w:p>
    <w:p w14:paraId="48250C0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504A43D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Yeaton, R. I. (1984) ‘Aspects of the Population Biology of Sugar Pine ( Pinus lambertiana Dougl .) on an Elevational Gradient in the Sierra Nevada of Central California’, </w:t>
      </w:r>
      <w:r w:rsidRPr="00D430E8">
        <w:rPr>
          <w:rFonts w:ascii="Calibri" w:hAnsi="Calibri" w:cs="Calibri"/>
          <w:i/>
          <w:iCs/>
          <w:noProof/>
          <w:szCs w:val="24"/>
        </w:rPr>
        <w:t>The American Midland Naturalist</w:t>
      </w:r>
      <w:r w:rsidRPr="00D430E8">
        <w:rPr>
          <w:rFonts w:ascii="Calibri" w:hAnsi="Calibri" w:cs="Calibri"/>
          <w:noProof/>
          <w:szCs w:val="24"/>
        </w:rPr>
        <w:t>, 111(1), pp. 126–137. Available at: https://www.jstor.org/stable/2425550.</w:t>
      </w:r>
    </w:p>
    <w:p w14:paraId="4C19D29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York, R. A. </w:t>
      </w:r>
      <w:r w:rsidRPr="00D430E8">
        <w:rPr>
          <w:rFonts w:ascii="Calibri" w:hAnsi="Calibri" w:cs="Calibri"/>
          <w:i/>
          <w:iCs/>
          <w:noProof/>
          <w:szCs w:val="24"/>
        </w:rPr>
        <w:t>et al.</w:t>
      </w:r>
      <w:r w:rsidRPr="00D430E8">
        <w:rPr>
          <w:rFonts w:ascii="Calibri" w:hAnsi="Calibri" w:cs="Calibri"/>
          <w:noProof/>
          <w:szCs w:val="24"/>
        </w:rPr>
        <w:t xml:space="preserve"> (2004) ‘Group selection management in conifer forests: Relationships between opening size and tree growth’, </w:t>
      </w:r>
      <w:r w:rsidRPr="00D430E8">
        <w:rPr>
          <w:rFonts w:ascii="Calibri" w:hAnsi="Calibri" w:cs="Calibri"/>
          <w:i/>
          <w:iCs/>
          <w:noProof/>
          <w:szCs w:val="24"/>
        </w:rPr>
        <w:t>Canadian Journal of Forest Research</w:t>
      </w:r>
      <w:r w:rsidRPr="00D430E8">
        <w:rPr>
          <w:rFonts w:ascii="Calibri" w:hAnsi="Calibri" w:cs="Calibri"/>
          <w:noProof/>
          <w:szCs w:val="24"/>
        </w:rPr>
        <w:t>, 34(3), pp. 630–641. doi: 10.1139/x03-222.</w:t>
      </w:r>
    </w:p>
    <w:p w14:paraId="15B0E73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York, R. A. </w:t>
      </w:r>
      <w:r w:rsidRPr="00D430E8">
        <w:rPr>
          <w:rFonts w:ascii="Calibri" w:hAnsi="Calibri" w:cs="Calibri"/>
          <w:i/>
          <w:iCs/>
          <w:noProof/>
          <w:szCs w:val="24"/>
        </w:rPr>
        <w:t>et al.</w:t>
      </w:r>
      <w:r w:rsidRPr="00D430E8">
        <w:rPr>
          <w:rFonts w:ascii="Calibri" w:hAnsi="Calibri" w:cs="Calibri"/>
          <w:noProof/>
          <w:szCs w:val="24"/>
        </w:rPr>
        <w:t xml:space="preserve"> (2012) ‘A gap-based approach for regenerating pine species and reducing surface fuels in multi-aged mixed conifer stands in the Sierra Nevada, California’, </w:t>
      </w:r>
      <w:r w:rsidRPr="00D430E8">
        <w:rPr>
          <w:rFonts w:ascii="Calibri" w:hAnsi="Calibri" w:cs="Calibri"/>
          <w:i/>
          <w:iCs/>
          <w:noProof/>
          <w:szCs w:val="24"/>
        </w:rPr>
        <w:t>Forestry</w:t>
      </w:r>
      <w:r w:rsidRPr="00D430E8">
        <w:rPr>
          <w:rFonts w:ascii="Calibri" w:hAnsi="Calibri" w:cs="Calibri"/>
          <w:noProof/>
          <w:szCs w:val="24"/>
        </w:rPr>
        <w:t>, 85(2), pp. 203–213. doi: 10.1093/forestry/cpr058.</w:t>
      </w:r>
    </w:p>
    <w:p w14:paraId="3EA3D6B8" w14:textId="77777777" w:rsidR="00D430E8" w:rsidRPr="00D430E8" w:rsidRDefault="00D430E8" w:rsidP="00D430E8">
      <w:pPr>
        <w:widowControl w:val="0"/>
        <w:autoSpaceDE w:val="0"/>
        <w:autoSpaceDN w:val="0"/>
        <w:adjustRightInd w:val="0"/>
        <w:spacing w:line="240" w:lineRule="auto"/>
        <w:rPr>
          <w:rFonts w:ascii="Calibri" w:hAnsi="Calibri" w:cs="Calibri"/>
          <w:noProof/>
        </w:rPr>
      </w:pPr>
      <w:r w:rsidRPr="00D430E8">
        <w:rPr>
          <w:rFonts w:ascii="Calibri" w:hAnsi="Calibri" w:cs="Calibri"/>
          <w:noProof/>
          <w:szCs w:val="24"/>
        </w:rPr>
        <w:t xml:space="preserve">Young, D. J. N. </w:t>
      </w:r>
      <w:r w:rsidRPr="00D430E8">
        <w:rPr>
          <w:rFonts w:ascii="Calibri" w:hAnsi="Calibri" w:cs="Calibri"/>
          <w:i/>
          <w:iCs/>
          <w:noProof/>
          <w:szCs w:val="24"/>
        </w:rPr>
        <w:t>et al.</w:t>
      </w:r>
      <w:r w:rsidRPr="00D430E8">
        <w:rPr>
          <w:rFonts w:ascii="Calibri" w:hAnsi="Calibri" w:cs="Calibri"/>
          <w:noProof/>
          <w:szCs w:val="24"/>
        </w:rPr>
        <w:t xml:space="preserve"> (2017) ‘Long-term climate and competition explain forest mortality patterns under extreme drought’, </w:t>
      </w:r>
      <w:r w:rsidRPr="00D430E8">
        <w:rPr>
          <w:rFonts w:ascii="Calibri" w:hAnsi="Calibri" w:cs="Calibri"/>
          <w:i/>
          <w:iCs/>
          <w:noProof/>
          <w:szCs w:val="24"/>
        </w:rPr>
        <w:t>Ecology Letters</w:t>
      </w:r>
      <w:r w:rsidRPr="00D430E8">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r w:rsidRPr="00514011">
              <w:rPr>
                <w:rFonts w:ascii="Calibri" w:hAnsi="Calibri" w:cs="Calibri"/>
                <w:b/>
                <w:bCs/>
                <w:color w:val="000000"/>
              </w:rPr>
              <w:t>StDev</w:t>
            </w:r>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r w:rsidRPr="00514011">
              <w:rPr>
                <w:rFonts w:ascii="Calibri" w:hAnsi="Calibri" w:cs="Calibri"/>
                <w:b/>
                <w:bCs/>
                <w:color w:val="000000"/>
              </w:rPr>
              <w:t>rhat</w:t>
            </w:r>
          </w:p>
        </w:tc>
        <w:tc>
          <w:tcPr>
            <w:tcW w:w="1008" w:type="dxa"/>
            <w:noWrap/>
            <w:vAlign w:val="bottom"/>
            <w:hideMark/>
          </w:tcPr>
          <w:p w14:paraId="486539A0" w14:textId="77777777" w:rsidR="00E92F0B" w:rsidRPr="008727D0" w:rsidRDefault="00E92F0B" w:rsidP="00514011">
            <w:pPr>
              <w:rPr>
                <w:b/>
                <w:bCs/>
              </w:rPr>
            </w:pPr>
            <w:r w:rsidRPr="00514011">
              <w:rPr>
                <w:rFonts w:ascii="Calibri" w:hAnsi="Calibri" w:cs="Calibri"/>
                <w:b/>
                <w:bCs/>
                <w:color w:val="000000"/>
              </w:rPr>
              <w:t>ess_bulk</w:t>
            </w:r>
          </w:p>
        </w:tc>
        <w:tc>
          <w:tcPr>
            <w:tcW w:w="960" w:type="dxa"/>
            <w:noWrap/>
            <w:vAlign w:val="bottom"/>
            <w:hideMark/>
          </w:tcPr>
          <w:p w14:paraId="6E607DB9" w14:textId="77777777" w:rsidR="00E92F0B" w:rsidRPr="008727D0" w:rsidRDefault="00E92F0B" w:rsidP="00514011">
            <w:pPr>
              <w:rPr>
                <w:b/>
                <w:bCs/>
              </w:rPr>
            </w:pPr>
            <w:r w:rsidRPr="00514011">
              <w:rPr>
                <w:rFonts w:ascii="Calibri" w:hAnsi="Calibri" w:cs="Calibri"/>
                <w:b/>
                <w:bCs/>
                <w:color w:val="000000"/>
              </w:rPr>
              <w:t>ess_tail</w:t>
            </w:r>
          </w:p>
        </w:tc>
      </w:tr>
      <w:tr w:rsidR="00E92F0B" w:rsidRPr="000B07C3" w14:paraId="14752144" w14:textId="77777777" w:rsidTr="00514011">
        <w:trPr>
          <w:trHeight w:val="288"/>
        </w:trPr>
        <w:tc>
          <w:tcPr>
            <w:tcW w:w="1354" w:type="dxa"/>
            <w:noWrap/>
            <w:vAlign w:val="bottom"/>
            <w:hideMark/>
          </w:tcPr>
          <w:p w14:paraId="2AC56636" w14:textId="77777777" w:rsidR="00E92F0B" w:rsidRPr="008727D0" w:rsidRDefault="00E92F0B" w:rsidP="00514011">
            <w:pPr>
              <w:rPr>
                <w:b/>
                <w:bCs/>
              </w:rPr>
            </w:pPr>
            <w:r w:rsidRPr="00514011">
              <w:rPr>
                <w:rFonts w:ascii="Calibri" w:hAnsi="Calibri" w:cs="Calibri"/>
                <w:b/>
                <w:bCs/>
                <w:color w:val="000000"/>
              </w:rPr>
              <w:t>Intercept</w:t>
            </w:r>
          </w:p>
        </w:tc>
        <w:tc>
          <w:tcPr>
            <w:tcW w:w="960" w:type="dxa"/>
            <w:noWrap/>
            <w:vAlign w:val="bottom"/>
            <w:hideMark/>
          </w:tcPr>
          <w:p w14:paraId="71EEE202" w14:textId="77777777" w:rsidR="00E92F0B" w:rsidRPr="000B07C3" w:rsidRDefault="00E92F0B" w:rsidP="00514011">
            <w:r>
              <w:rPr>
                <w:rFonts w:ascii="Calibri" w:hAnsi="Calibri" w:cs="Calibri"/>
                <w:color w:val="000000"/>
              </w:rPr>
              <w:t>1.39</w:t>
            </w:r>
          </w:p>
        </w:tc>
        <w:tc>
          <w:tcPr>
            <w:tcW w:w="960" w:type="dxa"/>
            <w:noWrap/>
            <w:vAlign w:val="bottom"/>
            <w:hideMark/>
          </w:tcPr>
          <w:p w14:paraId="74614FFF" w14:textId="77777777" w:rsidR="00E92F0B" w:rsidRPr="000B07C3" w:rsidRDefault="00E92F0B" w:rsidP="00514011">
            <w:r>
              <w:rPr>
                <w:rFonts w:ascii="Calibri" w:hAnsi="Calibri" w:cs="Calibri"/>
                <w:color w:val="000000"/>
              </w:rPr>
              <w:t>1.38</w:t>
            </w:r>
          </w:p>
        </w:tc>
        <w:tc>
          <w:tcPr>
            <w:tcW w:w="960" w:type="dxa"/>
            <w:noWrap/>
            <w:vAlign w:val="bottom"/>
            <w:hideMark/>
          </w:tcPr>
          <w:p w14:paraId="5446F1C8" w14:textId="77777777" w:rsidR="00E92F0B" w:rsidRPr="000B07C3" w:rsidRDefault="00E92F0B" w:rsidP="00514011">
            <w:r>
              <w:rPr>
                <w:rFonts w:ascii="Calibri" w:hAnsi="Calibri" w:cs="Calibri"/>
                <w:color w:val="000000"/>
              </w:rPr>
              <w:t>0.26</w:t>
            </w:r>
          </w:p>
        </w:tc>
        <w:tc>
          <w:tcPr>
            <w:tcW w:w="960" w:type="dxa"/>
            <w:noWrap/>
            <w:vAlign w:val="bottom"/>
            <w:hideMark/>
          </w:tcPr>
          <w:p w14:paraId="40B66125" w14:textId="77777777" w:rsidR="00E92F0B" w:rsidRPr="000B07C3" w:rsidRDefault="00E92F0B" w:rsidP="00514011">
            <w:r>
              <w:rPr>
                <w:rFonts w:ascii="Calibri" w:hAnsi="Calibri" w:cs="Calibri"/>
                <w:color w:val="000000"/>
              </w:rPr>
              <w:t>0.97</w:t>
            </w:r>
          </w:p>
        </w:tc>
        <w:tc>
          <w:tcPr>
            <w:tcW w:w="960" w:type="dxa"/>
            <w:noWrap/>
            <w:vAlign w:val="bottom"/>
            <w:hideMark/>
          </w:tcPr>
          <w:p w14:paraId="2FB999F7" w14:textId="77777777" w:rsidR="00E92F0B" w:rsidRPr="000B07C3" w:rsidRDefault="00E92F0B" w:rsidP="00514011">
            <w:r>
              <w:rPr>
                <w:rFonts w:ascii="Calibri" w:hAnsi="Calibri" w:cs="Calibri"/>
                <w:color w:val="000000"/>
              </w:rPr>
              <w:t>1.82</w:t>
            </w:r>
          </w:p>
        </w:tc>
        <w:tc>
          <w:tcPr>
            <w:tcW w:w="960" w:type="dxa"/>
            <w:noWrap/>
            <w:vAlign w:val="bottom"/>
            <w:hideMark/>
          </w:tcPr>
          <w:p w14:paraId="7E54642E" w14:textId="77777777" w:rsidR="00E92F0B" w:rsidRPr="000B07C3" w:rsidRDefault="00E92F0B" w:rsidP="00514011">
            <w:r>
              <w:rPr>
                <w:rFonts w:ascii="Calibri" w:hAnsi="Calibri" w:cs="Calibri"/>
                <w:color w:val="000000"/>
              </w:rPr>
              <w:t>1.00</w:t>
            </w:r>
          </w:p>
        </w:tc>
        <w:tc>
          <w:tcPr>
            <w:tcW w:w="1008" w:type="dxa"/>
            <w:noWrap/>
            <w:vAlign w:val="bottom"/>
            <w:hideMark/>
          </w:tcPr>
          <w:p w14:paraId="0694358C" w14:textId="77777777" w:rsidR="00E92F0B" w:rsidRPr="000B07C3" w:rsidRDefault="00E92F0B" w:rsidP="00514011">
            <w:r>
              <w:rPr>
                <w:rFonts w:ascii="Calibri" w:hAnsi="Calibri" w:cs="Calibri"/>
                <w:color w:val="000000"/>
              </w:rPr>
              <w:t>1218.79</w:t>
            </w:r>
          </w:p>
        </w:tc>
        <w:tc>
          <w:tcPr>
            <w:tcW w:w="960" w:type="dxa"/>
            <w:noWrap/>
            <w:vAlign w:val="bottom"/>
            <w:hideMark/>
          </w:tcPr>
          <w:p w14:paraId="7ED6E0A5" w14:textId="77777777" w:rsidR="00E92F0B" w:rsidRPr="000B07C3" w:rsidRDefault="00E92F0B" w:rsidP="00514011">
            <w:r>
              <w:rPr>
                <w:rFonts w:ascii="Calibri" w:hAnsi="Calibri" w:cs="Calibri"/>
                <w:color w:val="000000"/>
              </w:rPr>
              <w:t>1859.83</w:t>
            </w:r>
          </w:p>
        </w:tc>
      </w:tr>
      <w:tr w:rsidR="00E92F0B" w:rsidRPr="000B07C3" w14:paraId="37FAA737" w14:textId="77777777" w:rsidTr="00514011">
        <w:trPr>
          <w:trHeight w:val="288"/>
        </w:trPr>
        <w:tc>
          <w:tcPr>
            <w:tcW w:w="1354" w:type="dxa"/>
            <w:noWrap/>
            <w:vAlign w:val="bottom"/>
            <w:hideMark/>
          </w:tcPr>
          <w:p w14:paraId="6C89E2FA" w14:textId="77777777" w:rsidR="00E92F0B" w:rsidRPr="008727D0" w:rsidRDefault="00E92F0B" w:rsidP="00514011">
            <w:pPr>
              <w:rPr>
                <w:b/>
                <w:bCs/>
              </w:rPr>
            </w:pPr>
            <w:r w:rsidRPr="00514011">
              <w:rPr>
                <w:rFonts w:ascii="Calibri" w:hAnsi="Calibri" w:cs="Calibri"/>
                <w:b/>
                <w:bCs/>
                <w:color w:val="000000"/>
              </w:rPr>
              <w:t>DBH (m)</w:t>
            </w:r>
          </w:p>
        </w:tc>
        <w:tc>
          <w:tcPr>
            <w:tcW w:w="960" w:type="dxa"/>
            <w:noWrap/>
            <w:vAlign w:val="bottom"/>
            <w:hideMark/>
          </w:tcPr>
          <w:p w14:paraId="00D57048" w14:textId="77777777" w:rsidR="00E92F0B" w:rsidRPr="000B07C3" w:rsidRDefault="00E92F0B" w:rsidP="00514011">
            <w:r>
              <w:rPr>
                <w:rFonts w:ascii="Calibri" w:hAnsi="Calibri" w:cs="Calibri"/>
                <w:color w:val="000000"/>
              </w:rPr>
              <w:t>4.31</w:t>
            </w:r>
          </w:p>
        </w:tc>
        <w:tc>
          <w:tcPr>
            <w:tcW w:w="960" w:type="dxa"/>
            <w:noWrap/>
            <w:vAlign w:val="bottom"/>
            <w:hideMark/>
          </w:tcPr>
          <w:p w14:paraId="17413D85" w14:textId="77777777" w:rsidR="00E92F0B" w:rsidRPr="000B07C3" w:rsidRDefault="00E92F0B" w:rsidP="00514011">
            <w:r>
              <w:rPr>
                <w:rFonts w:ascii="Calibri" w:hAnsi="Calibri" w:cs="Calibri"/>
                <w:color w:val="000000"/>
              </w:rPr>
              <w:t>4.29</w:t>
            </w:r>
          </w:p>
        </w:tc>
        <w:tc>
          <w:tcPr>
            <w:tcW w:w="960" w:type="dxa"/>
            <w:noWrap/>
            <w:vAlign w:val="bottom"/>
            <w:hideMark/>
          </w:tcPr>
          <w:p w14:paraId="3CE1D61C" w14:textId="77777777" w:rsidR="00E92F0B" w:rsidRPr="000B07C3" w:rsidRDefault="00E92F0B" w:rsidP="00514011">
            <w:r>
              <w:rPr>
                <w:rFonts w:ascii="Calibri" w:hAnsi="Calibri" w:cs="Calibri"/>
                <w:color w:val="000000"/>
              </w:rPr>
              <w:t>0.77</w:t>
            </w:r>
          </w:p>
        </w:tc>
        <w:tc>
          <w:tcPr>
            <w:tcW w:w="960" w:type="dxa"/>
            <w:noWrap/>
            <w:vAlign w:val="bottom"/>
            <w:hideMark/>
          </w:tcPr>
          <w:p w14:paraId="3EDFB764" w14:textId="77777777" w:rsidR="00E92F0B" w:rsidRPr="000B07C3" w:rsidRDefault="00E92F0B" w:rsidP="00514011">
            <w:r>
              <w:rPr>
                <w:rFonts w:ascii="Calibri" w:hAnsi="Calibri" w:cs="Calibri"/>
                <w:color w:val="000000"/>
              </w:rPr>
              <w:t>3.05</w:t>
            </w:r>
          </w:p>
        </w:tc>
        <w:tc>
          <w:tcPr>
            <w:tcW w:w="960" w:type="dxa"/>
            <w:noWrap/>
            <w:vAlign w:val="bottom"/>
            <w:hideMark/>
          </w:tcPr>
          <w:p w14:paraId="278B56F0" w14:textId="77777777" w:rsidR="00E92F0B" w:rsidRPr="000B07C3" w:rsidRDefault="00E92F0B" w:rsidP="00514011">
            <w:r>
              <w:rPr>
                <w:rFonts w:ascii="Calibri" w:hAnsi="Calibri" w:cs="Calibri"/>
                <w:color w:val="000000"/>
              </w:rPr>
              <w:t>5.58</w:t>
            </w:r>
          </w:p>
        </w:tc>
        <w:tc>
          <w:tcPr>
            <w:tcW w:w="960" w:type="dxa"/>
            <w:noWrap/>
            <w:vAlign w:val="bottom"/>
            <w:hideMark/>
          </w:tcPr>
          <w:p w14:paraId="27930656" w14:textId="77777777" w:rsidR="00E92F0B" w:rsidRPr="000B07C3" w:rsidRDefault="00E92F0B" w:rsidP="00514011">
            <w:r>
              <w:rPr>
                <w:rFonts w:ascii="Calibri" w:hAnsi="Calibri" w:cs="Calibri"/>
                <w:color w:val="000000"/>
              </w:rPr>
              <w:t>1.00</w:t>
            </w:r>
          </w:p>
        </w:tc>
        <w:tc>
          <w:tcPr>
            <w:tcW w:w="1008" w:type="dxa"/>
            <w:noWrap/>
            <w:vAlign w:val="bottom"/>
            <w:hideMark/>
          </w:tcPr>
          <w:p w14:paraId="4E66E037" w14:textId="77777777" w:rsidR="00E92F0B" w:rsidRPr="000B07C3" w:rsidRDefault="00E92F0B" w:rsidP="00514011">
            <w:r>
              <w:rPr>
                <w:rFonts w:ascii="Calibri" w:hAnsi="Calibri" w:cs="Calibri"/>
                <w:color w:val="000000"/>
              </w:rPr>
              <w:t>1225.93</w:t>
            </w:r>
          </w:p>
        </w:tc>
        <w:tc>
          <w:tcPr>
            <w:tcW w:w="960" w:type="dxa"/>
            <w:noWrap/>
            <w:vAlign w:val="bottom"/>
            <w:hideMark/>
          </w:tcPr>
          <w:p w14:paraId="5BB4890D" w14:textId="77777777" w:rsidR="00E92F0B" w:rsidRPr="000B07C3" w:rsidRDefault="00E92F0B" w:rsidP="00514011">
            <w:r>
              <w:rPr>
                <w:rFonts w:ascii="Calibri" w:hAnsi="Calibri" w:cs="Calibri"/>
                <w:color w:val="000000"/>
              </w:rPr>
              <w:t>1840.31</w:t>
            </w:r>
          </w:p>
        </w:tc>
      </w:tr>
      <w:tr w:rsidR="00E92F0B" w:rsidRPr="000B07C3" w14:paraId="4FA4CA14" w14:textId="77777777" w:rsidTr="00514011">
        <w:trPr>
          <w:trHeight w:val="288"/>
        </w:trPr>
        <w:tc>
          <w:tcPr>
            <w:tcW w:w="1354" w:type="dxa"/>
            <w:noWrap/>
            <w:vAlign w:val="bottom"/>
            <w:hideMark/>
          </w:tcPr>
          <w:p w14:paraId="25EDCD9C" w14:textId="77777777" w:rsidR="00E92F0B" w:rsidRPr="008727D0" w:rsidRDefault="00E92F0B" w:rsidP="00514011">
            <w:pPr>
              <w:rPr>
                <w:b/>
                <w:bCs/>
              </w:rPr>
            </w:pPr>
            <w:r w:rsidRPr="00514011">
              <w:rPr>
                <w:rFonts w:ascii="Calibri" w:hAnsi="Calibri" w:cs="Calibri"/>
                <w:b/>
                <w:bCs/>
                <w:color w:val="000000"/>
              </w:rPr>
              <w:t>DBH^2 (m)</w:t>
            </w:r>
          </w:p>
        </w:tc>
        <w:tc>
          <w:tcPr>
            <w:tcW w:w="960" w:type="dxa"/>
            <w:noWrap/>
            <w:vAlign w:val="bottom"/>
            <w:hideMark/>
          </w:tcPr>
          <w:p w14:paraId="2EF5B157" w14:textId="77777777" w:rsidR="00E92F0B" w:rsidRPr="000B07C3" w:rsidRDefault="00E92F0B" w:rsidP="00514011">
            <w:r>
              <w:rPr>
                <w:rFonts w:ascii="Calibri" w:hAnsi="Calibri" w:cs="Calibri"/>
                <w:color w:val="000000"/>
              </w:rPr>
              <w:t>-2.40</w:t>
            </w:r>
          </w:p>
        </w:tc>
        <w:tc>
          <w:tcPr>
            <w:tcW w:w="960" w:type="dxa"/>
            <w:noWrap/>
            <w:vAlign w:val="bottom"/>
            <w:hideMark/>
          </w:tcPr>
          <w:p w14:paraId="22A11E04" w14:textId="77777777" w:rsidR="00E92F0B" w:rsidRPr="000B07C3" w:rsidRDefault="00E92F0B" w:rsidP="00514011">
            <w:r>
              <w:rPr>
                <w:rFonts w:ascii="Calibri" w:hAnsi="Calibri" w:cs="Calibri"/>
                <w:color w:val="000000"/>
              </w:rPr>
              <w:t>-2.39</w:t>
            </w:r>
          </w:p>
        </w:tc>
        <w:tc>
          <w:tcPr>
            <w:tcW w:w="960" w:type="dxa"/>
            <w:noWrap/>
            <w:vAlign w:val="bottom"/>
            <w:hideMark/>
          </w:tcPr>
          <w:p w14:paraId="1A0936E7" w14:textId="77777777" w:rsidR="00E92F0B" w:rsidRPr="000B07C3" w:rsidRDefault="00E92F0B" w:rsidP="00514011">
            <w:r>
              <w:rPr>
                <w:rFonts w:ascii="Calibri" w:hAnsi="Calibri" w:cs="Calibri"/>
                <w:color w:val="000000"/>
              </w:rPr>
              <w:t>0.55</w:t>
            </w:r>
          </w:p>
        </w:tc>
        <w:tc>
          <w:tcPr>
            <w:tcW w:w="960" w:type="dxa"/>
            <w:noWrap/>
            <w:vAlign w:val="bottom"/>
            <w:hideMark/>
          </w:tcPr>
          <w:p w14:paraId="6E8BFF47" w14:textId="77777777" w:rsidR="00E92F0B" w:rsidRPr="000B07C3" w:rsidRDefault="00E92F0B" w:rsidP="00514011">
            <w:r>
              <w:rPr>
                <w:rFonts w:ascii="Calibri" w:hAnsi="Calibri" w:cs="Calibri"/>
                <w:color w:val="000000"/>
              </w:rPr>
              <w:t>-3.29</w:t>
            </w:r>
          </w:p>
        </w:tc>
        <w:tc>
          <w:tcPr>
            <w:tcW w:w="960" w:type="dxa"/>
            <w:noWrap/>
            <w:vAlign w:val="bottom"/>
            <w:hideMark/>
          </w:tcPr>
          <w:p w14:paraId="0BCD2BF3" w14:textId="77777777" w:rsidR="00E92F0B" w:rsidRPr="000B07C3" w:rsidRDefault="00E92F0B" w:rsidP="00514011">
            <w:r>
              <w:rPr>
                <w:rFonts w:ascii="Calibri" w:hAnsi="Calibri" w:cs="Calibri"/>
                <w:color w:val="000000"/>
              </w:rPr>
              <w:t>-1.50</w:t>
            </w:r>
          </w:p>
        </w:tc>
        <w:tc>
          <w:tcPr>
            <w:tcW w:w="960" w:type="dxa"/>
            <w:noWrap/>
            <w:vAlign w:val="bottom"/>
            <w:hideMark/>
          </w:tcPr>
          <w:p w14:paraId="591BC525" w14:textId="77777777" w:rsidR="00E92F0B" w:rsidRPr="000B07C3" w:rsidRDefault="00E92F0B" w:rsidP="00514011">
            <w:r>
              <w:rPr>
                <w:rFonts w:ascii="Calibri" w:hAnsi="Calibri" w:cs="Calibri"/>
                <w:color w:val="000000"/>
              </w:rPr>
              <w:t>1.00</w:t>
            </w:r>
          </w:p>
        </w:tc>
        <w:tc>
          <w:tcPr>
            <w:tcW w:w="1008" w:type="dxa"/>
            <w:noWrap/>
            <w:vAlign w:val="bottom"/>
            <w:hideMark/>
          </w:tcPr>
          <w:p w14:paraId="1966FB4E" w14:textId="77777777" w:rsidR="00E92F0B" w:rsidRPr="000B07C3" w:rsidRDefault="00E92F0B" w:rsidP="00514011">
            <w:r>
              <w:rPr>
                <w:rFonts w:ascii="Calibri" w:hAnsi="Calibri" w:cs="Calibri"/>
                <w:color w:val="000000"/>
              </w:rPr>
              <w:t>1320.76</w:t>
            </w:r>
          </w:p>
        </w:tc>
        <w:tc>
          <w:tcPr>
            <w:tcW w:w="960" w:type="dxa"/>
            <w:noWrap/>
            <w:vAlign w:val="bottom"/>
            <w:hideMark/>
          </w:tcPr>
          <w:p w14:paraId="1EC3912A" w14:textId="77777777" w:rsidR="00E92F0B" w:rsidRPr="000B07C3" w:rsidRDefault="00E92F0B" w:rsidP="00514011">
            <w:r>
              <w:rPr>
                <w:rFonts w:ascii="Calibri" w:hAnsi="Calibri" w:cs="Calibri"/>
                <w:color w:val="000000"/>
              </w:rPr>
              <w:t>2096.45</w:t>
            </w:r>
          </w:p>
        </w:tc>
      </w:tr>
      <w:tr w:rsidR="00E92F0B" w:rsidRPr="000B07C3" w14:paraId="4C321805" w14:textId="77777777" w:rsidTr="00514011">
        <w:trPr>
          <w:trHeight w:val="288"/>
        </w:trPr>
        <w:tc>
          <w:tcPr>
            <w:tcW w:w="1354" w:type="dxa"/>
            <w:noWrap/>
            <w:vAlign w:val="bottom"/>
            <w:hideMark/>
          </w:tcPr>
          <w:p w14:paraId="7FE94897" w14:textId="77777777" w:rsidR="00E92F0B" w:rsidRPr="008727D0" w:rsidRDefault="00E92F0B" w:rsidP="00514011">
            <w:pPr>
              <w:rPr>
                <w:b/>
                <w:bCs/>
              </w:rPr>
            </w:pPr>
            <w:r w:rsidRPr="00514011">
              <w:rPr>
                <w:rFonts w:ascii="Calibri" w:hAnsi="Calibri" w:cs="Calibri"/>
                <w:b/>
                <w:bCs/>
                <w:color w:val="000000"/>
              </w:rPr>
              <w:t>Fire</w:t>
            </w:r>
          </w:p>
        </w:tc>
        <w:tc>
          <w:tcPr>
            <w:tcW w:w="960" w:type="dxa"/>
            <w:noWrap/>
            <w:vAlign w:val="bottom"/>
            <w:hideMark/>
          </w:tcPr>
          <w:p w14:paraId="3392B534" w14:textId="77777777" w:rsidR="00E92F0B" w:rsidRPr="000B07C3" w:rsidRDefault="00E92F0B" w:rsidP="00514011">
            <w:r>
              <w:rPr>
                <w:rFonts w:ascii="Calibri" w:hAnsi="Calibri" w:cs="Calibri"/>
                <w:color w:val="000000"/>
              </w:rPr>
              <w:t>-3.51</w:t>
            </w:r>
          </w:p>
        </w:tc>
        <w:tc>
          <w:tcPr>
            <w:tcW w:w="960" w:type="dxa"/>
            <w:noWrap/>
            <w:vAlign w:val="bottom"/>
            <w:hideMark/>
          </w:tcPr>
          <w:p w14:paraId="1E3E588B" w14:textId="77777777" w:rsidR="00E92F0B" w:rsidRPr="000B07C3" w:rsidRDefault="00E92F0B" w:rsidP="00514011">
            <w:r>
              <w:rPr>
                <w:rFonts w:ascii="Calibri" w:hAnsi="Calibri" w:cs="Calibri"/>
                <w:color w:val="000000"/>
              </w:rPr>
              <w:t>-3.50</w:t>
            </w:r>
          </w:p>
        </w:tc>
        <w:tc>
          <w:tcPr>
            <w:tcW w:w="960" w:type="dxa"/>
            <w:noWrap/>
            <w:vAlign w:val="bottom"/>
            <w:hideMark/>
          </w:tcPr>
          <w:p w14:paraId="58D79F5E" w14:textId="77777777" w:rsidR="00E92F0B" w:rsidRPr="000B07C3" w:rsidRDefault="00E92F0B" w:rsidP="00514011">
            <w:r>
              <w:rPr>
                <w:rFonts w:ascii="Calibri" w:hAnsi="Calibri" w:cs="Calibri"/>
                <w:color w:val="000000"/>
              </w:rPr>
              <w:t>0.56</w:t>
            </w:r>
          </w:p>
        </w:tc>
        <w:tc>
          <w:tcPr>
            <w:tcW w:w="960" w:type="dxa"/>
            <w:noWrap/>
            <w:vAlign w:val="bottom"/>
            <w:hideMark/>
          </w:tcPr>
          <w:p w14:paraId="6309AEF1" w14:textId="77777777" w:rsidR="00E92F0B" w:rsidRPr="000B07C3" w:rsidRDefault="00E92F0B" w:rsidP="00514011">
            <w:r>
              <w:rPr>
                <w:rFonts w:ascii="Calibri" w:hAnsi="Calibri" w:cs="Calibri"/>
                <w:color w:val="000000"/>
              </w:rPr>
              <w:t>-4.45</w:t>
            </w:r>
          </w:p>
        </w:tc>
        <w:tc>
          <w:tcPr>
            <w:tcW w:w="960" w:type="dxa"/>
            <w:noWrap/>
            <w:vAlign w:val="bottom"/>
            <w:hideMark/>
          </w:tcPr>
          <w:p w14:paraId="05892C92" w14:textId="77777777" w:rsidR="00E92F0B" w:rsidRPr="000B07C3" w:rsidRDefault="00E92F0B" w:rsidP="00514011">
            <w:r>
              <w:rPr>
                <w:rFonts w:ascii="Calibri" w:hAnsi="Calibri" w:cs="Calibri"/>
                <w:color w:val="000000"/>
              </w:rPr>
              <w:t>-2.61</w:t>
            </w:r>
          </w:p>
        </w:tc>
        <w:tc>
          <w:tcPr>
            <w:tcW w:w="960" w:type="dxa"/>
            <w:noWrap/>
            <w:vAlign w:val="bottom"/>
            <w:hideMark/>
          </w:tcPr>
          <w:p w14:paraId="7A7F886B" w14:textId="77777777" w:rsidR="00E92F0B" w:rsidRPr="000B07C3" w:rsidRDefault="00E92F0B" w:rsidP="00514011">
            <w:r>
              <w:rPr>
                <w:rFonts w:ascii="Calibri" w:hAnsi="Calibri" w:cs="Calibri"/>
                <w:color w:val="000000"/>
              </w:rPr>
              <w:t>1.00</w:t>
            </w:r>
          </w:p>
        </w:tc>
        <w:tc>
          <w:tcPr>
            <w:tcW w:w="1008" w:type="dxa"/>
            <w:noWrap/>
            <w:vAlign w:val="bottom"/>
            <w:hideMark/>
          </w:tcPr>
          <w:p w14:paraId="09A17799" w14:textId="77777777" w:rsidR="00E92F0B" w:rsidRPr="000B07C3" w:rsidRDefault="00E92F0B" w:rsidP="00514011">
            <w:r>
              <w:rPr>
                <w:rFonts w:ascii="Calibri" w:hAnsi="Calibri" w:cs="Calibri"/>
                <w:color w:val="000000"/>
              </w:rPr>
              <w:t>1364.76</w:t>
            </w:r>
          </w:p>
        </w:tc>
        <w:tc>
          <w:tcPr>
            <w:tcW w:w="960" w:type="dxa"/>
            <w:noWrap/>
            <w:vAlign w:val="bottom"/>
            <w:hideMark/>
          </w:tcPr>
          <w:p w14:paraId="1275CC7A" w14:textId="77777777" w:rsidR="00E92F0B" w:rsidRPr="000B07C3" w:rsidRDefault="00E92F0B" w:rsidP="00514011">
            <w:r>
              <w:rPr>
                <w:rFonts w:ascii="Calibri" w:hAnsi="Calibri" w:cs="Calibri"/>
                <w:color w:val="000000"/>
              </w:rPr>
              <w:t>2179.64</w:t>
            </w:r>
          </w:p>
        </w:tc>
      </w:tr>
      <w:tr w:rsidR="00E92F0B" w:rsidRPr="000B07C3" w14:paraId="52F0CFF6" w14:textId="77777777" w:rsidTr="00514011">
        <w:trPr>
          <w:trHeight w:val="288"/>
        </w:trPr>
        <w:tc>
          <w:tcPr>
            <w:tcW w:w="1354" w:type="dxa"/>
            <w:noWrap/>
            <w:vAlign w:val="bottom"/>
            <w:hideMark/>
          </w:tcPr>
          <w:p w14:paraId="38D05E65" w14:textId="77777777" w:rsidR="00E92F0B" w:rsidRPr="008727D0" w:rsidRDefault="00E92F0B" w:rsidP="00514011">
            <w:pPr>
              <w:rPr>
                <w:b/>
                <w:bCs/>
              </w:rPr>
            </w:pPr>
            <w:r w:rsidRPr="00514011">
              <w:rPr>
                <w:rFonts w:ascii="Calibri" w:hAnsi="Calibri" w:cs="Calibri"/>
                <w:b/>
                <w:bCs/>
                <w:color w:val="000000"/>
              </w:rPr>
              <w:t>WPBR</w:t>
            </w:r>
          </w:p>
        </w:tc>
        <w:tc>
          <w:tcPr>
            <w:tcW w:w="960" w:type="dxa"/>
            <w:noWrap/>
            <w:vAlign w:val="bottom"/>
            <w:hideMark/>
          </w:tcPr>
          <w:p w14:paraId="2CC215B8" w14:textId="77777777" w:rsidR="00E92F0B" w:rsidRPr="000B07C3" w:rsidRDefault="00E92F0B" w:rsidP="00514011">
            <w:r>
              <w:rPr>
                <w:rFonts w:ascii="Calibri" w:hAnsi="Calibri" w:cs="Calibri"/>
                <w:color w:val="000000"/>
              </w:rPr>
              <w:t>-0.96</w:t>
            </w:r>
          </w:p>
        </w:tc>
        <w:tc>
          <w:tcPr>
            <w:tcW w:w="960" w:type="dxa"/>
            <w:noWrap/>
            <w:vAlign w:val="bottom"/>
            <w:hideMark/>
          </w:tcPr>
          <w:p w14:paraId="2CC80332" w14:textId="77777777" w:rsidR="00E92F0B" w:rsidRPr="000B07C3" w:rsidRDefault="00E92F0B" w:rsidP="00514011">
            <w:r>
              <w:rPr>
                <w:rFonts w:ascii="Calibri" w:hAnsi="Calibri" w:cs="Calibri"/>
                <w:color w:val="000000"/>
              </w:rPr>
              <w:t>-0.96</w:t>
            </w:r>
          </w:p>
        </w:tc>
        <w:tc>
          <w:tcPr>
            <w:tcW w:w="960" w:type="dxa"/>
            <w:noWrap/>
            <w:vAlign w:val="bottom"/>
            <w:hideMark/>
          </w:tcPr>
          <w:p w14:paraId="102F565B" w14:textId="77777777" w:rsidR="00E92F0B" w:rsidRPr="000B07C3" w:rsidRDefault="00E92F0B" w:rsidP="00514011">
            <w:r>
              <w:rPr>
                <w:rFonts w:ascii="Calibri" w:hAnsi="Calibri" w:cs="Calibri"/>
                <w:color w:val="000000"/>
              </w:rPr>
              <w:t>0.55</w:t>
            </w:r>
          </w:p>
        </w:tc>
        <w:tc>
          <w:tcPr>
            <w:tcW w:w="960" w:type="dxa"/>
            <w:noWrap/>
            <w:vAlign w:val="bottom"/>
            <w:hideMark/>
          </w:tcPr>
          <w:p w14:paraId="03109596" w14:textId="77777777" w:rsidR="00E92F0B" w:rsidRPr="000B07C3" w:rsidRDefault="00E92F0B" w:rsidP="00514011">
            <w:r>
              <w:rPr>
                <w:rFonts w:ascii="Calibri" w:hAnsi="Calibri" w:cs="Calibri"/>
                <w:color w:val="000000"/>
              </w:rPr>
              <w:t>-1.87</w:t>
            </w:r>
          </w:p>
        </w:tc>
        <w:tc>
          <w:tcPr>
            <w:tcW w:w="960" w:type="dxa"/>
            <w:noWrap/>
            <w:vAlign w:val="bottom"/>
            <w:hideMark/>
          </w:tcPr>
          <w:p w14:paraId="2E475BA2" w14:textId="77777777" w:rsidR="00E92F0B" w:rsidRPr="000B07C3" w:rsidRDefault="00E92F0B" w:rsidP="00514011">
            <w:r>
              <w:rPr>
                <w:rFonts w:ascii="Calibri" w:hAnsi="Calibri" w:cs="Calibri"/>
                <w:color w:val="000000"/>
              </w:rPr>
              <w:t>-0.05</w:t>
            </w:r>
          </w:p>
        </w:tc>
        <w:tc>
          <w:tcPr>
            <w:tcW w:w="960" w:type="dxa"/>
            <w:noWrap/>
            <w:vAlign w:val="bottom"/>
            <w:hideMark/>
          </w:tcPr>
          <w:p w14:paraId="02931BEA" w14:textId="77777777" w:rsidR="00E92F0B" w:rsidRPr="000B07C3" w:rsidRDefault="00E92F0B" w:rsidP="00514011">
            <w:r>
              <w:rPr>
                <w:rFonts w:ascii="Calibri" w:hAnsi="Calibri" w:cs="Calibri"/>
                <w:color w:val="000000"/>
              </w:rPr>
              <w:t>1.00</w:t>
            </w:r>
          </w:p>
        </w:tc>
        <w:tc>
          <w:tcPr>
            <w:tcW w:w="1008" w:type="dxa"/>
            <w:noWrap/>
            <w:vAlign w:val="bottom"/>
            <w:hideMark/>
          </w:tcPr>
          <w:p w14:paraId="60A2A41E" w14:textId="77777777" w:rsidR="00E92F0B" w:rsidRPr="000B07C3" w:rsidRDefault="00E92F0B" w:rsidP="00514011">
            <w:r>
              <w:rPr>
                <w:rFonts w:ascii="Calibri" w:hAnsi="Calibri" w:cs="Calibri"/>
                <w:color w:val="000000"/>
              </w:rPr>
              <w:t>1279.53</w:t>
            </w:r>
          </w:p>
        </w:tc>
        <w:tc>
          <w:tcPr>
            <w:tcW w:w="960" w:type="dxa"/>
            <w:noWrap/>
            <w:vAlign w:val="bottom"/>
            <w:hideMark/>
          </w:tcPr>
          <w:p w14:paraId="5A7EF102" w14:textId="77777777" w:rsidR="00E92F0B" w:rsidRPr="000B07C3" w:rsidRDefault="00E92F0B" w:rsidP="00514011">
            <w:r>
              <w:rPr>
                <w:rFonts w:ascii="Calibri" w:hAnsi="Calibri" w:cs="Calibri"/>
                <w:color w:val="000000"/>
              </w:rPr>
              <w:t>2174.54</w:t>
            </w:r>
          </w:p>
        </w:tc>
      </w:tr>
      <w:tr w:rsidR="00E92F0B" w:rsidRPr="000B07C3" w14:paraId="29EC59A3" w14:textId="77777777" w:rsidTr="00514011">
        <w:trPr>
          <w:trHeight w:val="288"/>
        </w:trPr>
        <w:tc>
          <w:tcPr>
            <w:tcW w:w="1354" w:type="dxa"/>
            <w:noWrap/>
            <w:vAlign w:val="bottom"/>
            <w:hideMark/>
          </w:tcPr>
          <w:p w14:paraId="7B670254" w14:textId="77777777" w:rsidR="00E92F0B" w:rsidRPr="008727D0" w:rsidRDefault="00E92F0B" w:rsidP="00514011">
            <w:pPr>
              <w:rPr>
                <w:b/>
                <w:bCs/>
              </w:rPr>
            </w:pPr>
            <w:r w:rsidRPr="00514011">
              <w:rPr>
                <w:rFonts w:ascii="Calibri" w:hAnsi="Calibri" w:cs="Calibri"/>
                <w:b/>
                <w:bCs/>
                <w:color w:val="000000"/>
              </w:rPr>
              <w:t>Basal Area</w:t>
            </w:r>
          </w:p>
        </w:tc>
        <w:tc>
          <w:tcPr>
            <w:tcW w:w="960" w:type="dxa"/>
            <w:noWrap/>
            <w:vAlign w:val="bottom"/>
            <w:hideMark/>
          </w:tcPr>
          <w:p w14:paraId="39D15B49" w14:textId="77777777" w:rsidR="00E92F0B" w:rsidRPr="000B07C3" w:rsidRDefault="00E92F0B" w:rsidP="00514011">
            <w:r>
              <w:rPr>
                <w:rFonts w:ascii="Calibri" w:hAnsi="Calibri" w:cs="Calibri"/>
                <w:color w:val="000000"/>
              </w:rPr>
              <w:t>-0.81</w:t>
            </w:r>
          </w:p>
        </w:tc>
        <w:tc>
          <w:tcPr>
            <w:tcW w:w="960" w:type="dxa"/>
            <w:noWrap/>
            <w:vAlign w:val="bottom"/>
            <w:hideMark/>
          </w:tcPr>
          <w:p w14:paraId="2FA7C248" w14:textId="77777777" w:rsidR="00E92F0B" w:rsidRPr="000B07C3" w:rsidRDefault="00E92F0B" w:rsidP="00514011">
            <w:r>
              <w:rPr>
                <w:rFonts w:ascii="Calibri" w:hAnsi="Calibri" w:cs="Calibri"/>
                <w:color w:val="000000"/>
              </w:rPr>
              <w:t>-0.81</w:t>
            </w:r>
          </w:p>
        </w:tc>
        <w:tc>
          <w:tcPr>
            <w:tcW w:w="960" w:type="dxa"/>
            <w:noWrap/>
            <w:vAlign w:val="bottom"/>
            <w:hideMark/>
          </w:tcPr>
          <w:p w14:paraId="51D517ED" w14:textId="77777777" w:rsidR="00E92F0B" w:rsidRPr="000B07C3" w:rsidRDefault="00E92F0B" w:rsidP="00514011">
            <w:r>
              <w:rPr>
                <w:rFonts w:ascii="Calibri" w:hAnsi="Calibri" w:cs="Calibri"/>
                <w:color w:val="000000"/>
              </w:rPr>
              <w:t>0.22</w:t>
            </w:r>
          </w:p>
        </w:tc>
        <w:tc>
          <w:tcPr>
            <w:tcW w:w="960" w:type="dxa"/>
            <w:noWrap/>
            <w:vAlign w:val="bottom"/>
            <w:hideMark/>
          </w:tcPr>
          <w:p w14:paraId="7703BBC8" w14:textId="77777777" w:rsidR="00E92F0B" w:rsidRPr="000B07C3" w:rsidRDefault="00E92F0B" w:rsidP="00514011">
            <w:r>
              <w:rPr>
                <w:rFonts w:ascii="Calibri" w:hAnsi="Calibri" w:cs="Calibri"/>
                <w:color w:val="000000"/>
              </w:rPr>
              <w:t>-1.18</w:t>
            </w:r>
          </w:p>
        </w:tc>
        <w:tc>
          <w:tcPr>
            <w:tcW w:w="960" w:type="dxa"/>
            <w:noWrap/>
            <w:vAlign w:val="bottom"/>
            <w:hideMark/>
          </w:tcPr>
          <w:p w14:paraId="6547DBF1" w14:textId="77777777" w:rsidR="00E92F0B" w:rsidRPr="000B07C3" w:rsidRDefault="00E92F0B" w:rsidP="00514011">
            <w:r>
              <w:rPr>
                <w:rFonts w:ascii="Calibri" w:hAnsi="Calibri" w:cs="Calibri"/>
                <w:color w:val="000000"/>
              </w:rPr>
              <w:t>-0.45</w:t>
            </w:r>
          </w:p>
        </w:tc>
        <w:tc>
          <w:tcPr>
            <w:tcW w:w="960" w:type="dxa"/>
            <w:noWrap/>
            <w:vAlign w:val="bottom"/>
            <w:hideMark/>
          </w:tcPr>
          <w:p w14:paraId="10CDA929" w14:textId="77777777" w:rsidR="00E92F0B" w:rsidRPr="000B07C3" w:rsidRDefault="00E92F0B" w:rsidP="00514011">
            <w:r>
              <w:rPr>
                <w:rFonts w:ascii="Calibri" w:hAnsi="Calibri" w:cs="Calibri"/>
                <w:color w:val="000000"/>
              </w:rPr>
              <w:t>1.00</w:t>
            </w:r>
          </w:p>
        </w:tc>
        <w:tc>
          <w:tcPr>
            <w:tcW w:w="1008" w:type="dxa"/>
            <w:noWrap/>
            <w:vAlign w:val="bottom"/>
            <w:hideMark/>
          </w:tcPr>
          <w:p w14:paraId="3CDF3FFE" w14:textId="77777777" w:rsidR="00E92F0B" w:rsidRPr="000B07C3" w:rsidRDefault="00E92F0B" w:rsidP="00514011">
            <w:r>
              <w:rPr>
                <w:rFonts w:ascii="Calibri" w:hAnsi="Calibri" w:cs="Calibri"/>
                <w:color w:val="000000"/>
              </w:rPr>
              <w:t>1463.60</w:t>
            </w:r>
          </w:p>
        </w:tc>
        <w:tc>
          <w:tcPr>
            <w:tcW w:w="960" w:type="dxa"/>
            <w:noWrap/>
            <w:vAlign w:val="bottom"/>
            <w:hideMark/>
          </w:tcPr>
          <w:p w14:paraId="5BA6D2A8" w14:textId="77777777" w:rsidR="00E92F0B" w:rsidRPr="000B07C3" w:rsidRDefault="00E92F0B" w:rsidP="00514011">
            <w:r>
              <w:rPr>
                <w:rFonts w:ascii="Calibri" w:hAnsi="Calibri" w:cs="Calibri"/>
                <w:color w:val="000000"/>
              </w:rPr>
              <w:t>2170.85</w:t>
            </w:r>
          </w:p>
        </w:tc>
      </w:tr>
      <w:tr w:rsidR="00E92F0B" w:rsidRPr="000B07C3" w14:paraId="4D532ADE" w14:textId="77777777" w:rsidTr="00514011">
        <w:trPr>
          <w:trHeight w:val="288"/>
        </w:trPr>
        <w:tc>
          <w:tcPr>
            <w:tcW w:w="1354" w:type="dxa"/>
            <w:noWrap/>
            <w:vAlign w:val="bottom"/>
            <w:hideMark/>
          </w:tcPr>
          <w:p w14:paraId="6B379D8D" w14:textId="77777777" w:rsidR="00E92F0B" w:rsidRPr="008727D0" w:rsidRDefault="00E92F0B" w:rsidP="00514011">
            <w:pPr>
              <w:rPr>
                <w:b/>
                <w:bCs/>
              </w:rPr>
            </w:pPr>
            <w:r w:rsidRPr="00514011">
              <w:rPr>
                <w:rFonts w:ascii="Calibri" w:hAnsi="Calibri" w:cs="Calibri"/>
                <w:b/>
                <w:bCs/>
                <w:color w:val="000000"/>
              </w:rPr>
              <w:t>Drought</w:t>
            </w:r>
          </w:p>
        </w:tc>
        <w:tc>
          <w:tcPr>
            <w:tcW w:w="960" w:type="dxa"/>
            <w:noWrap/>
            <w:vAlign w:val="bottom"/>
            <w:hideMark/>
          </w:tcPr>
          <w:p w14:paraId="4FA4142C" w14:textId="77777777" w:rsidR="00E92F0B" w:rsidRPr="000B07C3" w:rsidRDefault="00E92F0B" w:rsidP="00514011">
            <w:r>
              <w:rPr>
                <w:rFonts w:ascii="Calibri" w:hAnsi="Calibri" w:cs="Calibri"/>
                <w:color w:val="000000"/>
              </w:rPr>
              <w:t>-0.34</w:t>
            </w:r>
          </w:p>
        </w:tc>
        <w:tc>
          <w:tcPr>
            <w:tcW w:w="960" w:type="dxa"/>
            <w:noWrap/>
            <w:vAlign w:val="bottom"/>
            <w:hideMark/>
          </w:tcPr>
          <w:p w14:paraId="64A6AFD4" w14:textId="77777777" w:rsidR="00E92F0B" w:rsidRPr="000B07C3" w:rsidRDefault="00E92F0B" w:rsidP="00514011">
            <w:r>
              <w:rPr>
                <w:rFonts w:ascii="Calibri" w:hAnsi="Calibri" w:cs="Calibri"/>
                <w:color w:val="000000"/>
              </w:rPr>
              <w:t>-0.34</w:t>
            </w:r>
          </w:p>
        </w:tc>
        <w:tc>
          <w:tcPr>
            <w:tcW w:w="960" w:type="dxa"/>
            <w:noWrap/>
            <w:vAlign w:val="bottom"/>
            <w:hideMark/>
          </w:tcPr>
          <w:p w14:paraId="69B43BAB" w14:textId="77777777" w:rsidR="00E92F0B" w:rsidRPr="000B07C3" w:rsidRDefault="00E92F0B" w:rsidP="00514011">
            <w:r>
              <w:rPr>
                <w:rFonts w:ascii="Calibri" w:hAnsi="Calibri" w:cs="Calibri"/>
                <w:color w:val="000000"/>
              </w:rPr>
              <w:t>0.20</w:t>
            </w:r>
          </w:p>
        </w:tc>
        <w:tc>
          <w:tcPr>
            <w:tcW w:w="960" w:type="dxa"/>
            <w:noWrap/>
            <w:vAlign w:val="bottom"/>
            <w:hideMark/>
          </w:tcPr>
          <w:p w14:paraId="4261FF4A" w14:textId="77777777" w:rsidR="00E92F0B" w:rsidRPr="000B07C3" w:rsidRDefault="00E92F0B" w:rsidP="00514011">
            <w:r>
              <w:rPr>
                <w:rFonts w:ascii="Calibri" w:hAnsi="Calibri" w:cs="Calibri"/>
                <w:color w:val="000000"/>
              </w:rPr>
              <w:t>-0.68</w:t>
            </w:r>
          </w:p>
        </w:tc>
        <w:tc>
          <w:tcPr>
            <w:tcW w:w="960" w:type="dxa"/>
            <w:noWrap/>
            <w:vAlign w:val="bottom"/>
            <w:hideMark/>
          </w:tcPr>
          <w:p w14:paraId="448B9080" w14:textId="77777777" w:rsidR="00E92F0B" w:rsidRPr="000B07C3" w:rsidRDefault="00E92F0B" w:rsidP="00514011">
            <w:r>
              <w:rPr>
                <w:rFonts w:ascii="Calibri" w:hAnsi="Calibri" w:cs="Calibri"/>
                <w:color w:val="000000"/>
              </w:rPr>
              <w:t>-0.01</w:t>
            </w:r>
          </w:p>
        </w:tc>
        <w:tc>
          <w:tcPr>
            <w:tcW w:w="960" w:type="dxa"/>
            <w:noWrap/>
            <w:vAlign w:val="bottom"/>
            <w:hideMark/>
          </w:tcPr>
          <w:p w14:paraId="39335771" w14:textId="77777777" w:rsidR="00E92F0B" w:rsidRPr="000B07C3" w:rsidRDefault="00E92F0B" w:rsidP="00514011">
            <w:r>
              <w:rPr>
                <w:rFonts w:ascii="Calibri" w:hAnsi="Calibri" w:cs="Calibri"/>
                <w:color w:val="000000"/>
              </w:rPr>
              <w:t>1.00</w:t>
            </w:r>
          </w:p>
        </w:tc>
        <w:tc>
          <w:tcPr>
            <w:tcW w:w="1008" w:type="dxa"/>
            <w:noWrap/>
            <w:vAlign w:val="bottom"/>
            <w:hideMark/>
          </w:tcPr>
          <w:p w14:paraId="01AE54D5" w14:textId="77777777" w:rsidR="00E92F0B" w:rsidRPr="000B07C3" w:rsidRDefault="00E92F0B" w:rsidP="00514011">
            <w:r>
              <w:rPr>
                <w:rFonts w:ascii="Calibri" w:hAnsi="Calibri" w:cs="Calibri"/>
                <w:color w:val="000000"/>
              </w:rPr>
              <w:t>1113.71</w:t>
            </w:r>
          </w:p>
        </w:tc>
        <w:tc>
          <w:tcPr>
            <w:tcW w:w="960" w:type="dxa"/>
            <w:noWrap/>
            <w:vAlign w:val="bottom"/>
            <w:hideMark/>
          </w:tcPr>
          <w:p w14:paraId="17F92D7F" w14:textId="77777777" w:rsidR="00E92F0B" w:rsidRPr="000B07C3" w:rsidRDefault="00E92F0B" w:rsidP="00514011">
            <w:r>
              <w:rPr>
                <w:rFonts w:ascii="Calibri" w:hAnsi="Calibri" w:cs="Calibri"/>
                <w:color w:val="000000"/>
              </w:rPr>
              <w:t>1900.59</w:t>
            </w:r>
          </w:p>
        </w:tc>
      </w:tr>
      <w:tr w:rsidR="00E92F0B" w:rsidRPr="000B07C3" w14:paraId="70ECCDB0" w14:textId="77777777" w:rsidTr="00514011">
        <w:trPr>
          <w:trHeight w:val="288"/>
        </w:trPr>
        <w:tc>
          <w:tcPr>
            <w:tcW w:w="1354" w:type="dxa"/>
            <w:noWrap/>
            <w:vAlign w:val="bottom"/>
            <w:hideMark/>
          </w:tcPr>
          <w:p w14:paraId="0AA06D4E" w14:textId="77777777" w:rsidR="00E92F0B" w:rsidRPr="008727D0" w:rsidRDefault="00E92F0B" w:rsidP="00514011">
            <w:pPr>
              <w:rPr>
                <w:b/>
                <w:bCs/>
              </w:rPr>
            </w:pPr>
            <w:r w:rsidRPr="00514011">
              <w:rPr>
                <w:rFonts w:ascii="Calibri" w:hAnsi="Calibri" w:cs="Calibri"/>
                <w:b/>
                <w:bCs/>
                <w:color w:val="000000"/>
              </w:rPr>
              <w:t>Site Dryness</w:t>
            </w:r>
          </w:p>
        </w:tc>
        <w:tc>
          <w:tcPr>
            <w:tcW w:w="960" w:type="dxa"/>
            <w:noWrap/>
            <w:vAlign w:val="bottom"/>
            <w:hideMark/>
          </w:tcPr>
          <w:p w14:paraId="478DF6F8" w14:textId="77777777" w:rsidR="00E92F0B" w:rsidRPr="000B07C3" w:rsidRDefault="00E92F0B" w:rsidP="00514011">
            <w:r>
              <w:rPr>
                <w:rFonts w:ascii="Calibri" w:hAnsi="Calibri" w:cs="Calibri"/>
                <w:color w:val="000000"/>
              </w:rPr>
              <w:t>-0.33</w:t>
            </w:r>
          </w:p>
        </w:tc>
        <w:tc>
          <w:tcPr>
            <w:tcW w:w="960" w:type="dxa"/>
            <w:noWrap/>
            <w:vAlign w:val="bottom"/>
            <w:hideMark/>
          </w:tcPr>
          <w:p w14:paraId="2C485353" w14:textId="77777777" w:rsidR="00E92F0B" w:rsidRPr="000B07C3" w:rsidRDefault="00E92F0B" w:rsidP="00514011">
            <w:r>
              <w:rPr>
                <w:rFonts w:ascii="Calibri" w:hAnsi="Calibri" w:cs="Calibri"/>
                <w:color w:val="000000"/>
              </w:rPr>
              <w:t>-0.33</w:t>
            </w:r>
          </w:p>
        </w:tc>
        <w:tc>
          <w:tcPr>
            <w:tcW w:w="960" w:type="dxa"/>
            <w:noWrap/>
            <w:vAlign w:val="bottom"/>
            <w:hideMark/>
          </w:tcPr>
          <w:p w14:paraId="6DB158B6" w14:textId="77777777" w:rsidR="00E92F0B" w:rsidRPr="000B07C3" w:rsidRDefault="00E92F0B" w:rsidP="00514011">
            <w:r>
              <w:rPr>
                <w:rFonts w:ascii="Calibri" w:hAnsi="Calibri" w:cs="Calibri"/>
                <w:color w:val="000000"/>
              </w:rPr>
              <w:t>0.23</w:t>
            </w:r>
          </w:p>
        </w:tc>
        <w:tc>
          <w:tcPr>
            <w:tcW w:w="960" w:type="dxa"/>
            <w:noWrap/>
            <w:vAlign w:val="bottom"/>
            <w:hideMark/>
          </w:tcPr>
          <w:p w14:paraId="47A53BD9" w14:textId="77777777" w:rsidR="00E92F0B" w:rsidRPr="000B07C3" w:rsidRDefault="00E92F0B" w:rsidP="00514011">
            <w:r>
              <w:rPr>
                <w:rFonts w:ascii="Calibri" w:hAnsi="Calibri" w:cs="Calibri"/>
                <w:color w:val="000000"/>
              </w:rPr>
              <w:t>-0.70</w:t>
            </w:r>
          </w:p>
        </w:tc>
        <w:tc>
          <w:tcPr>
            <w:tcW w:w="960" w:type="dxa"/>
            <w:noWrap/>
            <w:vAlign w:val="bottom"/>
            <w:hideMark/>
          </w:tcPr>
          <w:p w14:paraId="28F5C5E1" w14:textId="77777777" w:rsidR="00E92F0B" w:rsidRPr="000B07C3" w:rsidRDefault="00E92F0B" w:rsidP="00514011">
            <w:r>
              <w:rPr>
                <w:rFonts w:ascii="Calibri" w:hAnsi="Calibri" w:cs="Calibri"/>
                <w:color w:val="000000"/>
              </w:rPr>
              <w:t>0.05</w:t>
            </w:r>
          </w:p>
        </w:tc>
        <w:tc>
          <w:tcPr>
            <w:tcW w:w="960" w:type="dxa"/>
            <w:noWrap/>
            <w:vAlign w:val="bottom"/>
            <w:hideMark/>
          </w:tcPr>
          <w:p w14:paraId="77B51E9A" w14:textId="77777777" w:rsidR="00E92F0B" w:rsidRPr="000B07C3" w:rsidRDefault="00E92F0B" w:rsidP="00514011">
            <w:r>
              <w:rPr>
                <w:rFonts w:ascii="Calibri" w:hAnsi="Calibri" w:cs="Calibri"/>
                <w:color w:val="000000"/>
              </w:rPr>
              <w:t>1.00</w:t>
            </w:r>
          </w:p>
        </w:tc>
        <w:tc>
          <w:tcPr>
            <w:tcW w:w="1008" w:type="dxa"/>
            <w:noWrap/>
            <w:vAlign w:val="bottom"/>
            <w:hideMark/>
          </w:tcPr>
          <w:p w14:paraId="7A64004A" w14:textId="77777777" w:rsidR="00E92F0B" w:rsidRPr="000B07C3" w:rsidRDefault="00E92F0B" w:rsidP="00514011">
            <w:r>
              <w:rPr>
                <w:rFonts w:ascii="Calibri" w:hAnsi="Calibri" w:cs="Calibri"/>
                <w:color w:val="000000"/>
              </w:rPr>
              <w:t>1429.15</w:t>
            </w:r>
          </w:p>
        </w:tc>
        <w:tc>
          <w:tcPr>
            <w:tcW w:w="960" w:type="dxa"/>
            <w:noWrap/>
            <w:vAlign w:val="bottom"/>
            <w:hideMark/>
          </w:tcPr>
          <w:p w14:paraId="696C0AF2" w14:textId="77777777" w:rsidR="00E92F0B" w:rsidRPr="000B07C3" w:rsidRDefault="00E92F0B" w:rsidP="00514011">
            <w:r>
              <w:rPr>
                <w:rFonts w:ascii="Calibri" w:hAnsi="Calibri" w:cs="Calibri"/>
                <w:color w:val="000000"/>
              </w:rPr>
              <w:t>2287.44</w:t>
            </w:r>
          </w:p>
        </w:tc>
      </w:tr>
      <w:tr w:rsidR="00E92F0B" w:rsidRPr="000B07C3" w14:paraId="7D14D1DC" w14:textId="77777777" w:rsidTr="00514011">
        <w:trPr>
          <w:trHeight w:val="288"/>
        </w:trPr>
        <w:tc>
          <w:tcPr>
            <w:tcW w:w="1354" w:type="dxa"/>
            <w:noWrap/>
            <w:vAlign w:val="bottom"/>
            <w:hideMark/>
          </w:tcPr>
          <w:p w14:paraId="479BC8BB" w14:textId="77777777" w:rsidR="00E92F0B" w:rsidRPr="008727D0" w:rsidRDefault="00E92F0B" w:rsidP="00514011">
            <w:pPr>
              <w:rPr>
                <w:b/>
                <w:bCs/>
              </w:rPr>
            </w:pPr>
            <w:r w:rsidRPr="00514011">
              <w:rPr>
                <w:rFonts w:ascii="Calibri" w:hAnsi="Calibri" w:cs="Calibri"/>
                <w:b/>
                <w:bCs/>
                <w:color w:val="000000"/>
              </w:rPr>
              <w:t>DBH x Fire</w:t>
            </w:r>
          </w:p>
        </w:tc>
        <w:tc>
          <w:tcPr>
            <w:tcW w:w="960" w:type="dxa"/>
            <w:noWrap/>
            <w:vAlign w:val="bottom"/>
            <w:hideMark/>
          </w:tcPr>
          <w:p w14:paraId="3E708813" w14:textId="77777777" w:rsidR="00E92F0B" w:rsidRPr="000B07C3" w:rsidRDefault="00E92F0B" w:rsidP="00514011">
            <w:r>
              <w:rPr>
                <w:rFonts w:ascii="Calibri" w:hAnsi="Calibri" w:cs="Calibri"/>
                <w:color w:val="000000"/>
              </w:rPr>
              <w:t>2.40</w:t>
            </w:r>
          </w:p>
        </w:tc>
        <w:tc>
          <w:tcPr>
            <w:tcW w:w="960" w:type="dxa"/>
            <w:noWrap/>
            <w:vAlign w:val="bottom"/>
            <w:hideMark/>
          </w:tcPr>
          <w:p w14:paraId="7E210815" w14:textId="77777777" w:rsidR="00E92F0B" w:rsidRPr="000B07C3" w:rsidRDefault="00E92F0B" w:rsidP="00514011">
            <w:r>
              <w:rPr>
                <w:rFonts w:ascii="Calibri" w:hAnsi="Calibri" w:cs="Calibri"/>
                <w:color w:val="000000"/>
              </w:rPr>
              <w:t>2.38</w:t>
            </w:r>
          </w:p>
        </w:tc>
        <w:tc>
          <w:tcPr>
            <w:tcW w:w="960" w:type="dxa"/>
            <w:noWrap/>
            <w:vAlign w:val="bottom"/>
            <w:hideMark/>
          </w:tcPr>
          <w:p w14:paraId="543FFCE6" w14:textId="77777777" w:rsidR="00E92F0B" w:rsidRPr="000B07C3" w:rsidRDefault="00E92F0B" w:rsidP="00514011">
            <w:r>
              <w:rPr>
                <w:rFonts w:ascii="Calibri" w:hAnsi="Calibri" w:cs="Calibri"/>
                <w:color w:val="000000"/>
              </w:rPr>
              <w:t>1.45</w:t>
            </w:r>
          </w:p>
        </w:tc>
        <w:tc>
          <w:tcPr>
            <w:tcW w:w="960" w:type="dxa"/>
            <w:noWrap/>
            <w:vAlign w:val="bottom"/>
            <w:hideMark/>
          </w:tcPr>
          <w:p w14:paraId="35D5D35B" w14:textId="77777777" w:rsidR="00E92F0B" w:rsidRPr="000B07C3" w:rsidRDefault="00E92F0B" w:rsidP="00514011">
            <w:r>
              <w:rPr>
                <w:rFonts w:ascii="Calibri" w:hAnsi="Calibri" w:cs="Calibri"/>
                <w:color w:val="000000"/>
              </w:rPr>
              <w:t>0.10</w:t>
            </w:r>
          </w:p>
        </w:tc>
        <w:tc>
          <w:tcPr>
            <w:tcW w:w="960" w:type="dxa"/>
            <w:noWrap/>
            <w:vAlign w:val="bottom"/>
            <w:hideMark/>
          </w:tcPr>
          <w:p w14:paraId="671A0EB1" w14:textId="77777777" w:rsidR="00E92F0B" w:rsidRPr="000B07C3" w:rsidRDefault="00E92F0B" w:rsidP="00514011">
            <w:r>
              <w:rPr>
                <w:rFonts w:ascii="Calibri" w:hAnsi="Calibri" w:cs="Calibri"/>
                <w:color w:val="000000"/>
              </w:rPr>
              <w:t>4.78</w:t>
            </w:r>
          </w:p>
        </w:tc>
        <w:tc>
          <w:tcPr>
            <w:tcW w:w="960" w:type="dxa"/>
            <w:noWrap/>
            <w:vAlign w:val="bottom"/>
            <w:hideMark/>
          </w:tcPr>
          <w:p w14:paraId="6DB284D3" w14:textId="77777777" w:rsidR="00E92F0B" w:rsidRPr="000B07C3" w:rsidRDefault="00E92F0B" w:rsidP="00514011">
            <w:r>
              <w:rPr>
                <w:rFonts w:ascii="Calibri" w:hAnsi="Calibri" w:cs="Calibri"/>
                <w:color w:val="000000"/>
              </w:rPr>
              <w:t>1.00</w:t>
            </w:r>
          </w:p>
        </w:tc>
        <w:tc>
          <w:tcPr>
            <w:tcW w:w="1008" w:type="dxa"/>
            <w:noWrap/>
            <w:vAlign w:val="bottom"/>
            <w:hideMark/>
          </w:tcPr>
          <w:p w14:paraId="749E7B66" w14:textId="77777777" w:rsidR="00E92F0B" w:rsidRPr="000B07C3" w:rsidRDefault="00E92F0B" w:rsidP="00514011">
            <w:r>
              <w:rPr>
                <w:rFonts w:ascii="Calibri" w:hAnsi="Calibri" w:cs="Calibri"/>
                <w:color w:val="000000"/>
              </w:rPr>
              <w:t>1291.53</w:t>
            </w:r>
          </w:p>
        </w:tc>
        <w:tc>
          <w:tcPr>
            <w:tcW w:w="960" w:type="dxa"/>
            <w:noWrap/>
            <w:vAlign w:val="bottom"/>
            <w:hideMark/>
          </w:tcPr>
          <w:p w14:paraId="7EF0F5DB" w14:textId="77777777" w:rsidR="00E92F0B" w:rsidRPr="000B07C3" w:rsidRDefault="00E92F0B" w:rsidP="00514011">
            <w:r>
              <w:rPr>
                <w:rFonts w:ascii="Calibri" w:hAnsi="Calibri" w:cs="Calibri"/>
                <w:color w:val="000000"/>
              </w:rPr>
              <w:t>2079.10</w:t>
            </w:r>
          </w:p>
        </w:tc>
      </w:tr>
      <w:tr w:rsidR="00E92F0B" w:rsidRPr="000B07C3" w14:paraId="5CD55C04" w14:textId="77777777" w:rsidTr="00514011">
        <w:trPr>
          <w:trHeight w:val="288"/>
        </w:trPr>
        <w:tc>
          <w:tcPr>
            <w:tcW w:w="1354" w:type="dxa"/>
            <w:noWrap/>
            <w:vAlign w:val="bottom"/>
            <w:hideMark/>
          </w:tcPr>
          <w:p w14:paraId="22C3D624" w14:textId="77777777" w:rsidR="00E92F0B" w:rsidRPr="008727D0" w:rsidRDefault="00E92F0B" w:rsidP="00514011">
            <w:pPr>
              <w:rPr>
                <w:b/>
                <w:bCs/>
              </w:rPr>
            </w:pPr>
            <w:r w:rsidRPr="00514011">
              <w:rPr>
                <w:rFonts w:ascii="Calibri" w:hAnsi="Calibri" w:cs="Calibri"/>
                <w:b/>
                <w:bCs/>
                <w:color w:val="000000"/>
              </w:rPr>
              <w:t>DBH^2 x Fire</w:t>
            </w:r>
          </w:p>
        </w:tc>
        <w:tc>
          <w:tcPr>
            <w:tcW w:w="960" w:type="dxa"/>
            <w:noWrap/>
            <w:vAlign w:val="bottom"/>
            <w:hideMark/>
          </w:tcPr>
          <w:p w14:paraId="4DFAE83D" w14:textId="77777777" w:rsidR="00E92F0B" w:rsidRPr="000B07C3" w:rsidRDefault="00E92F0B" w:rsidP="00514011">
            <w:r>
              <w:rPr>
                <w:rFonts w:ascii="Calibri" w:hAnsi="Calibri" w:cs="Calibri"/>
                <w:color w:val="000000"/>
              </w:rPr>
              <w:t>-1.10</w:t>
            </w:r>
          </w:p>
        </w:tc>
        <w:tc>
          <w:tcPr>
            <w:tcW w:w="960" w:type="dxa"/>
            <w:noWrap/>
            <w:vAlign w:val="bottom"/>
            <w:hideMark/>
          </w:tcPr>
          <w:p w14:paraId="2DAC38BD" w14:textId="77777777" w:rsidR="00E92F0B" w:rsidRPr="000B07C3" w:rsidRDefault="00E92F0B" w:rsidP="00514011">
            <w:r>
              <w:rPr>
                <w:rFonts w:ascii="Calibri" w:hAnsi="Calibri" w:cs="Calibri"/>
                <w:color w:val="000000"/>
              </w:rPr>
              <w:t>-1.08</w:t>
            </w:r>
          </w:p>
        </w:tc>
        <w:tc>
          <w:tcPr>
            <w:tcW w:w="960" w:type="dxa"/>
            <w:noWrap/>
            <w:vAlign w:val="bottom"/>
            <w:hideMark/>
          </w:tcPr>
          <w:p w14:paraId="43097690" w14:textId="77777777" w:rsidR="00E92F0B" w:rsidRPr="000B07C3" w:rsidRDefault="00E92F0B" w:rsidP="00514011">
            <w:r>
              <w:rPr>
                <w:rFonts w:ascii="Calibri" w:hAnsi="Calibri" w:cs="Calibri"/>
                <w:color w:val="000000"/>
              </w:rPr>
              <w:t>0.92</w:t>
            </w:r>
          </w:p>
        </w:tc>
        <w:tc>
          <w:tcPr>
            <w:tcW w:w="960" w:type="dxa"/>
            <w:noWrap/>
            <w:vAlign w:val="bottom"/>
            <w:hideMark/>
          </w:tcPr>
          <w:p w14:paraId="5D164C3A" w14:textId="77777777" w:rsidR="00E92F0B" w:rsidRPr="000B07C3" w:rsidRDefault="00E92F0B" w:rsidP="00514011">
            <w:r>
              <w:rPr>
                <w:rFonts w:ascii="Calibri" w:hAnsi="Calibri" w:cs="Calibri"/>
                <w:color w:val="000000"/>
              </w:rPr>
              <w:t>-2.64</w:t>
            </w:r>
          </w:p>
        </w:tc>
        <w:tc>
          <w:tcPr>
            <w:tcW w:w="960" w:type="dxa"/>
            <w:noWrap/>
            <w:vAlign w:val="bottom"/>
            <w:hideMark/>
          </w:tcPr>
          <w:p w14:paraId="3B7725B6" w14:textId="77777777" w:rsidR="00E92F0B" w:rsidRPr="000B07C3" w:rsidRDefault="00E92F0B" w:rsidP="00514011">
            <w:r>
              <w:rPr>
                <w:rFonts w:ascii="Calibri" w:hAnsi="Calibri" w:cs="Calibri"/>
                <w:color w:val="000000"/>
              </w:rPr>
              <w:t>0.35</w:t>
            </w:r>
          </w:p>
        </w:tc>
        <w:tc>
          <w:tcPr>
            <w:tcW w:w="960" w:type="dxa"/>
            <w:noWrap/>
            <w:vAlign w:val="bottom"/>
            <w:hideMark/>
          </w:tcPr>
          <w:p w14:paraId="64EE8C62" w14:textId="77777777" w:rsidR="00E92F0B" w:rsidRPr="000B07C3" w:rsidRDefault="00E92F0B" w:rsidP="00514011">
            <w:r>
              <w:rPr>
                <w:rFonts w:ascii="Calibri" w:hAnsi="Calibri" w:cs="Calibri"/>
                <w:color w:val="000000"/>
              </w:rPr>
              <w:t>1.00</w:t>
            </w:r>
          </w:p>
        </w:tc>
        <w:tc>
          <w:tcPr>
            <w:tcW w:w="1008" w:type="dxa"/>
            <w:noWrap/>
            <w:vAlign w:val="bottom"/>
            <w:hideMark/>
          </w:tcPr>
          <w:p w14:paraId="2E8C8091" w14:textId="77777777" w:rsidR="00E92F0B" w:rsidRPr="000B07C3" w:rsidRDefault="00E92F0B" w:rsidP="00514011">
            <w:r>
              <w:rPr>
                <w:rFonts w:ascii="Calibri" w:hAnsi="Calibri" w:cs="Calibri"/>
                <w:color w:val="000000"/>
              </w:rPr>
              <w:t>1386.52</w:t>
            </w:r>
          </w:p>
        </w:tc>
        <w:tc>
          <w:tcPr>
            <w:tcW w:w="960" w:type="dxa"/>
            <w:noWrap/>
            <w:vAlign w:val="bottom"/>
            <w:hideMark/>
          </w:tcPr>
          <w:p w14:paraId="5F2D02E8" w14:textId="77777777" w:rsidR="00E92F0B" w:rsidRPr="000B07C3" w:rsidRDefault="00E92F0B" w:rsidP="00514011">
            <w:r>
              <w:rPr>
                <w:rFonts w:ascii="Calibri" w:hAnsi="Calibri" w:cs="Calibri"/>
                <w:color w:val="000000"/>
              </w:rPr>
              <w:t>2235.70</w:t>
            </w:r>
          </w:p>
        </w:tc>
      </w:tr>
      <w:tr w:rsidR="00E92F0B" w:rsidRPr="000B07C3" w14:paraId="377C5EBB" w14:textId="77777777" w:rsidTr="00514011">
        <w:trPr>
          <w:trHeight w:val="288"/>
        </w:trPr>
        <w:tc>
          <w:tcPr>
            <w:tcW w:w="1354" w:type="dxa"/>
            <w:noWrap/>
            <w:vAlign w:val="bottom"/>
            <w:hideMark/>
          </w:tcPr>
          <w:p w14:paraId="0037E836" w14:textId="77777777" w:rsidR="00E92F0B" w:rsidRPr="008727D0" w:rsidRDefault="00E92F0B" w:rsidP="00514011">
            <w:pPr>
              <w:rPr>
                <w:b/>
                <w:bCs/>
              </w:rPr>
            </w:pPr>
            <w:r w:rsidRPr="00514011">
              <w:rPr>
                <w:rFonts w:ascii="Calibri" w:hAnsi="Calibri" w:cs="Calibri"/>
                <w:b/>
                <w:bCs/>
                <w:color w:val="000000"/>
              </w:rPr>
              <w:t>DBH x WPBR</w:t>
            </w:r>
          </w:p>
        </w:tc>
        <w:tc>
          <w:tcPr>
            <w:tcW w:w="960" w:type="dxa"/>
            <w:noWrap/>
            <w:vAlign w:val="bottom"/>
            <w:hideMark/>
          </w:tcPr>
          <w:p w14:paraId="7BD42286" w14:textId="77777777" w:rsidR="00E92F0B" w:rsidRPr="000B07C3" w:rsidRDefault="00E92F0B" w:rsidP="00514011">
            <w:r>
              <w:rPr>
                <w:rFonts w:ascii="Calibri" w:hAnsi="Calibri" w:cs="Calibri"/>
                <w:color w:val="000000"/>
              </w:rPr>
              <w:t>0.83</w:t>
            </w:r>
          </w:p>
        </w:tc>
        <w:tc>
          <w:tcPr>
            <w:tcW w:w="960" w:type="dxa"/>
            <w:noWrap/>
            <w:vAlign w:val="bottom"/>
            <w:hideMark/>
          </w:tcPr>
          <w:p w14:paraId="143D76C1" w14:textId="77777777" w:rsidR="00E92F0B" w:rsidRPr="000B07C3" w:rsidRDefault="00E92F0B" w:rsidP="00514011">
            <w:r>
              <w:rPr>
                <w:rFonts w:ascii="Calibri" w:hAnsi="Calibri" w:cs="Calibri"/>
                <w:color w:val="000000"/>
              </w:rPr>
              <w:t>0.82</w:t>
            </w:r>
          </w:p>
        </w:tc>
        <w:tc>
          <w:tcPr>
            <w:tcW w:w="960" w:type="dxa"/>
            <w:noWrap/>
            <w:vAlign w:val="bottom"/>
            <w:hideMark/>
          </w:tcPr>
          <w:p w14:paraId="15018695" w14:textId="77777777" w:rsidR="00E92F0B" w:rsidRPr="000B07C3" w:rsidRDefault="00E92F0B" w:rsidP="00514011">
            <w:r>
              <w:rPr>
                <w:rFonts w:ascii="Calibri" w:hAnsi="Calibri" w:cs="Calibri"/>
                <w:color w:val="000000"/>
              </w:rPr>
              <w:t>1.68</w:t>
            </w:r>
          </w:p>
        </w:tc>
        <w:tc>
          <w:tcPr>
            <w:tcW w:w="960" w:type="dxa"/>
            <w:noWrap/>
            <w:vAlign w:val="bottom"/>
            <w:hideMark/>
          </w:tcPr>
          <w:p w14:paraId="7694CC01" w14:textId="77777777" w:rsidR="00E92F0B" w:rsidRPr="000B07C3" w:rsidRDefault="00E92F0B" w:rsidP="00514011">
            <w:r>
              <w:rPr>
                <w:rFonts w:ascii="Calibri" w:hAnsi="Calibri" w:cs="Calibri"/>
                <w:color w:val="000000"/>
              </w:rPr>
              <w:t>-1.89</w:t>
            </w:r>
          </w:p>
        </w:tc>
        <w:tc>
          <w:tcPr>
            <w:tcW w:w="960" w:type="dxa"/>
            <w:noWrap/>
            <w:vAlign w:val="bottom"/>
            <w:hideMark/>
          </w:tcPr>
          <w:p w14:paraId="45634650" w14:textId="77777777" w:rsidR="00E92F0B" w:rsidRPr="000B07C3" w:rsidRDefault="00E92F0B" w:rsidP="00514011">
            <w:r>
              <w:rPr>
                <w:rFonts w:ascii="Calibri" w:hAnsi="Calibri" w:cs="Calibri"/>
                <w:color w:val="000000"/>
              </w:rPr>
              <w:t>3.62</w:t>
            </w:r>
          </w:p>
        </w:tc>
        <w:tc>
          <w:tcPr>
            <w:tcW w:w="960" w:type="dxa"/>
            <w:noWrap/>
            <w:vAlign w:val="bottom"/>
            <w:hideMark/>
          </w:tcPr>
          <w:p w14:paraId="0C8D3FF6" w14:textId="77777777" w:rsidR="00E92F0B" w:rsidRPr="000B07C3" w:rsidRDefault="00E92F0B" w:rsidP="00514011">
            <w:r>
              <w:rPr>
                <w:rFonts w:ascii="Calibri" w:hAnsi="Calibri" w:cs="Calibri"/>
                <w:color w:val="000000"/>
              </w:rPr>
              <w:t>1.00</w:t>
            </w:r>
          </w:p>
        </w:tc>
        <w:tc>
          <w:tcPr>
            <w:tcW w:w="1008" w:type="dxa"/>
            <w:noWrap/>
            <w:vAlign w:val="bottom"/>
            <w:hideMark/>
          </w:tcPr>
          <w:p w14:paraId="21DB6C21" w14:textId="77777777" w:rsidR="00E92F0B" w:rsidRPr="000B07C3" w:rsidRDefault="00E92F0B" w:rsidP="00514011">
            <w:r>
              <w:rPr>
                <w:rFonts w:ascii="Calibri" w:hAnsi="Calibri" w:cs="Calibri"/>
                <w:color w:val="000000"/>
              </w:rPr>
              <w:t>1482.98</w:t>
            </w:r>
          </w:p>
        </w:tc>
        <w:tc>
          <w:tcPr>
            <w:tcW w:w="960" w:type="dxa"/>
            <w:noWrap/>
            <w:vAlign w:val="bottom"/>
            <w:hideMark/>
          </w:tcPr>
          <w:p w14:paraId="79CFE475" w14:textId="77777777" w:rsidR="00E92F0B" w:rsidRPr="000B07C3" w:rsidRDefault="00E92F0B" w:rsidP="00514011">
            <w:r>
              <w:rPr>
                <w:rFonts w:ascii="Calibri" w:hAnsi="Calibri" w:cs="Calibri"/>
                <w:color w:val="000000"/>
              </w:rPr>
              <w:t>2079.69</w:t>
            </w:r>
          </w:p>
        </w:tc>
      </w:tr>
      <w:tr w:rsidR="00E92F0B" w:rsidRPr="000B07C3" w14:paraId="033F29DA" w14:textId="77777777" w:rsidTr="00514011">
        <w:trPr>
          <w:trHeight w:val="288"/>
        </w:trPr>
        <w:tc>
          <w:tcPr>
            <w:tcW w:w="1354" w:type="dxa"/>
            <w:noWrap/>
            <w:vAlign w:val="bottom"/>
            <w:hideMark/>
          </w:tcPr>
          <w:p w14:paraId="394AFA16" w14:textId="77777777" w:rsidR="00E92F0B" w:rsidRPr="008727D0" w:rsidRDefault="00E92F0B" w:rsidP="00514011">
            <w:pPr>
              <w:rPr>
                <w:b/>
                <w:bCs/>
              </w:rPr>
            </w:pPr>
            <w:r w:rsidRPr="00514011">
              <w:rPr>
                <w:rFonts w:ascii="Calibri" w:hAnsi="Calibri" w:cs="Calibri"/>
                <w:b/>
                <w:bCs/>
                <w:color w:val="000000"/>
              </w:rPr>
              <w:t>DBH^2 x WPBR</w:t>
            </w:r>
          </w:p>
        </w:tc>
        <w:tc>
          <w:tcPr>
            <w:tcW w:w="960" w:type="dxa"/>
            <w:noWrap/>
            <w:vAlign w:val="bottom"/>
            <w:hideMark/>
          </w:tcPr>
          <w:p w14:paraId="0C68E2C8" w14:textId="77777777" w:rsidR="00E92F0B" w:rsidRPr="000B07C3" w:rsidRDefault="00E92F0B" w:rsidP="00514011">
            <w:r>
              <w:rPr>
                <w:rFonts w:ascii="Calibri" w:hAnsi="Calibri" w:cs="Calibri"/>
                <w:color w:val="000000"/>
              </w:rPr>
              <w:t>-0.42</w:t>
            </w:r>
          </w:p>
        </w:tc>
        <w:tc>
          <w:tcPr>
            <w:tcW w:w="960" w:type="dxa"/>
            <w:noWrap/>
            <w:vAlign w:val="bottom"/>
            <w:hideMark/>
          </w:tcPr>
          <w:p w14:paraId="2ED0BC65" w14:textId="77777777" w:rsidR="00E92F0B" w:rsidRPr="000B07C3" w:rsidRDefault="00E92F0B" w:rsidP="00514011">
            <w:r>
              <w:rPr>
                <w:rFonts w:ascii="Calibri" w:hAnsi="Calibri" w:cs="Calibri"/>
                <w:color w:val="000000"/>
              </w:rPr>
              <w:t>-0.40</w:t>
            </w:r>
          </w:p>
        </w:tc>
        <w:tc>
          <w:tcPr>
            <w:tcW w:w="960" w:type="dxa"/>
            <w:noWrap/>
            <w:vAlign w:val="bottom"/>
            <w:hideMark/>
          </w:tcPr>
          <w:p w14:paraId="18D828D7" w14:textId="77777777" w:rsidR="00E92F0B" w:rsidRPr="000B07C3" w:rsidRDefault="00E92F0B" w:rsidP="00514011">
            <w:r>
              <w:rPr>
                <w:rFonts w:ascii="Calibri" w:hAnsi="Calibri" w:cs="Calibri"/>
                <w:color w:val="000000"/>
              </w:rPr>
              <w:t>1.20</w:t>
            </w:r>
          </w:p>
        </w:tc>
        <w:tc>
          <w:tcPr>
            <w:tcW w:w="960" w:type="dxa"/>
            <w:noWrap/>
            <w:vAlign w:val="bottom"/>
            <w:hideMark/>
          </w:tcPr>
          <w:p w14:paraId="37A371C9" w14:textId="77777777" w:rsidR="00E92F0B" w:rsidRPr="000B07C3" w:rsidRDefault="00E92F0B" w:rsidP="00514011">
            <w:r>
              <w:rPr>
                <w:rFonts w:ascii="Calibri" w:hAnsi="Calibri" w:cs="Calibri"/>
                <w:color w:val="000000"/>
              </w:rPr>
              <w:t>-2.39</w:t>
            </w:r>
          </w:p>
        </w:tc>
        <w:tc>
          <w:tcPr>
            <w:tcW w:w="960" w:type="dxa"/>
            <w:noWrap/>
            <w:vAlign w:val="bottom"/>
            <w:hideMark/>
          </w:tcPr>
          <w:p w14:paraId="1450EFE8" w14:textId="77777777" w:rsidR="00E92F0B" w:rsidRPr="000B07C3" w:rsidRDefault="00E92F0B" w:rsidP="00514011">
            <w:r>
              <w:rPr>
                <w:rFonts w:ascii="Calibri" w:hAnsi="Calibri" w:cs="Calibri"/>
                <w:color w:val="000000"/>
              </w:rPr>
              <w:t>1.57</w:t>
            </w:r>
          </w:p>
        </w:tc>
        <w:tc>
          <w:tcPr>
            <w:tcW w:w="960" w:type="dxa"/>
            <w:noWrap/>
            <w:vAlign w:val="bottom"/>
            <w:hideMark/>
          </w:tcPr>
          <w:p w14:paraId="0010607E" w14:textId="77777777" w:rsidR="00E92F0B" w:rsidRPr="000B07C3" w:rsidRDefault="00E92F0B" w:rsidP="00514011">
            <w:r>
              <w:rPr>
                <w:rFonts w:ascii="Calibri" w:hAnsi="Calibri" w:cs="Calibri"/>
                <w:color w:val="000000"/>
              </w:rPr>
              <w:t>1.00</w:t>
            </w:r>
          </w:p>
        </w:tc>
        <w:tc>
          <w:tcPr>
            <w:tcW w:w="1008" w:type="dxa"/>
            <w:noWrap/>
            <w:vAlign w:val="bottom"/>
            <w:hideMark/>
          </w:tcPr>
          <w:p w14:paraId="0F5260A6" w14:textId="77777777" w:rsidR="00E92F0B" w:rsidRPr="000B07C3" w:rsidRDefault="00E92F0B" w:rsidP="00514011">
            <w:r>
              <w:rPr>
                <w:rFonts w:ascii="Calibri" w:hAnsi="Calibri" w:cs="Calibri"/>
                <w:color w:val="000000"/>
              </w:rPr>
              <w:t>1592.54</w:t>
            </w:r>
          </w:p>
        </w:tc>
        <w:tc>
          <w:tcPr>
            <w:tcW w:w="960" w:type="dxa"/>
            <w:noWrap/>
            <w:vAlign w:val="bottom"/>
            <w:hideMark/>
          </w:tcPr>
          <w:p w14:paraId="66526D7C" w14:textId="77777777" w:rsidR="00E92F0B" w:rsidRPr="000B07C3" w:rsidRDefault="00E92F0B" w:rsidP="00514011">
            <w:r>
              <w:rPr>
                <w:rFonts w:ascii="Calibri" w:hAnsi="Calibri" w:cs="Calibri"/>
                <w:color w:val="000000"/>
              </w:rPr>
              <w:t>2189.01</w:t>
            </w:r>
          </w:p>
        </w:tc>
      </w:tr>
      <w:tr w:rsidR="00E92F0B" w:rsidRPr="000B07C3" w14:paraId="37586247" w14:textId="77777777" w:rsidTr="00514011">
        <w:trPr>
          <w:trHeight w:val="288"/>
        </w:trPr>
        <w:tc>
          <w:tcPr>
            <w:tcW w:w="1354" w:type="dxa"/>
            <w:noWrap/>
            <w:vAlign w:val="bottom"/>
            <w:hideMark/>
          </w:tcPr>
          <w:p w14:paraId="29353E81" w14:textId="77777777" w:rsidR="00E92F0B" w:rsidRPr="008727D0" w:rsidRDefault="00E92F0B" w:rsidP="00514011">
            <w:pPr>
              <w:rPr>
                <w:b/>
                <w:bCs/>
              </w:rPr>
            </w:pPr>
            <w:r w:rsidRPr="00514011">
              <w:rPr>
                <w:rFonts w:ascii="Calibri" w:hAnsi="Calibri" w:cs="Calibri"/>
                <w:b/>
                <w:bCs/>
                <w:color w:val="000000"/>
              </w:rPr>
              <w:t>DBH x BA</w:t>
            </w:r>
          </w:p>
        </w:tc>
        <w:tc>
          <w:tcPr>
            <w:tcW w:w="960" w:type="dxa"/>
            <w:noWrap/>
            <w:vAlign w:val="bottom"/>
            <w:hideMark/>
          </w:tcPr>
          <w:p w14:paraId="7AAB9814" w14:textId="77777777" w:rsidR="00E92F0B" w:rsidRPr="000B07C3" w:rsidRDefault="00E92F0B" w:rsidP="00514011">
            <w:r>
              <w:rPr>
                <w:rFonts w:ascii="Calibri" w:hAnsi="Calibri" w:cs="Calibri"/>
                <w:color w:val="000000"/>
              </w:rPr>
              <w:t>0.94</w:t>
            </w:r>
          </w:p>
        </w:tc>
        <w:tc>
          <w:tcPr>
            <w:tcW w:w="960" w:type="dxa"/>
            <w:noWrap/>
            <w:vAlign w:val="bottom"/>
            <w:hideMark/>
          </w:tcPr>
          <w:p w14:paraId="23F63778" w14:textId="77777777" w:rsidR="00E92F0B" w:rsidRPr="000B07C3" w:rsidRDefault="00E92F0B" w:rsidP="00514011">
            <w:r>
              <w:rPr>
                <w:rFonts w:ascii="Calibri" w:hAnsi="Calibri" w:cs="Calibri"/>
                <w:color w:val="000000"/>
              </w:rPr>
              <w:t>0.93</w:t>
            </w:r>
          </w:p>
        </w:tc>
        <w:tc>
          <w:tcPr>
            <w:tcW w:w="960" w:type="dxa"/>
            <w:noWrap/>
            <w:vAlign w:val="bottom"/>
            <w:hideMark/>
          </w:tcPr>
          <w:p w14:paraId="37BAC857" w14:textId="77777777" w:rsidR="00E92F0B" w:rsidRPr="000B07C3" w:rsidRDefault="00E92F0B" w:rsidP="00514011">
            <w:r>
              <w:rPr>
                <w:rFonts w:ascii="Calibri" w:hAnsi="Calibri" w:cs="Calibri"/>
                <w:color w:val="000000"/>
              </w:rPr>
              <w:t>0.55</w:t>
            </w:r>
          </w:p>
        </w:tc>
        <w:tc>
          <w:tcPr>
            <w:tcW w:w="960" w:type="dxa"/>
            <w:noWrap/>
            <w:vAlign w:val="bottom"/>
            <w:hideMark/>
          </w:tcPr>
          <w:p w14:paraId="13A491F7" w14:textId="77777777" w:rsidR="00E92F0B" w:rsidRPr="000B07C3" w:rsidRDefault="00E92F0B" w:rsidP="00514011">
            <w:r>
              <w:rPr>
                <w:rFonts w:ascii="Calibri" w:hAnsi="Calibri" w:cs="Calibri"/>
                <w:color w:val="000000"/>
              </w:rPr>
              <w:t>0.04</w:t>
            </w:r>
          </w:p>
        </w:tc>
        <w:tc>
          <w:tcPr>
            <w:tcW w:w="960" w:type="dxa"/>
            <w:noWrap/>
            <w:vAlign w:val="bottom"/>
            <w:hideMark/>
          </w:tcPr>
          <w:p w14:paraId="2B807AD6" w14:textId="77777777" w:rsidR="00E92F0B" w:rsidRPr="000B07C3" w:rsidRDefault="00E92F0B" w:rsidP="00514011">
            <w:r>
              <w:rPr>
                <w:rFonts w:ascii="Calibri" w:hAnsi="Calibri" w:cs="Calibri"/>
                <w:color w:val="000000"/>
              </w:rPr>
              <w:t>1.83</w:t>
            </w:r>
          </w:p>
        </w:tc>
        <w:tc>
          <w:tcPr>
            <w:tcW w:w="960" w:type="dxa"/>
            <w:noWrap/>
            <w:vAlign w:val="bottom"/>
            <w:hideMark/>
          </w:tcPr>
          <w:p w14:paraId="7AF52FDE" w14:textId="77777777" w:rsidR="00E92F0B" w:rsidRPr="000B07C3" w:rsidRDefault="00E92F0B" w:rsidP="00514011">
            <w:r>
              <w:rPr>
                <w:rFonts w:ascii="Calibri" w:hAnsi="Calibri" w:cs="Calibri"/>
                <w:color w:val="000000"/>
              </w:rPr>
              <w:t>1.00</w:t>
            </w:r>
          </w:p>
        </w:tc>
        <w:tc>
          <w:tcPr>
            <w:tcW w:w="1008" w:type="dxa"/>
            <w:noWrap/>
            <w:vAlign w:val="bottom"/>
            <w:hideMark/>
          </w:tcPr>
          <w:p w14:paraId="2B3A4678" w14:textId="77777777" w:rsidR="00E92F0B" w:rsidRPr="000B07C3" w:rsidRDefault="00E92F0B" w:rsidP="00514011">
            <w:r>
              <w:rPr>
                <w:rFonts w:ascii="Calibri" w:hAnsi="Calibri" w:cs="Calibri"/>
                <w:color w:val="000000"/>
              </w:rPr>
              <w:t>1528.47</w:t>
            </w:r>
          </w:p>
        </w:tc>
        <w:tc>
          <w:tcPr>
            <w:tcW w:w="960" w:type="dxa"/>
            <w:noWrap/>
            <w:vAlign w:val="bottom"/>
            <w:hideMark/>
          </w:tcPr>
          <w:p w14:paraId="75AE35F1" w14:textId="77777777" w:rsidR="00E92F0B" w:rsidRPr="000B07C3" w:rsidRDefault="00E92F0B" w:rsidP="00514011">
            <w:r>
              <w:rPr>
                <w:rFonts w:ascii="Calibri" w:hAnsi="Calibri" w:cs="Calibri"/>
                <w:color w:val="000000"/>
              </w:rPr>
              <w:t>2091.84</w:t>
            </w:r>
          </w:p>
        </w:tc>
      </w:tr>
      <w:tr w:rsidR="00E92F0B" w:rsidRPr="000B07C3" w14:paraId="2C31229B" w14:textId="77777777" w:rsidTr="00514011">
        <w:trPr>
          <w:trHeight w:val="288"/>
        </w:trPr>
        <w:tc>
          <w:tcPr>
            <w:tcW w:w="1354" w:type="dxa"/>
            <w:noWrap/>
            <w:vAlign w:val="bottom"/>
            <w:hideMark/>
          </w:tcPr>
          <w:p w14:paraId="54BEFDDB" w14:textId="77777777" w:rsidR="00E92F0B" w:rsidRPr="008727D0" w:rsidRDefault="00E92F0B" w:rsidP="00514011">
            <w:pPr>
              <w:rPr>
                <w:b/>
                <w:bCs/>
              </w:rPr>
            </w:pPr>
            <w:r w:rsidRPr="00514011">
              <w:rPr>
                <w:rFonts w:ascii="Calibri" w:hAnsi="Calibri" w:cs="Calibri"/>
                <w:b/>
                <w:bCs/>
                <w:color w:val="000000"/>
              </w:rPr>
              <w:t>DBH^2 x BA</w:t>
            </w:r>
          </w:p>
        </w:tc>
        <w:tc>
          <w:tcPr>
            <w:tcW w:w="960" w:type="dxa"/>
            <w:noWrap/>
            <w:vAlign w:val="bottom"/>
            <w:hideMark/>
          </w:tcPr>
          <w:p w14:paraId="3E1DA003" w14:textId="77777777" w:rsidR="00E92F0B" w:rsidRPr="000B07C3" w:rsidRDefault="00E92F0B" w:rsidP="00514011">
            <w:r>
              <w:rPr>
                <w:rFonts w:ascii="Calibri" w:hAnsi="Calibri" w:cs="Calibri"/>
                <w:color w:val="000000"/>
              </w:rPr>
              <w:t>-0.17</w:t>
            </w:r>
          </w:p>
        </w:tc>
        <w:tc>
          <w:tcPr>
            <w:tcW w:w="960" w:type="dxa"/>
            <w:noWrap/>
            <w:vAlign w:val="bottom"/>
            <w:hideMark/>
          </w:tcPr>
          <w:p w14:paraId="11906AAF" w14:textId="77777777" w:rsidR="00E92F0B" w:rsidRPr="000B07C3" w:rsidRDefault="00E92F0B" w:rsidP="00514011">
            <w:r>
              <w:rPr>
                <w:rFonts w:ascii="Calibri" w:hAnsi="Calibri" w:cs="Calibri"/>
                <w:color w:val="000000"/>
              </w:rPr>
              <w:t>-0.17</w:t>
            </w:r>
          </w:p>
        </w:tc>
        <w:tc>
          <w:tcPr>
            <w:tcW w:w="960" w:type="dxa"/>
            <w:noWrap/>
            <w:vAlign w:val="bottom"/>
            <w:hideMark/>
          </w:tcPr>
          <w:p w14:paraId="6C597C03" w14:textId="77777777" w:rsidR="00E92F0B" w:rsidRPr="000B07C3" w:rsidRDefault="00E92F0B" w:rsidP="00514011">
            <w:r>
              <w:rPr>
                <w:rFonts w:ascii="Calibri" w:hAnsi="Calibri" w:cs="Calibri"/>
                <w:color w:val="000000"/>
              </w:rPr>
              <w:t>0.32</w:t>
            </w:r>
          </w:p>
        </w:tc>
        <w:tc>
          <w:tcPr>
            <w:tcW w:w="960" w:type="dxa"/>
            <w:noWrap/>
            <w:vAlign w:val="bottom"/>
            <w:hideMark/>
          </w:tcPr>
          <w:p w14:paraId="3FF76105" w14:textId="77777777" w:rsidR="00E92F0B" w:rsidRPr="000B07C3" w:rsidRDefault="00E92F0B" w:rsidP="00514011">
            <w:r>
              <w:rPr>
                <w:rFonts w:ascii="Calibri" w:hAnsi="Calibri" w:cs="Calibri"/>
                <w:color w:val="000000"/>
              </w:rPr>
              <w:t>-0.68</w:t>
            </w:r>
          </w:p>
        </w:tc>
        <w:tc>
          <w:tcPr>
            <w:tcW w:w="960" w:type="dxa"/>
            <w:noWrap/>
            <w:vAlign w:val="bottom"/>
            <w:hideMark/>
          </w:tcPr>
          <w:p w14:paraId="1051E63E" w14:textId="77777777" w:rsidR="00E92F0B" w:rsidRPr="000B07C3" w:rsidRDefault="00E92F0B" w:rsidP="00514011">
            <w:r>
              <w:rPr>
                <w:rFonts w:ascii="Calibri" w:hAnsi="Calibri" w:cs="Calibri"/>
                <w:color w:val="000000"/>
              </w:rPr>
              <w:t>0.36</w:t>
            </w:r>
          </w:p>
        </w:tc>
        <w:tc>
          <w:tcPr>
            <w:tcW w:w="960" w:type="dxa"/>
            <w:noWrap/>
            <w:vAlign w:val="bottom"/>
            <w:hideMark/>
          </w:tcPr>
          <w:p w14:paraId="30FAA1CE" w14:textId="77777777" w:rsidR="00E92F0B" w:rsidRPr="000B07C3" w:rsidRDefault="00E92F0B" w:rsidP="00514011">
            <w:r>
              <w:rPr>
                <w:rFonts w:ascii="Calibri" w:hAnsi="Calibri" w:cs="Calibri"/>
                <w:color w:val="000000"/>
              </w:rPr>
              <w:t>1.00</w:t>
            </w:r>
          </w:p>
        </w:tc>
        <w:tc>
          <w:tcPr>
            <w:tcW w:w="1008" w:type="dxa"/>
            <w:noWrap/>
            <w:vAlign w:val="bottom"/>
            <w:hideMark/>
          </w:tcPr>
          <w:p w14:paraId="1A1E280A" w14:textId="77777777" w:rsidR="00E92F0B" w:rsidRPr="000B07C3" w:rsidRDefault="00E92F0B" w:rsidP="00514011">
            <w:r>
              <w:rPr>
                <w:rFonts w:ascii="Calibri" w:hAnsi="Calibri" w:cs="Calibri"/>
                <w:color w:val="000000"/>
              </w:rPr>
              <w:t>1630.07</w:t>
            </w:r>
          </w:p>
        </w:tc>
        <w:tc>
          <w:tcPr>
            <w:tcW w:w="960" w:type="dxa"/>
            <w:noWrap/>
            <w:vAlign w:val="bottom"/>
            <w:hideMark/>
          </w:tcPr>
          <w:p w14:paraId="11F2D70F" w14:textId="77777777" w:rsidR="00E92F0B" w:rsidRPr="000B07C3" w:rsidRDefault="00E92F0B" w:rsidP="00514011">
            <w:pPr>
              <w:keepNext/>
            </w:pPr>
            <w:r>
              <w:rPr>
                <w:rFonts w:ascii="Calibri" w:hAnsi="Calibri" w:cs="Calibri"/>
                <w:color w:val="000000"/>
              </w:rPr>
              <w:t>2358.15</w:t>
            </w:r>
          </w:p>
        </w:tc>
      </w:tr>
      <w:tr w:rsidR="00E92F0B" w:rsidRPr="000B07C3" w14:paraId="42EE191D" w14:textId="77777777" w:rsidTr="00514011">
        <w:trPr>
          <w:trHeight w:val="288"/>
        </w:trPr>
        <w:tc>
          <w:tcPr>
            <w:tcW w:w="1354" w:type="dxa"/>
            <w:noWrap/>
            <w:vAlign w:val="bottom"/>
          </w:tcPr>
          <w:p w14:paraId="74096B13" w14:textId="77777777" w:rsidR="00E92F0B" w:rsidRPr="008727D0" w:rsidRDefault="00E92F0B" w:rsidP="00514011">
            <w:pPr>
              <w:rPr>
                <w:b/>
                <w:bCs/>
              </w:rPr>
            </w:pPr>
            <w:r w:rsidRPr="00514011">
              <w:rPr>
                <w:rFonts w:ascii="Calibri" w:hAnsi="Calibri" w:cs="Calibri"/>
                <w:b/>
                <w:bCs/>
                <w:color w:val="000000"/>
              </w:rPr>
              <w:t>DBH x Drought</w:t>
            </w:r>
          </w:p>
        </w:tc>
        <w:tc>
          <w:tcPr>
            <w:tcW w:w="960" w:type="dxa"/>
            <w:noWrap/>
            <w:vAlign w:val="bottom"/>
          </w:tcPr>
          <w:p w14:paraId="285D9EC8" w14:textId="77777777" w:rsidR="00E92F0B" w:rsidRPr="000B07C3" w:rsidRDefault="00E92F0B" w:rsidP="00514011">
            <w:r>
              <w:rPr>
                <w:rFonts w:ascii="Calibri" w:hAnsi="Calibri" w:cs="Calibri"/>
                <w:color w:val="000000"/>
              </w:rPr>
              <w:t>0.49</w:t>
            </w:r>
          </w:p>
        </w:tc>
        <w:tc>
          <w:tcPr>
            <w:tcW w:w="960" w:type="dxa"/>
            <w:noWrap/>
            <w:vAlign w:val="bottom"/>
          </w:tcPr>
          <w:p w14:paraId="2AA12145" w14:textId="77777777" w:rsidR="00E92F0B" w:rsidRPr="000B07C3" w:rsidRDefault="00E92F0B" w:rsidP="00514011">
            <w:r>
              <w:rPr>
                <w:rFonts w:ascii="Calibri" w:hAnsi="Calibri" w:cs="Calibri"/>
                <w:color w:val="000000"/>
              </w:rPr>
              <w:t>0.49</w:t>
            </w:r>
          </w:p>
        </w:tc>
        <w:tc>
          <w:tcPr>
            <w:tcW w:w="960" w:type="dxa"/>
            <w:noWrap/>
            <w:vAlign w:val="bottom"/>
          </w:tcPr>
          <w:p w14:paraId="028619E7" w14:textId="77777777" w:rsidR="00E92F0B" w:rsidRPr="000B07C3" w:rsidRDefault="00E92F0B" w:rsidP="00514011">
            <w:r>
              <w:rPr>
                <w:rFonts w:ascii="Calibri" w:hAnsi="Calibri" w:cs="Calibri"/>
                <w:color w:val="000000"/>
              </w:rPr>
              <w:t>0.58</w:t>
            </w:r>
          </w:p>
        </w:tc>
        <w:tc>
          <w:tcPr>
            <w:tcW w:w="960" w:type="dxa"/>
            <w:noWrap/>
            <w:vAlign w:val="bottom"/>
          </w:tcPr>
          <w:p w14:paraId="6D9C717B" w14:textId="77777777" w:rsidR="00E92F0B" w:rsidRPr="000B07C3" w:rsidRDefault="00E92F0B" w:rsidP="00514011">
            <w:r>
              <w:rPr>
                <w:rFonts w:ascii="Calibri" w:hAnsi="Calibri" w:cs="Calibri"/>
                <w:color w:val="000000"/>
              </w:rPr>
              <w:t>-0.46</w:t>
            </w:r>
          </w:p>
        </w:tc>
        <w:tc>
          <w:tcPr>
            <w:tcW w:w="960" w:type="dxa"/>
            <w:noWrap/>
            <w:vAlign w:val="bottom"/>
          </w:tcPr>
          <w:p w14:paraId="25BA6F3A" w14:textId="77777777" w:rsidR="00E92F0B" w:rsidRPr="000B07C3" w:rsidRDefault="00E92F0B" w:rsidP="00514011">
            <w:r>
              <w:rPr>
                <w:rFonts w:ascii="Calibri" w:hAnsi="Calibri" w:cs="Calibri"/>
                <w:color w:val="000000"/>
              </w:rPr>
              <w:t>1.44</w:t>
            </w:r>
          </w:p>
        </w:tc>
        <w:tc>
          <w:tcPr>
            <w:tcW w:w="960" w:type="dxa"/>
            <w:noWrap/>
            <w:vAlign w:val="bottom"/>
          </w:tcPr>
          <w:p w14:paraId="7C49D211" w14:textId="77777777" w:rsidR="00E92F0B" w:rsidRPr="000B07C3" w:rsidRDefault="00E92F0B" w:rsidP="00514011">
            <w:r>
              <w:rPr>
                <w:rFonts w:ascii="Calibri" w:hAnsi="Calibri" w:cs="Calibri"/>
                <w:color w:val="000000"/>
              </w:rPr>
              <w:t>1.00</w:t>
            </w:r>
          </w:p>
        </w:tc>
        <w:tc>
          <w:tcPr>
            <w:tcW w:w="1008" w:type="dxa"/>
            <w:noWrap/>
            <w:vAlign w:val="bottom"/>
          </w:tcPr>
          <w:p w14:paraId="370CD9C0" w14:textId="77777777" w:rsidR="00E92F0B" w:rsidRPr="000B07C3" w:rsidRDefault="00E92F0B" w:rsidP="00514011">
            <w:r>
              <w:rPr>
                <w:rFonts w:ascii="Calibri" w:hAnsi="Calibri" w:cs="Calibri"/>
                <w:color w:val="000000"/>
              </w:rPr>
              <w:t>1260.66</w:t>
            </w:r>
          </w:p>
        </w:tc>
        <w:tc>
          <w:tcPr>
            <w:tcW w:w="960" w:type="dxa"/>
            <w:noWrap/>
            <w:vAlign w:val="bottom"/>
          </w:tcPr>
          <w:p w14:paraId="030A7318" w14:textId="77777777" w:rsidR="00E92F0B" w:rsidRPr="000B07C3" w:rsidRDefault="00E92F0B" w:rsidP="00514011">
            <w:pPr>
              <w:keepNext/>
            </w:pPr>
            <w:r>
              <w:rPr>
                <w:rFonts w:ascii="Calibri" w:hAnsi="Calibri" w:cs="Calibri"/>
                <w:color w:val="000000"/>
              </w:rPr>
              <w:t>2100.02</w:t>
            </w:r>
          </w:p>
        </w:tc>
      </w:tr>
      <w:tr w:rsidR="00E92F0B" w:rsidRPr="000B07C3" w14:paraId="369E0BF2" w14:textId="77777777" w:rsidTr="00514011">
        <w:trPr>
          <w:trHeight w:val="288"/>
        </w:trPr>
        <w:tc>
          <w:tcPr>
            <w:tcW w:w="1354" w:type="dxa"/>
            <w:noWrap/>
            <w:vAlign w:val="bottom"/>
          </w:tcPr>
          <w:p w14:paraId="43464C9F" w14:textId="77777777" w:rsidR="00E92F0B" w:rsidRPr="008727D0" w:rsidRDefault="00E92F0B" w:rsidP="00514011">
            <w:pPr>
              <w:rPr>
                <w:b/>
                <w:bCs/>
              </w:rPr>
            </w:pPr>
            <w:r w:rsidRPr="00514011">
              <w:rPr>
                <w:rFonts w:ascii="Calibri" w:hAnsi="Calibri" w:cs="Calibri"/>
                <w:b/>
                <w:bCs/>
                <w:color w:val="000000"/>
              </w:rPr>
              <w:t>DBH^2 x Drought</w:t>
            </w:r>
          </w:p>
        </w:tc>
        <w:tc>
          <w:tcPr>
            <w:tcW w:w="960" w:type="dxa"/>
            <w:noWrap/>
            <w:vAlign w:val="bottom"/>
          </w:tcPr>
          <w:p w14:paraId="7AF64D7E" w14:textId="77777777" w:rsidR="00E92F0B" w:rsidRPr="000B07C3" w:rsidRDefault="00E92F0B" w:rsidP="00514011">
            <w:r>
              <w:rPr>
                <w:rFonts w:ascii="Calibri" w:hAnsi="Calibri" w:cs="Calibri"/>
                <w:color w:val="000000"/>
              </w:rPr>
              <w:t>-0.19</w:t>
            </w:r>
          </w:p>
        </w:tc>
        <w:tc>
          <w:tcPr>
            <w:tcW w:w="960" w:type="dxa"/>
            <w:noWrap/>
            <w:vAlign w:val="bottom"/>
          </w:tcPr>
          <w:p w14:paraId="5607E3E4" w14:textId="77777777" w:rsidR="00E92F0B" w:rsidRPr="000B07C3" w:rsidRDefault="00E92F0B" w:rsidP="00514011">
            <w:r>
              <w:rPr>
                <w:rFonts w:ascii="Calibri" w:hAnsi="Calibri" w:cs="Calibri"/>
                <w:color w:val="000000"/>
              </w:rPr>
              <w:t>-0.18</w:t>
            </w:r>
          </w:p>
        </w:tc>
        <w:tc>
          <w:tcPr>
            <w:tcW w:w="960" w:type="dxa"/>
            <w:noWrap/>
            <w:vAlign w:val="bottom"/>
          </w:tcPr>
          <w:p w14:paraId="07BE8B42" w14:textId="77777777" w:rsidR="00E92F0B" w:rsidRPr="000B07C3" w:rsidRDefault="00E92F0B" w:rsidP="00514011">
            <w:r>
              <w:rPr>
                <w:rFonts w:ascii="Calibri" w:hAnsi="Calibri" w:cs="Calibri"/>
                <w:color w:val="000000"/>
              </w:rPr>
              <w:t>0.40</w:t>
            </w:r>
          </w:p>
        </w:tc>
        <w:tc>
          <w:tcPr>
            <w:tcW w:w="960" w:type="dxa"/>
            <w:noWrap/>
            <w:vAlign w:val="bottom"/>
          </w:tcPr>
          <w:p w14:paraId="33F105E5" w14:textId="77777777" w:rsidR="00E92F0B" w:rsidRPr="000B07C3" w:rsidRDefault="00E92F0B" w:rsidP="00514011">
            <w:r>
              <w:rPr>
                <w:rFonts w:ascii="Calibri" w:hAnsi="Calibri" w:cs="Calibri"/>
                <w:color w:val="000000"/>
              </w:rPr>
              <w:t>-0.85</w:t>
            </w:r>
          </w:p>
        </w:tc>
        <w:tc>
          <w:tcPr>
            <w:tcW w:w="960" w:type="dxa"/>
            <w:noWrap/>
            <w:vAlign w:val="bottom"/>
          </w:tcPr>
          <w:p w14:paraId="407BEE65" w14:textId="77777777" w:rsidR="00E92F0B" w:rsidRPr="000B07C3" w:rsidRDefault="00E92F0B" w:rsidP="00514011">
            <w:r>
              <w:rPr>
                <w:rFonts w:ascii="Calibri" w:hAnsi="Calibri" w:cs="Calibri"/>
                <w:color w:val="000000"/>
              </w:rPr>
              <w:t>0.48</w:t>
            </w:r>
          </w:p>
        </w:tc>
        <w:tc>
          <w:tcPr>
            <w:tcW w:w="960" w:type="dxa"/>
            <w:noWrap/>
            <w:vAlign w:val="bottom"/>
          </w:tcPr>
          <w:p w14:paraId="6D75681D" w14:textId="77777777" w:rsidR="00E92F0B" w:rsidRPr="000B07C3" w:rsidRDefault="00E92F0B" w:rsidP="00514011">
            <w:r>
              <w:rPr>
                <w:rFonts w:ascii="Calibri" w:hAnsi="Calibri" w:cs="Calibri"/>
                <w:color w:val="000000"/>
              </w:rPr>
              <w:t>1.00</w:t>
            </w:r>
          </w:p>
        </w:tc>
        <w:tc>
          <w:tcPr>
            <w:tcW w:w="1008" w:type="dxa"/>
            <w:noWrap/>
            <w:vAlign w:val="bottom"/>
          </w:tcPr>
          <w:p w14:paraId="4C280F0E" w14:textId="77777777" w:rsidR="00E92F0B" w:rsidRPr="000B07C3" w:rsidRDefault="00E92F0B" w:rsidP="00514011">
            <w:r>
              <w:rPr>
                <w:rFonts w:ascii="Calibri" w:hAnsi="Calibri" w:cs="Calibri"/>
                <w:color w:val="000000"/>
              </w:rPr>
              <w:t>1394.84</w:t>
            </w:r>
          </w:p>
        </w:tc>
        <w:tc>
          <w:tcPr>
            <w:tcW w:w="960" w:type="dxa"/>
            <w:noWrap/>
            <w:vAlign w:val="bottom"/>
          </w:tcPr>
          <w:p w14:paraId="37D662EE" w14:textId="77777777" w:rsidR="00E92F0B" w:rsidRPr="000B07C3" w:rsidRDefault="00E92F0B" w:rsidP="00514011">
            <w:pPr>
              <w:keepNext/>
            </w:pPr>
            <w:r>
              <w:rPr>
                <w:rFonts w:ascii="Calibri" w:hAnsi="Calibri" w:cs="Calibri"/>
                <w:color w:val="000000"/>
              </w:rPr>
              <w:t>2170.48</w:t>
            </w:r>
          </w:p>
        </w:tc>
      </w:tr>
      <w:tr w:rsidR="00E92F0B" w:rsidRPr="000B07C3" w14:paraId="5ED4A0EA" w14:textId="77777777" w:rsidTr="00514011">
        <w:trPr>
          <w:trHeight w:val="288"/>
        </w:trPr>
        <w:tc>
          <w:tcPr>
            <w:tcW w:w="1354" w:type="dxa"/>
            <w:noWrap/>
            <w:vAlign w:val="bottom"/>
          </w:tcPr>
          <w:p w14:paraId="683D0154" w14:textId="77777777" w:rsidR="00E92F0B" w:rsidRPr="008727D0" w:rsidRDefault="00E92F0B" w:rsidP="00514011">
            <w:pPr>
              <w:rPr>
                <w:b/>
                <w:bCs/>
              </w:rPr>
            </w:pPr>
            <w:r w:rsidRPr="00514011">
              <w:rPr>
                <w:rFonts w:ascii="Calibri" w:hAnsi="Calibri" w:cs="Calibri"/>
                <w:b/>
                <w:bCs/>
                <w:color w:val="000000"/>
              </w:rPr>
              <w:t>DBH x Dryness</w:t>
            </w:r>
          </w:p>
        </w:tc>
        <w:tc>
          <w:tcPr>
            <w:tcW w:w="960" w:type="dxa"/>
            <w:noWrap/>
            <w:vAlign w:val="bottom"/>
          </w:tcPr>
          <w:p w14:paraId="0768D91F" w14:textId="77777777" w:rsidR="00E92F0B" w:rsidRPr="000B07C3" w:rsidRDefault="00E92F0B" w:rsidP="00514011">
            <w:r>
              <w:rPr>
                <w:rFonts w:ascii="Calibri" w:hAnsi="Calibri" w:cs="Calibri"/>
                <w:color w:val="000000"/>
              </w:rPr>
              <w:t>0.60</w:t>
            </w:r>
          </w:p>
        </w:tc>
        <w:tc>
          <w:tcPr>
            <w:tcW w:w="960" w:type="dxa"/>
            <w:noWrap/>
            <w:vAlign w:val="bottom"/>
          </w:tcPr>
          <w:p w14:paraId="5C5E396D" w14:textId="77777777" w:rsidR="00E92F0B" w:rsidRPr="000B07C3" w:rsidRDefault="00E92F0B" w:rsidP="00514011">
            <w:r>
              <w:rPr>
                <w:rFonts w:ascii="Calibri" w:hAnsi="Calibri" w:cs="Calibri"/>
                <w:color w:val="000000"/>
              </w:rPr>
              <w:t>0.61</w:t>
            </w:r>
          </w:p>
        </w:tc>
        <w:tc>
          <w:tcPr>
            <w:tcW w:w="960" w:type="dxa"/>
            <w:noWrap/>
            <w:vAlign w:val="bottom"/>
          </w:tcPr>
          <w:p w14:paraId="25CDE929" w14:textId="77777777" w:rsidR="00E92F0B" w:rsidRPr="000B07C3" w:rsidRDefault="00E92F0B" w:rsidP="00514011">
            <w:r>
              <w:rPr>
                <w:rFonts w:ascii="Calibri" w:hAnsi="Calibri" w:cs="Calibri"/>
                <w:color w:val="000000"/>
              </w:rPr>
              <w:t>0.67</w:t>
            </w:r>
          </w:p>
        </w:tc>
        <w:tc>
          <w:tcPr>
            <w:tcW w:w="960" w:type="dxa"/>
            <w:noWrap/>
            <w:vAlign w:val="bottom"/>
          </w:tcPr>
          <w:p w14:paraId="67768636" w14:textId="77777777" w:rsidR="00E92F0B" w:rsidRPr="000B07C3" w:rsidRDefault="00E92F0B" w:rsidP="00514011">
            <w:r>
              <w:rPr>
                <w:rFonts w:ascii="Calibri" w:hAnsi="Calibri" w:cs="Calibri"/>
                <w:color w:val="000000"/>
              </w:rPr>
              <w:t>-0.53</w:t>
            </w:r>
          </w:p>
        </w:tc>
        <w:tc>
          <w:tcPr>
            <w:tcW w:w="960" w:type="dxa"/>
            <w:noWrap/>
            <w:vAlign w:val="bottom"/>
          </w:tcPr>
          <w:p w14:paraId="4907A7EC" w14:textId="77777777" w:rsidR="00E92F0B" w:rsidRPr="000B07C3" w:rsidRDefault="00E92F0B" w:rsidP="00514011">
            <w:r>
              <w:rPr>
                <w:rFonts w:ascii="Calibri" w:hAnsi="Calibri" w:cs="Calibri"/>
                <w:color w:val="000000"/>
              </w:rPr>
              <w:t>1.69</w:t>
            </w:r>
          </w:p>
        </w:tc>
        <w:tc>
          <w:tcPr>
            <w:tcW w:w="960" w:type="dxa"/>
            <w:noWrap/>
            <w:vAlign w:val="bottom"/>
          </w:tcPr>
          <w:p w14:paraId="45C1EE90" w14:textId="77777777" w:rsidR="00E92F0B" w:rsidRPr="000B07C3" w:rsidRDefault="00E92F0B" w:rsidP="00514011">
            <w:r>
              <w:rPr>
                <w:rFonts w:ascii="Calibri" w:hAnsi="Calibri" w:cs="Calibri"/>
                <w:color w:val="000000"/>
              </w:rPr>
              <w:t>1.00</w:t>
            </w:r>
          </w:p>
        </w:tc>
        <w:tc>
          <w:tcPr>
            <w:tcW w:w="1008" w:type="dxa"/>
            <w:noWrap/>
            <w:vAlign w:val="bottom"/>
          </w:tcPr>
          <w:p w14:paraId="3BE9DE62" w14:textId="77777777" w:rsidR="00E92F0B" w:rsidRPr="000B07C3" w:rsidRDefault="00E92F0B" w:rsidP="00514011">
            <w:r>
              <w:rPr>
                <w:rFonts w:ascii="Calibri" w:hAnsi="Calibri" w:cs="Calibri"/>
                <w:color w:val="000000"/>
              </w:rPr>
              <w:t>1202.08</w:t>
            </w:r>
          </w:p>
        </w:tc>
        <w:tc>
          <w:tcPr>
            <w:tcW w:w="960" w:type="dxa"/>
            <w:noWrap/>
            <w:vAlign w:val="bottom"/>
          </w:tcPr>
          <w:p w14:paraId="160527CD" w14:textId="77777777" w:rsidR="00E92F0B" w:rsidRPr="000B07C3" w:rsidRDefault="00E92F0B" w:rsidP="00514011">
            <w:pPr>
              <w:keepNext/>
            </w:pPr>
            <w:r>
              <w:rPr>
                <w:rFonts w:ascii="Calibri" w:hAnsi="Calibri" w:cs="Calibri"/>
                <w:color w:val="000000"/>
              </w:rPr>
              <w:t>2221.01</w:t>
            </w:r>
          </w:p>
        </w:tc>
      </w:tr>
      <w:tr w:rsidR="00E92F0B" w:rsidRPr="000B07C3" w14:paraId="40131B53" w14:textId="77777777" w:rsidTr="00514011">
        <w:trPr>
          <w:trHeight w:val="288"/>
        </w:trPr>
        <w:tc>
          <w:tcPr>
            <w:tcW w:w="1354" w:type="dxa"/>
            <w:noWrap/>
            <w:vAlign w:val="bottom"/>
          </w:tcPr>
          <w:p w14:paraId="1E2E08C0" w14:textId="77777777" w:rsidR="00E92F0B" w:rsidRPr="008727D0" w:rsidRDefault="00E92F0B" w:rsidP="00514011">
            <w:pPr>
              <w:rPr>
                <w:b/>
                <w:bCs/>
              </w:rPr>
            </w:pPr>
            <w:r w:rsidRPr="00514011">
              <w:rPr>
                <w:rFonts w:ascii="Calibri" w:hAnsi="Calibri" w:cs="Calibri"/>
                <w:b/>
                <w:bCs/>
                <w:color w:val="000000"/>
              </w:rPr>
              <w:t>DBH^2 x Dryness</w:t>
            </w:r>
          </w:p>
        </w:tc>
        <w:tc>
          <w:tcPr>
            <w:tcW w:w="960" w:type="dxa"/>
            <w:noWrap/>
            <w:vAlign w:val="bottom"/>
          </w:tcPr>
          <w:p w14:paraId="67127C1F" w14:textId="77777777" w:rsidR="00E92F0B" w:rsidRPr="000B07C3" w:rsidRDefault="00E92F0B" w:rsidP="00514011">
            <w:r>
              <w:rPr>
                <w:rFonts w:ascii="Calibri" w:hAnsi="Calibri" w:cs="Calibri"/>
                <w:color w:val="000000"/>
              </w:rPr>
              <w:t>-0.56</w:t>
            </w:r>
          </w:p>
        </w:tc>
        <w:tc>
          <w:tcPr>
            <w:tcW w:w="960" w:type="dxa"/>
            <w:noWrap/>
            <w:vAlign w:val="bottom"/>
          </w:tcPr>
          <w:p w14:paraId="4B30B150" w14:textId="77777777" w:rsidR="00E92F0B" w:rsidRPr="000B07C3" w:rsidRDefault="00E92F0B" w:rsidP="00514011">
            <w:r>
              <w:rPr>
                <w:rFonts w:ascii="Calibri" w:hAnsi="Calibri" w:cs="Calibri"/>
                <w:color w:val="000000"/>
              </w:rPr>
              <w:t>-0.57</w:t>
            </w:r>
          </w:p>
        </w:tc>
        <w:tc>
          <w:tcPr>
            <w:tcW w:w="960" w:type="dxa"/>
            <w:noWrap/>
            <w:vAlign w:val="bottom"/>
          </w:tcPr>
          <w:p w14:paraId="260F342A" w14:textId="77777777" w:rsidR="00E92F0B" w:rsidRPr="000B07C3" w:rsidRDefault="00E92F0B" w:rsidP="00514011">
            <w:r>
              <w:rPr>
                <w:rFonts w:ascii="Calibri" w:hAnsi="Calibri" w:cs="Calibri"/>
                <w:color w:val="000000"/>
              </w:rPr>
              <w:t>0.46</w:t>
            </w:r>
          </w:p>
        </w:tc>
        <w:tc>
          <w:tcPr>
            <w:tcW w:w="960" w:type="dxa"/>
            <w:noWrap/>
            <w:vAlign w:val="bottom"/>
          </w:tcPr>
          <w:p w14:paraId="3050EA87" w14:textId="77777777" w:rsidR="00E92F0B" w:rsidRPr="000B07C3" w:rsidRDefault="00E92F0B" w:rsidP="00514011">
            <w:r>
              <w:rPr>
                <w:rFonts w:ascii="Calibri" w:hAnsi="Calibri" w:cs="Calibri"/>
                <w:color w:val="000000"/>
              </w:rPr>
              <w:t>-1.31</w:t>
            </w:r>
          </w:p>
        </w:tc>
        <w:tc>
          <w:tcPr>
            <w:tcW w:w="960" w:type="dxa"/>
            <w:noWrap/>
            <w:vAlign w:val="bottom"/>
          </w:tcPr>
          <w:p w14:paraId="2B420A85" w14:textId="77777777" w:rsidR="00E92F0B" w:rsidRPr="000B07C3" w:rsidRDefault="00E92F0B" w:rsidP="00514011">
            <w:r>
              <w:rPr>
                <w:rFonts w:ascii="Calibri" w:hAnsi="Calibri" w:cs="Calibri"/>
                <w:color w:val="000000"/>
              </w:rPr>
              <w:t>0.20</w:t>
            </w:r>
          </w:p>
        </w:tc>
        <w:tc>
          <w:tcPr>
            <w:tcW w:w="960" w:type="dxa"/>
            <w:noWrap/>
            <w:vAlign w:val="bottom"/>
          </w:tcPr>
          <w:p w14:paraId="1F9A631D" w14:textId="77777777" w:rsidR="00E92F0B" w:rsidRPr="000B07C3" w:rsidRDefault="00E92F0B" w:rsidP="00514011">
            <w:r>
              <w:rPr>
                <w:rFonts w:ascii="Calibri" w:hAnsi="Calibri" w:cs="Calibri"/>
                <w:color w:val="000000"/>
              </w:rPr>
              <w:t>1.00</w:t>
            </w:r>
          </w:p>
        </w:tc>
        <w:tc>
          <w:tcPr>
            <w:tcW w:w="1008" w:type="dxa"/>
            <w:noWrap/>
            <w:vAlign w:val="bottom"/>
          </w:tcPr>
          <w:p w14:paraId="00D91E5D" w14:textId="77777777" w:rsidR="00E92F0B" w:rsidRPr="000B07C3" w:rsidRDefault="00E92F0B" w:rsidP="00514011">
            <w:r>
              <w:rPr>
                <w:rFonts w:ascii="Calibri" w:hAnsi="Calibri" w:cs="Calibri"/>
                <w:color w:val="000000"/>
              </w:rPr>
              <w:t>1280.66</w:t>
            </w:r>
          </w:p>
        </w:tc>
        <w:tc>
          <w:tcPr>
            <w:tcW w:w="960" w:type="dxa"/>
            <w:noWrap/>
            <w:vAlign w:val="bottom"/>
          </w:tcPr>
          <w:p w14:paraId="246E8C8F" w14:textId="77777777" w:rsidR="00E92F0B" w:rsidRPr="000B07C3" w:rsidRDefault="00E92F0B" w:rsidP="00514011">
            <w:pPr>
              <w:keepNext/>
            </w:pPr>
            <w:r>
              <w:rPr>
                <w:rFonts w:ascii="Calibri" w:hAnsi="Calibri" w:cs="Calibri"/>
                <w:color w:val="000000"/>
              </w:rPr>
              <w:t>2221.16</w:t>
            </w:r>
          </w:p>
        </w:tc>
      </w:tr>
      <w:tr w:rsidR="00E92F0B" w:rsidRPr="000B07C3" w14:paraId="7AD5D262" w14:textId="77777777" w:rsidTr="00514011">
        <w:trPr>
          <w:trHeight w:val="288"/>
        </w:trPr>
        <w:tc>
          <w:tcPr>
            <w:tcW w:w="1354" w:type="dxa"/>
            <w:noWrap/>
            <w:vAlign w:val="bottom"/>
          </w:tcPr>
          <w:p w14:paraId="380C082C" w14:textId="77777777" w:rsidR="00E92F0B" w:rsidRPr="008727D0" w:rsidRDefault="00E92F0B" w:rsidP="00514011">
            <w:pPr>
              <w:rPr>
                <w:b/>
                <w:bCs/>
              </w:rPr>
            </w:pPr>
            <w:r w:rsidRPr="00514011">
              <w:rPr>
                <w:rFonts w:ascii="Calibri" w:hAnsi="Calibri" w:cs="Calibri"/>
                <w:b/>
                <w:bCs/>
                <w:color w:val="000000"/>
              </w:rPr>
              <w:t>SD Plots</w:t>
            </w:r>
          </w:p>
        </w:tc>
        <w:tc>
          <w:tcPr>
            <w:tcW w:w="960" w:type="dxa"/>
            <w:noWrap/>
            <w:vAlign w:val="bottom"/>
          </w:tcPr>
          <w:p w14:paraId="40A24704" w14:textId="77777777" w:rsidR="00E92F0B" w:rsidRPr="000B07C3" w:rsidRDefault="00E92F0B" w:rsidP="00514011">
            <w:r>
              <w:rPr>
                <w:rFonts w:ascii="Calibri" w:hAnsi="Calibri" w:cs="Calibri"/>
                <w:color w:val="000000"/>
              </w:rPr>
              <w:t>2.04</w:t>
            </w:r>
          </w:p>
        </w:tc>
        <w:tc>
          <w:tcPr>
            <w:tcW w:w="960" w:type="dxa"/>
            <w:noWrap/>
            <w:vAlign w:val="bottom"/>
          </w:tcPr>
          <w:p w14:paraId="2C8B45C9" w14:textId="77777777" w:rsidR="00E92F0B" w:rsidRPr="000B07C3" w:rsidRDefault="00E92F0B" w:rsidP="00514011">
            <w:r>
              <w:rPr>
                <w:rFonts w:ascii="Calibri" w:hAnsi="Calibri" w:cs="Calibri"/>
                <w:color w:val="000000"/>
              </w:rPr>
              <w:t>2.03</w:t>
            </w:r>
          </w:p>
        </w:tc>
        <w:tc>
          <w:tcPr>
            <w:tcW w:w="960" w:type="dxa"/>
            <w:noWrap/>
            <w:vAlign w:val="bottom"/>
          </w:tcPr>
          <w:p w14:paraId="760107FB" w14:textId="77777777" w:rsidR="00E92F0B" w:rsidRPr="000B07C3" w:rsidRDefault="00E92F0B" w:rsidP="00514011">
            <w:r>
              <w:rPr>
                <w:rFonts w:ascii="Calibri" w:hAnsi="Calibri" w:cs="Calibri"/>
                <w:color w:val="000000"/>
              </w:rPr>
              <w:t>0.16</w:t>
            </w:r>
          </w:p>
        </w:tc>
        <w:tc>
          <w:tcPr>
            <w:tcW w:w="960" w:type="dxa"/>
            <w:noWrap/>
            <w:vAlign w:val="bottom"/>
          </w:tcPr>
          <w:p w14:paraId="209C31D4" w14:textId="77777777" w:rsidR="00E92F0B" w:rsidRPr="000B07C3" w:rsidRDefault="00E92F0B" w:rsidP="00514011">
            <w:r>
              <w:rPr>
                <w:rFonts w:ascii="Calibri" w:hAnsi="Calibri" w:cs="Calibri"/>
                <w:color w:val="000000"/>
              </w:rPr>
              <w:t>1.79</w:t>
            </w:r>
          </w:p>
        </w:tc>
        <w:tc>
          <w:tcPr>
            <w:tcW w:w="960" w:type="dxa"/>
            <w:noWrap/>
            <w:vAlign w:val="bottom"/>
          </w:tcPr>
          <w:p w14:paraId="23305F6B" w14:textId="77777777" w:rsidR="00E92F0B" w:rsidRPr="000B07C3" w:rsidRDefault="00E92F0B" w:rsidP="00514011">
            <w:r>
              <w:rPr>
                <w:rFonts w:ascii="Calibri" w:hAnsi="Calibri" w:cs="Calibri"/>
                <w:color w:val="000000"/>
              </w:rPr>
              <w:t>2.32</w:t>
            </w:r>
          </w:p>
        </w:tc>
        <w:tc>
          <w:tcPr>
            <w:tcW w:w="960" w:type="dxa"/>
            <w:noWrap/>
            <w:vAlign w:val="bottom"/>
          </w:tcPr>
          <w:p w14:paraId="11C957B4" w14:textId="77777777" w:rsidR="00E92F0B" w:rsidRPr="000B07C3" w:rsidRDefault="00E92F0B" w:rsidP="00514011">
            <w:r>
              <w:rPr>
                <w:rFonts w:ascii="Calibri" w:hAnsi="Calibri" w:cs="Calibri"/>
                <w:color w:val="000000"/>
              </w:rPr>
              <w:t>1.00</w:t>
            </w:r>
          </w:p>
        </w:tc>
        <w:tc>
          <w:tcPr>
            <w:tcW w:w="1008" w:type="dxa"/>
            <w:noWrap/>
            <w:vAlign w:val="bottom"/>
          </w:tcPr>
          <w:p w14:paraId="743640F8" w14:textId="77777777" w:rsidR="00E92F0B" w:rsidRPr="000B07C3" w:rsidRDefault="00E92F0B" w:rsidP="00514011">
            <w:r>
              <w:rPr>
                <w:rFonts w:ascii="Calibri" w:hAnsi="Calibri" w:cs="Calibri"/>
                <w:color w:val="000000"/>
              </w:rPr>
              <w:t>1120.85</w:t>
            </w:r>
          </w:p>
        </w:tc>
        <w:tc>
          <w:tcPr>
            <w:tcW w:w="960" w:type="dxa"/>
            <w:noWrap/>
            <w:vAlign w:val="bottom"/>
          </w:tcPr>
          <w:p w14:paraId="60676D37" w14:textId="77777777" w:rsidR="00E92F0B" w:rsidRPr="000B07C3" w:rsidRDefault="00E92F0B" w:rsidP="00514011">
            <w:pPr>
              <w:keepNext/>
            </w:pPr>
            <w:r>
              <w:rPr>
                <w:rFonts w:ascii="Calibri" w:hAnsi="Calibri" w:cs="Calibri"/>
                <w:color w:val="000000"/>
              </w:rPr>
              <w:t>2021.54</w:t>
            </w:r>
          </w:p>
        </w:tc>
      </w:tr>
      <w:tr w:rsidR="00E92F0B" w:rsidRPr="000B07C3" w14:paraId="33BBCC22" w14:textId="77777777" w:rsidTr="00514011">
        <w:trPr>
          <w:trHeight w:val="288"/>
        </w:trPr>
        <w:tc>
          <w:tcPr>
            <w:tcW w:w="1354" w:type="dxa"/>
            <w:noWrap/>
            <w:vAlign w:val="bottom"/>
          </w:tcPr>
          <w:p w14:paraId="77F50005" w14:textId="77777777" w:rsidR="00E92F0B" w:rsidRPr="008727D0" w:rsidRDefault="00E92F0B" w:rsidP="00514011">
            <w:pPr>
              <w:rPr>
                <w:b/>
                <w:bCs/>
              </w:rPr>
            </w:pPr>
            <w:r w:rsidRPr="00514011">
              <w:rPr>
                <w:rFonts w:ascii="Calibri" w:hAnsi="Calibri" w:cs="Calibri"/>
                <w:b/>
                <w:bCs/>
                <w:color w:val="000000"/>
              </w:rPr>
              <w:t>SD Ecoregions</w:t>
            </w:r>
          </w:p>
        </w:tc>
        <w:tc>
          <w:tcPr>
            <w:tcW w:w="960" w:type="dxa"/>
            <w:noWrap/>
            <w:vAlign w:val="bottom"/>
          </w:tcPr>
          <w:p w14:paraId="0D0EBAED" w14:textId="77777777" w:rsidR="00E92F0B" w:rsidRPr="000B07C3" w:rsidRDefault="00E92F0B" w:rsidP="00514011">
            <w:r>
              <w:rPr>
                <w:rFonts w:ascii="Calibri" w:hAnsi="Calibri" w:cs="Calibri"/>
                <w:color w:val="000000"/>
              </w:rPr>
              <w:t>0.27</w:t>
            </w:r>
          </w:p>
        </w:tc>
        <w:tc>
          <w:tcPr>
            <w:tcW w:w="960" w:type="dxa"/>
            <w:noWrap/>
            <w:vAlign w:val="bottom"/>
          </w:tcPr>
          <w:p w14:paraId="0925DA5C" w14:textId="77777777" w:rsidR="00E92F0B" w:rsidRPr="000B07C3" w:rsidRDefault="00E92F0B" w:rsidP="00514011">
            <w:r>
              <w:rPr>
                <w:rFonts w:ascii="Calibri" w:hAnsi="Calibri" w:cs="Calibri"/>
                <w:color w:val="000000"/>
              </w:rPr>
              <w:t>0.25</w:t>
            </w:r>
          </w:p>
        </w:tc>
        <w:tc>
          <w:tcPr>
            <w:tcW w:w="960" w:type="dxa"/>
            <w:noWrap/>
            <w:vAlign w:val="bottom"/>
          </w:tcPr>
          <w:p w14:paraId="0C36C11C" w14:textId="77777777" w:rsidR="00E92F0B" w:rsidRPr="000B07C3" w:rsidRDefault="00E92F0B" w:rsidP="00514011">
            <w:r>
              <w:rPr>
                <w:rFonts w:ascii="Calibri" w:hAnsi="Calibri" w:cs="Calibri"/>
                <w:color w:val="000000"/>
              </w:rPr>
              <w:t>0.17</w:t>
            </w:r>
          </w:p>
        </w:tc>
        <w:tc>
          <w:tcPr>
            <w:tcW w:w="960" w:type="dxa"/>
            <w:noWrap/>
            <w:vAlign w:val="bottom"/>
          </w:tcPr>
          <w:p w14:paraId="2B9AFFCD" w14:textId="77777777" w:rsidR="00E92F0B" w:rsidRPr="000B07C3" w:rsidRDefault="00E92F0B" w:rsidP="00514011">
            <w:r>
              <w:rPr>
                <w:rFonts w:ascii="Calibri" w:hAnsi="Calibri" w:cs="Calibri"/>
                <w:color w:val="000000"/>
              </w:rPr>
              <w:t>0.02</w:t>
            </w:r>
          </w:p>
        </w:tc>
        <w:tc>
          <w:tcPr>
            <w:tcW w:w="960" w:type="dxa"/>
            <w:noWrap/>
            <w:vAlign w:val="bottom"/>
          </w:tcPr>
          <w:p w14:paraId="745430E3" w14:textId="77777777" w:rsidR="00E92F0B" w:rsidRPr="000B07C3" w:rsidRDefault="00E92F0B" w:rsidP="00514011">
            <w:r>
              <w:rPr>
                <w:rFonts w:ascii="Calibri" w:hAnsi="Calibri" w:cs="Calibri"/>
                <w:color w:val="000000"/>
              </w:rPr>
              <w:t>0.57</w:t>
            </w:r>
          </w:p>
        </w:tc>
        <w:tc>
          <w:tcPr>
            <w:tcW w:w="960" w:type="dxa"/>
            <w:noWrap/>
            <w:vAlign w:val="bottom"/>
          </w:tcPr>
          <w:p w14:paraId="5CE4775D" w14:textId="77777777" w:rsidR="00E92F0B" w:rsidRPr="000B07C3" w:rsidRDefault="00E92F0B" w:rsidP="00514011">
            <w:r>
              <w:rPr>
                <w:rFonts w:ascii="Calibri" w:hAnsi="Calibri" w:cs="Calibri"/>
                <w:color w:val="000000"/>
              </w:rPr>
              <w:t>1.02</w:t>
            </w:r>
          </w:p>
        </w:tc>
        <w:tc>
          <w:tcPr>
            <w:tcW w:w="1008" w:type="dxa"/>
            <w:noWrap/>
            <w:vAlign w:val="bottom"/>
          </w:tcPr>
          <w:p w14:paraId="43C41136" w14:textId="77777777" w:rsidR="00E92F0B" w:rsidRPr="000B07C3" w:rsidRDefault="00E92F0B" w:rsidP="00514011">
            <w:r>
              <w:rPr>
                <w:rFonts w:ascii="Calibri" w:hAnsi="Calibri" w:cs="Calibri"/>
                <w:color w:val="000000"/>
              </w:rPr>
              <w:t>317.97</w:t>
            </w:r>
          </w:p>
        </w:tc>
        <w:tc>
          <w:tcPr>
            <w:tcW w:w="960" w:type="dxa"/>
            <w:noWrap/>
            <w:vAlign w:val="bottom"/>
          </w:tcPr>
          <w:p w14:paraId="53D52A12" w14:textId="77777777" w:rsidR="00E92F0B" w:rsidRPr="000B07C3" w:rsidRDefault="00E92F0B" w:rsidP="00514011">
            <w:pPr>
              <w:keepNext/>
            </w:pPr>
            <w:r>
              <w:rPr>
                <w:rFonts w:ascii="Calibri" w:hAnsi="Calibri" w:cs="Calibri"/>
                <w:color w:val="000000"/>
              </w:rPr>
              <w:t>977.47</w:t>
            </w:r>
          </w:p>
        </w:tc>
      </w:tr>
    </w:tbl>
    <w:p w14:paraId="4692F4CA" w14:textId="668F78C4" w:rsidR="00E92F0B" w:rsidRDefault="00245CBF" w:rsidP="00245CBF">
      <w:pPr>
        <w:pStyle w:val="Caption"/>
      </w:pPr>
      <w:bookmarkStart w:id="74" w:name="_Ref104545123"/>
      <w:r>
        <w:t xml:space="preserve">Table </w:t>
      </w:r>
      <w:r w:rsidR="004B1ADD">
        <w:fldChar w:fldCharType="begin"/>
      </w:r>
      <w:r w:rsidR="004B1ADD">
        <w:instrText xml:space="preserve"> SEQ Table \* ARABIC </w:instrText>
      </w:r>
      <w:r w:rsidR="004B1ADD">
        <w:fldChar w:fldCharType="separate"/>
      </w:r>
      <w:r>
        <w:rPr>
          <w:noProof/>
        </w:rPr>
        <w:t>1</w:t>
      </w:r>
      <w:r w:rsidR="004B1ADD">
        <w:rPr>
          <w:noProof/>
        </w:rPr>
        <w:fldChar w:fldCharType="end"/>
      </w:r>
      <w:bookmarkEnd w:id="74"/>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33"/>
        <w:gridCol w:w="746"/>
        <w:gridCol w:w="1052"/>
        <w:gridCol w:w="822"/>
        <w:gridCol w:w="902"/>
        <w:gridCol w:w="902"/>
        <w:gridCol w:w="825"/>
        <w:gridCol w:w="1284"/>
        <w:gridCol w:w="1284"/>
      </w:tblGrid>
      <w:tr w:rsidR="004940F9" w:rsidRPr="00870621" w14:paraId="0A39E06B" w14:textId="77777777" w:rsidTr="004940F9">
        <w:trPr>
          <w:trHeight w:val="288"/>
        </w:trPr>
        <w:tc>
          <w:tcPr>
            <w:tcW w:w="1533" w:type="dxa"/>
            <w:noWrap/>
            <w:hideMark/>
          </w:tcPr>
          <w:p w14:paraId="3E3FEABC" w14:textId="77777777" w:rsidR="00245CBF" w:rsidRPr="00870621" w:rsidRDefault="00245CBF" w:rsidP="00514011">
            <w:pPr>
              <w:rPr>
                <w:b/>
                <w:bCs/>
              </w:rPr>
            </w:pPr>
            <w:r w:rsidRPr="00870621">
              <w:rPr>
                <w:b/>
                <w:bCs/>
              </w:rPr>
              <w:lastRenderedPageBreak/>
              <w:t>Parameter</w:t>
            </w:r>
          </w:p>
        </w:tc>
        <w:tc>
          <w:tcPr>
            <w:tcW w:w="739" w:type="dxa"/>
            <w:noWrap/>
            <w:hideMark/>
          </w:tcPr>
          <w:p w14:paraId="351CF69B" w14:textId="77777777" w:rsidR="00245CBF" w:rsidRPr="00870621" w:rsidRDefault="00245CBF" w:rsidP="00514011">
            <w:pPr>
              <w:rPr>
                <w:b/>
                <w:bCs/>
              </w:rPr>
            </w:pPr>
            <w:r w:rsidRPr="00870621">
              <w:rPr>
                <w:b/>
                <w:bCs/>
              </w:rPr>
              <w:t>Mean</w:t>
            </w:r>
          </w:p>
        </w:tc>
        <w:tc>
          <w:tcPr>
            <w:tcW w:w="1053" w:type="dxa"/>
            <w:noWrap/>
            <w:hideMark/>
          </w:tcPr>
          <w:p w14:paraId="332D56A6" w14:textId="77777777" w:rsidR="00245CBF" w:rsidRPr="00870621" w:rsidRDefault="00245CBF" w:rsidP="00514011">
            <w:pPr>
              <w:rPr>
                <w:b/>
                <w:bCs/>
              </w:rPr>
            </w:pPr>
            <w:r w:rsidRPr="00870621">
              <w:rPr>
                <w:b/>
                <w:bCs/>
              </w:rPr>
              <w:t>Median</w:t>
            </w:r>
          </w:p>
        </w:tc>
        <w:tc>
          <w:tcPr>
            <w:tcW w:w="823" w:type="dxa"/>
            <w:noWrap/>
            <w:hideMark/>
          </w:tcPr>
          <w:p w14:paraId="6D61FCF0" w14:textId="77777777" w:rsidR="00245CBF" w:rsidRPr="00870621" w:rsidRDefault="00245CBF" w:rsidP="00514011">
            <w:pPr>
              <w:rPr>
                <w:b/>
                <w:bCs/>
              </w:rPr>
            </w:pPr>
            <w:r w:rsidRPr="00870621">
              <w:rPr>
                <w:b/>
                <w:bCs/>
              </w:rPr>
              <w:t>StDev</w:t>
            </w:r>
          </w:p>
        </w:tc>
        <w:tc>
          <w:tcPr>
            <w:tcW w:w="903" w:type="dxa"/>
            <w:noWrap/>
            <w:hideMark/>
          </w:tcPr>
          <w:p w14:paraId="63316CD6" w14:textId="77777777" w:rsidR="00245CBF" w:rsidRPr="00870621" w:rsidRDefault="00245CBF" w:rsidP="00514011">
            <w:pPr>
              <w:rPr>
                <w:b/>
                <w:bCs/>
              </w:rPr>
            </w:pPr>
            <w:r w:rsidRPr="00870621">
              <w:rPr>
                <w:b/>
                <w:bCs/>
              </w:rPr>
              <w:t>q5</w:t>
            </w:r>
          </w:p>
        </w:tc>
        <w:tc>
          <w:tcPr>
            <w:tcW w:w="903" w:type="dxa"/>
            <w:noWrap/>
            <w:hideMark/>
          </w:tcPr>
          <w:p w14:paraId="7A292C13" w14:textId="77777777" w:rsidR="00245CBF" w:rsidRPr="00870621" w:rsidRDefault="00245CBF" w:rsidP="00514011">
            <w:pPr>
              <w:rPr>
                <w:b/>
                <w:bCs/>
              </w:rPr>
            </w:pPr>
            <w:r w:rsidRPr="00870621">
              <w:rPr>
                <w:b/>
                <w:bCs/>
              </w:rPr>
              <w:t>q95</w:t>
            </w:r>
          </w:p>
        </w:tc>
        <w:tc>
          <w:tcPr>
            <w:tcW w:w="826" w:type="dxa"/>
            <w:noWrap/>
            <w:hideMark/>
          </w:tcPr>
          <w:p w14:paraId="188CC90B" w14:textId="77777777" w:rsidR="00245CBF" w:rsidRPr="00870621" w:rsidRDefault="00245CBF" w:rsidP="00514011">
            <w:pPr>
              <w:rPr>
                <w:b/>
                <w:bCs/>
              </w:rPr>
            </w:pPr>
            <w:r w:rsidRPr="00870621">
              <w:rPr>
                <w:b/>
                <w:bCs/>
              </w:rPr>
              <w:t>rhat</w:t>
            </w:r>
          </w:p>
        </w:tc>
        <w:tc>
          <w:tcPr>
            <w:tcW w:w="1285" w:type="dxa"/>
            <w:noWrap/>
            <w:hideMark/>
          </w:tcPr>
          <w:p w14:paraId="6C097373" w14:textId="77777777" w:rsidR="00245CBF" w:rsidRPr="00870621" w:rsidRDefault="00245CBF" w:rsidP="00514011">
            <w:pPr>
              <w:rPr>
                <w:b/>
                <w:bCs/>
              </w:rPr>
            </w:pPr>
            <w:r w:rsidRPr="00870621">
              <w:rPr>
                <w:b/>
                <w:bCs/>
              </w:rPr>
              <w:t>ess_bulk</w:t>
            </w:r>
          </w:p>
        </w:tc>
        <w:tc>
          <w:tcPr>
            <w:tcW w:w="1285" w:type="dxa"/>
            <w:noWrap/>
            <w:hideMark/>
          </w:tcPr>
          <w:p w14:paraId="419EF56B" w14:textId="77777777" w:rsidR="00245CBF" w:rsidRPr="00870621" w:rsidRDefault="00245CBF" w:rsidP="00514011">
            <w:pPr>
              <w:rPr>
                <w:b/>
                <w:bCs/>
              </w:rPr>
            </w:pPr>
            <w:r w:rsidRPr="00870621">
              <w:rPr>
                <w:b/>
                <w:bCs/>
              </w:rPr>
              <w:t>ess_tail</w:t>
            </w:r>
          </w:p>
        </w:tc>
      </w:tr>
      <w:tr w:rsidR="004940F9" w:rsidRPr="00870621" w14:paraId="07485478" w14:textId="77777777" w:rsidTr="004940F9">
        <w:trPr>
          <w:trHeight w:val="288"/>
        </w:trPr>
        <w:tc>
          <w:tcPr>
            <w:tcW w:w="1533" w:type="dxa"/>
            <w:noWrap/>
            <w:hideMark/>
          </w:tcPr>
          <w:p w14:paraId="6963147A" w14:textId="77777777" w:rsidR="00245CBF" w:rsidRPr="00870621" w:rsidRDefault="00245CBF" w:rsidP="00514011">
            <w:pPr>
              <w:rPr>
                <w:b/>
                <w:bCs/>
              </w:rPr>
            </w:pPr>
            <w:r w:rsidRPr="00870621">
              <w:rPr>
                <w:b/>
                <w:bCs/>
              </w:rPr>
              <w:t>Intercept</w:t>
            </w:r>
          </w:p>
        </w:tc>
        <w:tc>
          <w:tcPr>
            <w:tcW w:w="739" w:type="dxa"/>
            <w:noWrap/>
            <w:vAlign w:val="bottom"/>
            <w:hideMark/>
          </w:tcPr>
          <w:p w14:paraId="19158196" w14:textId="77777777" w:rsidR="00245CBF" w:rsidRPr="00870621" w:rsidRDefault="00245CBF" w:rsidP="00514011">
            <w:r>
              <w:rPr>
                <w:rFonts w:ascii="Calibri" w:hAnsi="Calibri" w:cs="Calibri"/>
                <w:color w:val="000000"/>
              </w:rPr>
              <w:t>0.038</w:t>
            </w:r>
          </w:p>
        </w:tc>
        <w:tc>
          <w:tcPr>
            <w:tcW w:w="1053" w:type="dxa"/>
            <w:noWrap/>
            <w:vAlign w:val="bottom"/>
            <w:hideMark/>
          </w:tcPr>
          <w:p w14:paraId="6919153B" w14:textId="77777777" w:rsidR="00245CBF" w:rsidRPr="00870621" w:rsidRDefault="00245CBF" w:rsidP="00514011">
            <w:r>
              <w:rPr>
                <w:rFonts w:ascii="Calibri" w:hAnsi="Calibri" w:cs="Calibri"/>
                <w:color w:val="000000"/>
              </w:rPr>
              <w:t>0.038</w:t>
            </w:r>
          </w:p>
        </w:tc>
        <w:tc>
          <w:tcPr>
            <w:tcW w:w="823" w:type="dxa"/>
            <w:noWrap/>
            <w:vAlign w:val="bottom"/>
            <w:hideMark/>
          </w:tcPr>
          <w:p w14:paraId="02506C0D" w14:textId="77777777" w:rsidR="00245CBF" w:rsidRPr="00870621" w:rsidRDefault="00245CBF" w:rsidP="00514011">
            <w:r>
              <w:rPr>
                <w:rFonts w:ascii="Calibri" w:hAnsi="Calibri" w:cs="Calibri"/>
                <w:color w:val="000000"/>
              </w:rPr>
              <w:t>0.002</w:t>
            </w:r>
          </w:p>
        </w:tc>
        <w:tc>
          <w:tcPr>
            <w:tcW w:w="903" w:type="dxa"/>
            <w:noWrap/>
            <w:vAlign w:val="bottom"/>
            <w:hideMark/>
          </w:tcPr>
          <w:p w14:paraId="624DEC9D" w14:textId="77777777" w:rsidR="00245CBF" w:rsidRPr="00870621" w:rsidRDefault="00245CBF" w:rsidP="00514011">
            <w:r>
              <w:rPr>
                <w:rFonts w:ascii="Calibri" w:hAnsi="Calibri" w:cs="Calibri"/>
                <w:color w:val="000000"/>
              </w:rPr>
              <w:t>0.034</w:t>
            </w:r>
          </w:p>
        </w:tc>
        <w:tc>
          <w:tcPr>
            <w:tcW w:w="903" w:type="dxa"/>
            <w:noWrap/>
            <w:vAlign w:val="bottom"/>
            <w:hideMark/>
          </w:tcPr>
          <w:p w14:paraId="627B1E39" w14:textId="77777777" w:rsidR="00245CBF" w:rsidRPr="00870621" w:rsidRDefault="00245CBF" w:rsidP="00514011">
            <w:r>
              <w:rPr>
                <w:rFonts w:ascii="Calibri" w:hAnsi="Calibri" w:cs="Calibri"/>
                <w:color w:val="000000"/>
              </w:rPr>
              <w:t>0.041</w:t>
            </w:r>
          </w:p>
        </w:tc>
        <w:tc>
          <w:tcPr>
            <w:tcW w:w="826" w:type="dxa"/>
            <w:noWrap/>
            <w:vAlign w:val="bottom"/>
            <w:hideMark/>
          </w:tcPr>
          <w:p w14:paraId="284363B9" w14:textId="77777777" w:rsidR="00245CBF" w:rsidRPr="00870621" w:rsidRDefault="00245CBF" w:rsidP="00514011">
            <w:r>
              <w:rPr>
                <w:rFonts w:ascii="Calibri" w:hAnsi="Calibri" w:cs="Calibri"/>
                <w:color w:val="000000"/>
              </w:rPr>
              <w:t>1.00</w:t>
            </w:r>
          </w:p>
        </w:tc>
        <w:tc>
          <w:tcPr>
            <w:tcW w:w="1285" w:type="dxa"/>
            <w:noWrap/>
            <w:vAlign w:val="bottom"/>
            <w:hideMark/>
          </w:tcPr>
          <w:p w14:paraId="3C558314" w14:textId="77777777" w:rsidR="00245CBF" w:rsidRPr="00870621" w:rsidRDefault="00245CBF" w:rsidP="00514011">
            <w:r>
              <w:rPr>
                <w:rFonts w:ascii="Calibri" w:hAnsi="Calibri" w:cs="Calibri"/>
                <w:color w:val="000000"/>
              </w:rPr>
              <w:t>976.04</w:t>
            </w:r>
          </w:p>
        </w:tc>
        <w:tc>
          <w:tcPr>
            <w:tcW w:w="1285" w:type="dxa"/>
            <w:noWrap/>
            <w:vAlign w:val="bottom"/>
            <w:hideMark/>
          </w:tcPr>
          <w:p w14:paraId="37926C0F" w14:textId="77777777" w:rsidR="00245CBF" w:rsidRPr="00870621" w:rsidRDefault="00245CBF" w:rsidP="00514011">
            <w:r>
              <w:rPr>
                <w:rFonts w:ascii="Calibri" w:hAnsi="Calibri" w:cs="Calibri"/>
                <w:color w:val="000000"/>
              </w:rPr>
              <w:t>1615.67</w:t>
            </w:r>
          </w:p>
        </w:tc>
      </w:tr>
      <w:tr w:rsidR="004940F9" w:rsidRPr="00870621" w14:paraId="731E0AF7" w14:textId="77777777" w:rsidTr="004940F9">
        <w:trPr>
          <w:trHeight w:val="288"/>
        </w:trPr>
        <w:tc>
          <w:tcPr>
            <w:tcW w:w="1533" w:type="dxa"/>
            <w:noWrap/>
            <w:hideMark/>
          </w:tcPr>
          <w:p w14:paraId="7CDD2AF9" w14:textId="77777777" w:rsidR="00245CBF" w:rsidRPr="00870621" w:rsidRDefault="00245CBF" w:rsidP="00514011">
            <w:pPr>
              <w:rPr>
                <w:b/>
                <w:bCs/>
              </w:rPr>
            </w:pPr>
            <w:r w:rsidRPr="00870621">
              <w:rPr>
                <w:b/>
                <w:bCs/>
              </w:rPr>
              <w:t>DBH (m)</w:t>
            </w:r>
          </w:p>
        </w:tc>
        <w:tc>
          <w:tcPr>
            <w:tcW w:w="739" w:type="dxa"/>
            <w:noWrap/>
            <w:vAlign w:val="bottom"/>
            <w:hideMark/>
          </w:tcPr>
          <w:p w14:paraId="4BC6992D" w14:textId="77777777" w:rsidR="00245CBF" w:rsidRPr="00870621" w:rsidRDefault="00245CBF" w:rsidP="00514011">
            <w:r>
              <w:rPr>
                <w:rFonts w:ascii="Calibri" w:hAnsi="Calibri" w:cs="Calibri"/>
                <w:color w:val="000000"/>
              </w:rPr>
              <w:t>1.001</w:t>
            </w:r>
          </w:p>
        </w:tc>
        <w:tc>
          <w:tcPr>
            <w:tcW w:w="1053" w:type="dxa"/>
            <w:noWrap/>
            <w:vAlign w:val="bottom"/>
            <w:hideMark/>
          </w:tcPr>
          <w:p w14:paraId="1CEF43F8" w14:textId="77777777" w:rsidR="00245CBF" w:rsidRPr="00870621" w:rsidRDefault="00245CBF" w:rsidP="00514011">
            <w:r>
              <w:rPr>
                <w:rFonts w:ascii="Calibri" w:hAnsi="Calibri" w:cs="Calibri"/>
                <w:color w:val="000000"/>
              </w:rPr>
              <w:t>1.001</w:t>
            </w:r>
          </w:p>
        </w:tc>
        <w:tc>
          <w:tcPr>
            <w:tcW w:w="823" w:type="dxa"/>
            <w:noWrap/>
            <w:vAlign w:val="bottom"/>
            <w:hideMark/>
          </w:tcPr>
          <w:p w14:paraId="220F34CC" w14:textId="77777777" w:rsidR="00245CBF" w:rsidRPr="00870621" w:rsidRDefault="00245CBF" w:rsidP="00514011">
            <w:r>
              <w:rPr>
                <w:rFonts w:ascii="Calibri" w:hAnsi="Calibri" w:cs="Calibri"/>
                <w:color w:val="000000"/>
              </w:rPr>
              <w:t>0.002</w:t>
            </w:r>
          </w:p>
        </w:tc>
        <w:tc>
          <w:tcPr>
            <w:tcW w:w="903" w:type="dxa"/>
            <w:noWrap/>
            <w:vAlign w:val="bottom"/>
            <w:hideMark/>
          </w:tcPr>
          <w:p w14:paraId="3C693653" w14:textId="77777777" w:rsidR="00245CBF" w:rsidRPr="00870621" w:rsidRDefault="00245CBF" w:rsidP="00514011">
            <w:r>
              <w:rPr>
                <w:rFonts w:ascii="Calibri" w:hAnsi="Calibri" w:cs="Calibri"/>
                <w:color w:val="000000"/>
              </w:rPr>
              <w:t>0.998</w:t>
            </w:r>
          </w:p>
        </w:tc>
        <w:tc>
          <w:tcPr>
            <w:tcW w:w="903" w:type="dxa"/>
            <w:noWrap/>
            <w:vAlign w:val="bottom"/>
            <w:hideMark/>
          </w:tcPr>
          <w:p w14:paraId="2B55DB2E" w14:textId="77777777" w:rsidR="00245CBF" w:rsidRPr="00870621" w:rsidRDefault="00245CBF" w:rsidP="00514011">
            <w:r>
              <w:rPr>
                <w:rFonts w:ascii="Calibri" w:hAnsi="Calibri" w:cs="Calibri"/>
                <w:color w:val="000000"/>
              </w:rPr>
              <w:t>1.004</w:t>
            </w:r>
          </w:p>
        </w:tc>
        <w:tc>
          <w:tcPr>
            <w:tcW w:w="826" w:type="dxa"/>
            <w:noWrap/>
            <w:vAlign w:val="bottom"/>
            <w:hideMark/>
          </w:tcPr>
          <w:p w14:paraId="17C64310" w14:textId="77777777" w:rsidR="00245CBF" w:rsidRPr="00870621" w:rsidRDefault="00245CBF" w:rsidP="00514011">
            <w:r>
              <w:rPr>
                <w:rFonts w:ascii="Calibri" w:hAnsi="Calibri" w:cs="Calibri"/>
                <w:color w:val="000000"/>
              </w:rPr>
              <w:t>1.00</w:t>
            </w:r>
          </w:p>
        </w:tc>
        <w:tc>
          <w:tcPr>
            <w:tcW w:w="1285" w:type="dxa"/>
            <w:noWrap/>
            <w:vAlign w:val="bottom"/>
            <w:hideMark/>
          </w:tcPr>
          <w:p w14:paraId="2C077E00" w14:textId="77777777" w:rsidR="00245CBF" w:rsidRPr="00870621" w:rsidRDefault="00245CBF" w:rsidP="00514011">
            <w:r>
              <w:rPr>
                <w:rFonts w:ascii="Calibri" w:hAnsi="Calibri" w:cs="Calibri"/>
                <w:color w:val="000000"/>
              </w:rPr>
              <w:t>3598.48</w:t>
            </w:r>
          </w:p>
        </w:tc>
        <w:tc>
          <w:tcPr>
            <w:tcW w:w="1285" w:type="dxa"/>
            <w:noWrap/>
            <w:vAlign w:val="bottom"/>
            <w:hideMark/>
          </w:tcPr>
          <w:p w14:paraId="3679A0E4" w14:textId="77777777" w:rsidR="00245CBF" w:rsidRPr="00870621" w:rsidRDefault="00245CBF" w:rsidP="00514011">
            <w:r>
              <w:rPr>
                <w:rFonts w:ascii="Calibri" w:hAnsi="Calibri" w:cs="Calibri"/>
                <w:color w:val="000000"/>
              </w:rPr>
              <w:t>3670.58</w:t>
            </w:r>
          </w:p>
        </w:tc>
      </w:tr>
      <w:tr w:rsidR="004940F9" w:rsidRPr="00870621" w14:paraId="0B156E08" w14:textId="77777777" w:rsidTr="004940F9">
        <w:trPr>
          <w:trHeight w:val="288"/>
        </w:trPr>
        <w:tc>
          <w:tcPr>
            <w:tcW w:w="1533" w:type="dxa"/>
            <w:noWrap/>
            <w:hideMark/>
          </w:tcPr>
          <w:p w14:paraId="62979226" w14:textId="77777777" w:rsidR="00245CBF" w:rsidRPr="00870621" w:rsidRDefault="00245CBF" w:rsidP="00514011">
            <w:pPr>
              <w:rPr>
                <w:b/>
                <w:bCs/>
              </w:rPr>
            </w:pPr>
            <w:r w:rsidRPr="00870621">
              <w:rPr>
                <w:b/>
                <w:bCs/>
              </w:rPr>
              <w:t>Fire</w:t>
            </w:r>
          </w:p>
        </w:tc>
        <w:tc>
          <w:tcPr>
            <w:tcW w:w="739" w:type="dxa"/>
            <w:noWrap/>
            <w:vAlign w:val="bottom"/>
            <w:hideMark/>
          </w:tcPr>
          <w:p w14:paraId="6BCEB5B6" w14:textId="77777777" w:rsidR="00245CBF" w:rsidRPr="00870621" w:rsidRDefault="00245CBF" w:rsidP="00514011">
            <w:r>
              <w:rPr>
                <w:rFonts w:ascii="Calibri" w:hAnsi="Calibri" w:cs="Calibri"/>
                <w:color w:val="000000"/>
              </w:rPr>
              <w:t>-0.006</w:t>
            </w:r>
          </w:p>
        </w:tc>
        <w:tc>
          <w:tcPr>
            <w:tcW w:w="1053" w:type="dxa"/>
            <w:noWrap/>
            <w:vAlign w:val="bottom"/>
            <w:hideMark/>
          </w:tcPr>
          <w:p w14:paraId="741DF542" w14:textId="77777777" w:rsidR="00245CBF" w:rsidRPr="00870621" w:rsidRDefault="00245CBF" w:rsidP="00514011">
            <w:r>
              <w:rPr>
                <w:rFonts w:ascii="Calibri" w:hAnsi="Calibri" w:cs="Calibri"/>
                <w:color w:val="000000"/>
              </w:rPr>
              <w:t>-0.006</w:t>
            </w:r>
          </w:p>
        </w:tc>
        <w:tc>
          <w:tcPr>
            <w:tcW w:w="823" w:type="dxa"/>
            <w:noWrap/>
            <w:vAlign w:val="bottom"/>
            <w:hideMark/>
          </w:tcPr>
          <w:p w14:paraId="3C56E5C7" w14:textId="77777777" w:rsidR="00245CBF" w:rsidRPr="00870621" w:rsidRDefault="00245CBF" w:rsidP="00514011">
            <w:r>
              <w:rPr>
                <w:rFonts w:ascii="Calibri" w:hAnsi="Calibri" w:cs="Calibri"/>
                <w:color w:val="000000"/>
              </w:rPr>
              <w:t>0.005</w:t>
            </w:r>
          </w:p>
        </w:tc>
        <w:tc>
          <w:tcPr>
            <w:tcW w:w="903" w:type="dxa"/>
            <w:noWrap/>
            <w:vAlign w:val="bottom"/>
            <w:hideMark/>
          </w:tcPr>
          <w:p w14:paraId="6CB9E66C" w14:textId="77777777" w:rsidR="00245CBF" w:rsidRPr="00870621" w:rsidRDefault="00245CBF" w:rsidP="00514011">
            <w:r>
              <w:rPr>
                <w:rFonts w:ascii="Calibri" w:hAnsi="Calibri" w:cs="Calibri"/>
                <w:color w:val="000000"/>
              </w:rPr>
              <w:t>-0.014</w:t>
            </w:r>
          </w:p>
        </w:tc>
        <w:tc>
          <w:tcPr>
            <w:tcW w:w="903" w:type="dxa"/>
            <w:noWrap/>
            <w:vAlign w:val="bottom"/>
            <w:hideMark/>
          </w:tcPr>
          <w:p w14:paraId="32C9A2FD" w14:textId="77777777" w:rsidR="00245CBF" w:rsidRPr="00870621" w:rsidRDefault="00245CBF" w:rsidP="00514011">
            <w:r>
              <w:rPr>
                <w:rFonts w:ascii="Calibri" w:hAnsi="Calibri" w:cs="Calibri"/>
                <w:color w:val="000000"/>
              </w:rPr>
              <w:t>0.002</w:t>
            </w:r>
          </w:p>
        </w:tc>
        <w:tc>
          <w:tcPr>
            <w:tcW w:w="826" w:type="dxa"/>
            <w:noWrap/>
            <w:vAlign w:val="bottom"/>
            <w:hideMark/>
          </w:tcPr>
          <w:p w14:paraId="7C7E9128" w14:textId="77777777" w:rsidR="00245CBF" w:rsidRPr="00870621" w:rsidRDefault="00245CBF" w:rsidP="00514011">
            <w:r>
              <w:rPr>
                <w:rFonts w:ascii="Calibri" w:hAnsi="Calibri" w:cs="Calibri"/>
                <w:color w:val="000000"/>
              </w:rPr>
              <w:t>1.00</w:t>
            </w:r>
          </w:p>
        </w:tc>
        <w:tc>
          <w:tcPr>
            <w:tcW w:w="1285" w:type="dxa"/>
            <w:noWrap/>
            <w:vAlign w:val="bottom"/>
            <w:hideMark/>
          </w:tcPr>
          <w:p w14:paraId="1E93B627" w14:textId="77777777" w:rsidR="00245CBF" w:rsidRPr="00870621" w:rsidRDefault="00245CBF" w:rsidP="00514011">
            <w:r>
              <w:rPr>
                <w:rFonts w:ascii="Calibri" w:hAnsi="Calibri" w:cs="Calibri"/>
                <w:color w:val="000000"/>
              </w:rPr>
              <w:t>2076.59</w:t>
            </w:r>
          </w:p>
        </w:tc>
        <w:tc>
          <w:tcPr>
            <w:tcW w:w="1285" w:type="dxa"/>
            <w:noWrap/>
            <w:vAlign w:val="bottom"/>
            <w:hideMark/>
          </w:tcPr>
          <w:p w14:paraId="23BFAB25" w14:textId="77777777" w:rsidR="00245CBF" w:rsidRPr="00870621" w:rsidRDefault="00245CBF" w:rsidP="00514011">
            <w:r>
              <w:rPr>
                <w:rFonts w:ascii="Calibri" w:hAnsi="Calibri" w:cs="Calibri"/>
                <w:color w:val="000000"/>
              </w:rPr>
              <w:t>2646.10</w:t>
            </w:r>
          </w:p>
        </w:tc>
      </w:tr>
      <w:tr w:rsidR="004940F9" w:rsidRPr="00870621" w14:paraId="6E01275B" w14:textId="77777777" w:rsidTr="004940F9">
        <w:trPr>
          <w:trHeight w:val="288"/>
        </w:trPr>
        <w:tc>
          <w:tcPr>
            <w:tcW w:w="1533" w:type="dxa"/>
            <w:noWrap/>
            <w:hideMark/>
          </w:tcPr>
          <w:p w14:paraId="502AD63D" w14:textId="77777777" w:rsidR="00245CBF" w:rsidRPr="00870621" w:rsidRDefault="00245CBF" w:rsidP="00514011">
            <w:pPr>
              <w:rPr>
                <w:b/>
                <w:bCs/>
              </w:rPr>
            </w:pPr>
            <w:r w:rsidRPr="00870621">
              <w:rPr>
                <w:b/>
                <w:bCs/>
              </w:rPr>
              <w:t>WPBR</w:t>
            </w:r>
          </w:p>
        </w:tc>
        <w:tc>
          <w:tcPr>
            <w:tcW w:w="739" w:type="dxa"/>
            <w:noWrap/>
            <w:vAlign w:val="bottom"/>
            <w:hideMark/>
          </w:tcPr>
          <w:p w14:paraId="1669B7E2" w14:textId="77777777" w:rsidR="00245CBF" w:rsidRPr="00870621" w:rsidRDefault="00245CBF" w:rsidP="00514011">
            <w:r>
              <w:rPr>
                <w:rFonts w:ascii="Calibri" w:hAnsi="Calibri" w:cs="Calibri"/>
                <w:color w:val="000000"/>
              </w:rPr>
              <w:t>0.006</w:t>
            </w:r>
          </w:p>
        </w:tc>
        <w:tc>
          <w:tcPr>
            <w:tcW w:w="1053" w:type="dxa"/>
            <w:noWrap/>
            <w:vAlign w:val="bottom"/>
            <w:hideMark/>
          </w:tcPr>
          <w:p w14:paraId="70C004C8" w14:textId="77777777" w:rsidR="00245CBF" w:rsidRPr="00870621" w:rsidRDefault="00245CBF" w:rsidP="00514011">
            <w:r>
              <w:rPr>
                <w:rFonts w:ascii="Calibri" w:hAnsi="Calibri" w:cs="Calibri"/>
                <w:color w:val="000000"/>
              </w:rPr>
              <w:t>0.006</w:t>
            </w:r>
          </w:p>
        </w:tc>
        <w:tc>
          <w:tcPr>
            <w:tcW w:w="823" w:type="dxa"/>
            <w:noWrap/>
            <w:vAlign w:val="bottom"/>
            <w:hideMark/>
          </w:tcPr>
          <w:p w14:paraId="118468E4" w14:textId="77777777" w:rsidR="00245CBF" w:rsidRPr="00870621" w:rsidRDefault="00245CBF" w:rsidP="00514011">
            <w:r>
              <w:rPr>
                <w:rFonts w:ascii="Calibri" w:hAnsi="Calibri" w:cs="Calibri"/>
                <w:color w:val="000000"/>
              </w:rPr>
              <w:t>0.004</w:t>
            </w:r>
          </w:p>
        </w:tc>
        <w:tc>
          <w:tcPr>
            <w:tcW w:w="903" w:type="dxa"/>
            <w:noWrap/>
            <w:vAlign w:val="bottom"/>
            <w:hideMark/>
          </w:tcPr>
          <w:p w14:paraId="1FB8AC9A" w14:textId="77777777" w:rsidR="00245CBF" w:rsidRPr="00870621" w:rsidRDefault="00245CBF" w:rsidP="00514011">
            <w:r>
              <w:rPr>
                <w:rFonts w:ascii="Calibri" w:hAnsi="Calibri" w:cs="Calibri"/>
                <w:color w:val="000000"/>
              </w:rPr>
              <w:t>-0.001</w:t>
            </w:r>
          </w:p>
        </w:tc>
        <w:tc>
          <w:tcPr>
            <w:tcW w:w="903" w:type="dxa"/>
            <w:noWrap/>
            <w:vAlign w:val="bottom"/>
            <w:hideMark/>
          </w:tcPr>
          <w:p w14:paraId="0AC24526" w14:textId="77777777" w:rsidR="00245CBF" w:rsidRPr="00870621" w:rsidRDefault="00245CBF" w:rsidP="00514011">
            <w:r>
              <w:rPr>
                <w:rFonts w:ascii="Calibri" w:hAnsi="Calibri" w:cs="Calibri"/>
                <w:color w:val="000000"/>
              </w:rPr>
              <w:t>0.013</w:t>
            </w:r>
          </w:p>
        </w:tc>
        <w:tc>
          <w:tcPr>
            <w:tcW w:w="826" w:type="dxa"/>
            <w:noWrap/>
            <w:vAlign w:val="bottom"/>
            <w:hideMark/>
          </w:tcPr>
          <w:p w14:paraId="59E374EE" w14:textId="77777777" w:rsidR="00245CBF" w:rsidRPr="00870621" w:rsidRDefault="00245CBF" w:rsidP="00514011">
            <w:r>
              <w:rPr>
                <w:rFonts w:ascii="Calibri" w:hAnsi="Calibri" w:cs="Calibri"/>
                <w:color w:val="000000"/>
              </w:rPr>
              <w:t>1.00</w:t>
            </w:r>
          </w:p>
        </w:tc>
        <w:tc>
          <w:tcPr>
            <w:tcW w:w="1285" w:type="dxa"/>
            <w:noWrap/>
            <w:vAlign w:val="bottom"/>
            <w:hideMark/>
          </w:tcPr>
          <w:p w14:paraId="0609BC29" w14:textId="77777777" w:rsidR="00245CBF" w:rsidRPr="00870621" w:rsidRDefault="00245CBF" w:rsidP="00514011">
            <w:r>
              <w:rPr>
                <w:rFonts w:ascii="Calibri" w:hAnsi="Calibri" w:cs="Calibri"/>
                <w:color w:val="000000"/>
              </w:rPr>
              <w:t>1641.70</w:t>
            </w:r>
          </w:p>
        </w:tc>
        <w:tc>
          <w:tcPr>
            <w:tcW w:w="1285" w:type="dxa"/>
            <w:noWrap/>
            <w:vAlign w:val="bottom"/>
            <w:hideMark/>
          </w:tcPr>
          <w:p w14:paraId="3E842160" w14:textId="77777777" w:rsidR="00245CBF" w:rsidRPr="00870621" w:rsidRDefault="00245CBF" w:rsidP="00514011">
            <w:r>
              <w:rPr>
                <w:rFonts w:ascii="Calibri" w:hAnsi="Calibri" w:cs="Calibri"/>
                <w:color w:val="000000"/>
              </w:rPr>
              <w:t>2659.93</w:t>
            </w:r>
          </w:p>
        </w:tc>
      </w:tr>
      <w:tr w:rsidR="004940F9" w:rsidRPr="00870621" w14:paraId="057A0FFD" w14:textId="77777777" w:rsidTr="004940F9">
        <w:trPr>
          <w:trHeight w:val="288"/>
        </w:trPr>
        <w:tc>
          <w:tcPr>
            <w:tcW w:w="1533" w:type="dxa"/>
            <w:noWrap/>
            <w:hideMark/>
          </w:tcPr>
          <w:p w14:paraId="3D4FB2D6" w14:textId="77777777" w:rsidR="00245CBF" w:rsidRPr="00870621" w:rsidRDefault="00245CBF" w:rsidP="00514011">
            <w:pPr>
              <w:rPr>
                <w:b/>
                <w:bCs/>
              </w:rPr>
            </w:pPr>
            <w:r w:rsidRPr="00870621">
              <w:rPr>
                <w:b/>
                <w:bCs/>
              </w:rPr>
              <w:t>Basal Area</w:t>
            </w:r>
          </w:p>
        </w:tc>
        <w:tc>
          <w:tcPr>
            <w:tcW w:w="739" w:type="dxa"/>
            <w:noWrap/>
            <w:vAlign w:val="bottom"/>
            <w:hideMark/>
          </w:tcPr>
          <w:p w14:paraId="358CA16C" w14:textId="77777777" w:rsidR="00245CBF" w:rsidRPr="00870621" w:rsidRDefault="00245CBF" w:rsidP="00514011">
            <w:r>
              <w:rPr>
                <w:rFonts w:ascii="Calibri" w:hAnsi="Calibri" w:cs="Calibri"/>
                <w:color w:val="000000"/>
              </w:rPr>
              <w:t>-0.004</w:t>
            </w:r>
          </w:p>
        </w:tc>
        <w:tc>
          <w:tcPr>
            <w:tcW w:w="1053" w:type="dxa"/>
            <w:noWrap/>
            <w:vAlign w:val="bottom"/>
            <w:hideMark/>
          </w:tcPr>
          <w:p w14:paraId="6F19725D" w14:textId="77777777" w:rsidR="00245CBF" w:rsidRPr="00870621" w:rsidRDefault="00245CBF" w:rsidP="00514011">
            <w:r>
              <w:rPr>
                <w:rFonts w:ascii="Calibri" w:hAnsi="Calibri" w:cs="Calibri"/>
                <w:color w:val="000000"/>
              </w:rPr>
              <w:t>-0.004</w:t>
            </w:r>
          </w:p>
        </w:tc>
        <w:tc>
          <w:tcPr>
            <w:tcW w:w="823" w:type="dxa"/>
            <w:noWrap/>
            <w:vAlign w:val="bottom"/>
            <w:hideMark/>
          </w:tcPr>
          <w:p w14:paraId="3E455A96" w14:textId="77777777" w:rsidR="00245CBF" w:rsidRPr="00870621" w:rsidRDefault="00245CBF" w:rsidP="00514011">
            <w:r>
              <w:rPr>
                <w:rFonts w:ascii="Calibri" w:hAnsi="Calibri" w:cs="Calibri"/>
                <w:color w:val="000000"/>
              </w:rPr>
              <w:t>0.001</w:t>
            </w:r>
          </w:p>
        </w:tc>
        <w:tc>
          <w:tcPr>
            <w:tcW w:w="903" w:type="dxa"/>
            <w:noWrap/>
            <w:vAlign w:val="bottom"/>
            <w:hideMark/>
          </w:tcPr>
          <w:p w14:paraId="05B10FA0" w14:textId="77777777" w:rsidR="00245CBF" w:rsidRPr="00870621" w:rsidRDefault="00245CBF" w:rsidP="00514011">
            <w:r>
              <w:rPr>
                <w:rFonts w:ascii="Calibri" w:hAnsi="Calibri" w:cs="Calibri"/>
                <w:color w:val="000000"/>
              </w:rPr>
              <w:t>-0.007</w:t>
            </w:r>
          </w:p>
        </w:tc>
        <w:tc>
          <w:tcPr>
            <w:tcW w:w="903" w:type="dxa"/>
            <w:noWrap/>
            <w:vAlign w:val="bottom"/>
            <w:hideMark/>
          </w:tcPr>
          <w:p w14:paraId="74B12C83" w14:textId="77777777" w:rsidR="00245CBF" w:rsidRPr="00870621" w:rsidRDefault="00245CBF" w:rsidP="00514011">
            <w:r>
              <w:rPr>
                <w:rFonts w:ascii="Calibri" w:hAnsi="Calibri" w:cs="Calibri"/>
                <w:color w:val="000000"/>
              </w:rPr>
              <w:t>-0.002</w:t>
            </w:r>
          </w:p>
        </w:tc>
        <w:tc>
          <w:tcPr>
            <w:tcW w:w="826" w:type="dxa"/>
            <w:noWrap/>
            <w:vAlign w:val="bottom"/>
            <w:hideMark/>
          </w:tcPr>
          <w:p w14:paraId="4C05910E" w14:textId="77777777" w:rsidR="00245CBF" w:rsidRPr="00870621" w:rsidRDefault="00245CBF" w:rsidP="00514011">
            <w:r>
              <w:rPr>
                <w:rFonts w:ascii="Calibri" w:hAnsi="Calibri" w:cs="Calibri"/>
                <w:color w:val="000000"/>
              </w:rPr>
              <w:t>1.00</w:t>
            </w:r>
          </w:p>
        </w:tc>
        <w:tc>
          <w:tcPr>
            <w:tcW w:w="1285" w:type="dxa"/>
            <w:noWrap/>
            <w:vAlign w:val="bottom"/>
            <w:hideMark/>
          </w:tcPr>
          <w:p w14:paraId="0C9A9C7B" w14:textId="77777777" w:rsidR="00245CBF" w:rsidRPr="00870621" w:rsidRDefault="00245CBF" w:rsidP="00514011">
            <w:r>
              <w:rPr>
                <w:rFonts w:ascii="Calibri" w:hAnsi="Calibri" w:cs="Calibri"/>
                <w:color w:val="000000"/>
              </w:rPr>
              <w:t>2558.93</w:t>
            </w:r>
          </w:p>
        </w:tc>
        <w:tc>
          <w:tcPr>
            <w:tcW w:w="1285" w:type="dxa"/>
            <w:noWrap/>
            <w:vAlign w:val="bottom"/>
            <w:hideMark/>
          </w:tcPr>
          <w:p w14:paraId="2271DEB8" w14:textId="77777777" w:rsidR="00245CBF" w:rsidRPr="00870621" w:rsidRDefault="00245CBF" w:rsidP="00514011">
            <w:r>
              <w:rPr>
                <w:rFonts w:ascii="Calibri" w:hAnsi="Calibri" w:cs="Calibri"/>
                <w:color w:val="000000"/>
              </w:rPr>
              <w:t>3202.40</w:t>
            </w:r>
          </w:p>
        </w:tc>
      </w:tr>
      <w:tr w:rsidR="004940F9" w:rsidRPr="00870621" w14:paraId="7186D04C" w14:textId="77777777" w:rsidTr="004940F9">
        <w:trPr>
          <w:trHeight w:val="288"/>
        </w:trPr>
        <w:tc>
          <w:tcPr>
            <w:tcW w:w="1533" w:type="dxa"/>
            <w:noWrap/>
            <w:hideMark/>
          </w:tcPr>
          <w:p w14:paraId="36C419E7" w14:textId="77777777" w:rsidR="00245CBF" w:rsidRPr="00870621" w:rsidRDefault="00245CBF" w:rsidP="00514011">
            <w:pPr>
              <w:rPr>
                <w:b/>
                <w:bCs/>
              </w:rPr>
            </w:pPr>
            <w:r w:rsidRPr="00870621">
              <w:rPr>
                <w:b/>
                <w:bCs/>
              </w:rPr>
              <w:t>Drought</w:t>
            </w:r>
          </w:p>
        </w:tc>
        <w:tc>
          <w:tcPr>
            <w:tcW w:w="739" w:type="dxa"/>
            <w:noWrap/>
            <w:vAlign w:val="bottom"/>
            <w:hideMark/>
          </w:tcPr>
          <w:p w14:paraId="1C228737" w14:textId="77777777" w:rsidR="00245CBF" w:rsidRPr="00870621" w:rsidRDefault="00245CBF" w:rsidP="00514011">
            <w:r>
              <w:rPr>
                <w:rFonts w:ascii="Calibri" w:hAnsi="Calibri" w:cs="Calibri"/>
                <w:color w:val="000000"/>
              </w:rPr>
              <w:t>0.000</w:t>
            </w:r>
          </w:p>
        </w:tc>
        <w:tc>
          <w:tcPr>
            <w:tcW w:w="1053" w:type="dxa"/>
            <w:noWrap/>
            <w:vAlign w:val="bottom"/>
            <w:hideMark/>
          </w:tcPr>
          <w:p w14:paraId="73AA09B7" w14:textId="77777777" w:rsidR="00245CBF" w:rsidRPr="00870621" w:rsidRDefault="00245CBF" w:rsidP="00514011">
            <w:r>
              <w:rPr>
                <w:rFonts w:ascii="Calibri" w:hAnsi="Calibri" w:cs="Calibri"/>
                <w:color w:val="000000"/>
              </w:rPr>
              <w:t>0.000</w:t>
            </w:r>
          </w:p>
        </w:tc>
        <w:tc>
          <w:tcPr>
            <w:tcW w:w="823" w:type="dxa"/>
            <w:noWrap/>
            <w:vAlign w:val="bottom"/>
            <w:hideMark/>
          </w:tcPr>
          <w:p w14:paraId="5D43AF49" w14:textId="77777777" w:rsidR="00245CBF" w:rsidRPr="00870621" w:rsidRDefault="00245CBF" w:rsidP="00514011">
            <w:r>
              <w:rPr>
                <w:rFonts w:ascii="Calibri" w:hAnsi="Calibri" w:cs="Calibri"/>
                <w:color w:val="000000"/>
              </w:rPr>
              <w:t>0.001</w:t>
            </w:r>
          </w:p>
        </w:tc>
        <w:tc>
          <w:tcPr>
            <w:tcW w:w="903" w:type="dxa"/>
            <w:noWrap/>
            <w:vAlign w:val="bottom"/>
            <w:hideMark/>
          </w:tcPr>
          <w:p w14:paraId="08A85C77" w14:textId="77777777" w:rsidR="00245CBF" w:rsidRPr="00870621" w:rsidRDefault="00245CBF" w:rsidP="00514011">
            <w:r>
              <w:rPr>
                <w:rFonts w:ascii="Calibri" w:hAnsi="Calibri" w:cs="Calibri"/>
                <w:color w:val="000000"/>
              </w:rPr>
              <w:t>-0.003</w:t>
            </w:r>
          </w:p>
        </w:tc>
        <w:tc>
          <w:tcPr>
            <w:tcW w:w="903" w:type="dxa"/>
            <w:noWrap/>
            <w:vAlign w:val="bottom"/>
            <w:hideMark/>
          </w:tcPr>
          <w:p w14:paraId="3DEFE5A5" w14:textId="77777777" w:rsidR="00245CBF" w:rsidRPr="00870621" w:rsidRDefault="00245CBF" w:rsidP="00514011">
            <w:r>
              <w:rPr>
                <w:rFonts w:ascii="Calibri" w:hAnsi="Calibri" w:cs="Calibri"/>
                <w:color w:val="000000"/>
              </w:rPr>
              <w:t>0.002</w:t>
            </w:r>
          </w:p>
        </w:tc>
        <w:tc>
          <w:tcPr>
            <w:tcW w:w="826" w:type="dxa"/>
            <w:noWrap/>
            <w:vAlign w:val="bottom"/>
            <w:hideMark/>
          </w:tcPr>
          <w:p w14:paraId="3749CF6C" w14:textId="77777777" w:rsidR="00245CBF" w:rsidRPr="00870621" w:rsidRDefault="00245CBF" w:rsidP="00514011">
            <w:r>
              <w:rPr>
                <w:rFonts w:ascii="Calibri" w:hAnsi="Calibri" w:cs="Calibri"/>
                <w:color w:val="000000"/>
              </w:rPr>
              <w:t>1.00</w:t>
            </w:r>
          </w:p>
        </w:tc>
        <w:tc>
          <w:tcPr>
            <w:tcW w:w="1285" w:type="dxa"/>
            <w:noWrap/>
            <w:vAlign w:val="bottom"/>
            <w:hideMark/>
          </w:tcPr>
          <w:p w14:paraId="25A72BF7" w14:textId="77777777" w:rsidR="00245CBF" w:rsidRPr="00870621" w:rsidRDefault="00245CBF" w:rsidP="00514011">
            <w:r>
              <w:rPr>
                <w:rFonts w:ascii="Calibri" w:hAnsi="Calibri" w:cs="Calibri"/>
                <w:color w:val="000000"/>
              </w:rPr>
              <w:t>2233.77</w:t>
            </w:r>
          </w:p>
        </w:tc>
        <w:tc>
          <w:tcPr>
            <w:tcW w:w="1285" w:type="dxa"/>
            <w:noWrap/>
            <w:vAlign w:val="bottom"/>
            <w:hideMark/>
          </w:tcPr>
          <w:p w14:paraId="194E7262" w14:textId="77777777" w:rsidR="00245CBF" w:rsidRPr="00870621" w:rsidRDefault="00245CBF" w:rsidP="00514011">
            <w:r>
              <w:rPr>
                <w:rFonts w:ascii="Calibri" w:hAnsi="Calibri" w:cs="Calibri"/>
                <w:color w:val="000000"/>
              </w:rPr>
              <w:t>2778.53</w:t>
            </w:r>
          </w:p>
        </w:tc>
      </w:tr>
      <w:tr w:rsidR="004940F9" w:rsidRPr="00870621" w14:paraId="1F743D1B" w14:textId="77777777" w:rsidTr="004940F9">
        <w:trPr>
          <w:trHeight w:val="288"/>
        </w:trPr>
        <w:tc>
          <w:tcPr>
            <w:tcW w:w="1533" w:type="dxa"/>
            <w:noWrap/>
            <w:hideMark/>
          </w:tcPr>
          <w:p w14:paraId="5BF1E460" w14:textId="77777777" w:rsidR="00245CBF" w:rsidRPr="00870621" w:rsidRDefault="00245CBF" w:rsidP="00514011">
            <w:pPr>
              <w:rPr>
                <w:b/>
                <w:bCs/>
              </w:rPr>
            </w:pPr>
            <w:r w:rsidRPr="00870621">
              <w:rPr>
                <w:b/>
                <w:bCs/>
              </w:rPr>
              <w:t>Site Dryness</w:t>
            </w:r>
          </w:p>
        </w:tc>
        <w:tc>
          <w:tcPr>
            <w:tcW w:w="739" w:type="dxa"/>
            <w:noWrap/>
            <w:vAlign w:val="bottom"/>
            <w:hideMark/>
          </w:tcPr>
          <w:p w14:paraId="69D31EF3" w14:textId="77777777" w:rsidR="00245CBF" w:rsidRPr="00870621" w:rsidRDefault="00245CBF" w:rsidP="00514011">
            <w:r>
              <w:rPr>
                <w:rFonts w:ascii="Calibri" w:hAnsi="Calibri" w:cs="Calibri"/>
                <w:color w:val="000000"/>
              </w:rPr>
              <w:t>-0.004</w:t>
            </w:r>
          </w:p>
        </w:tc>
        <w:tc>
          <w:tcPr>
            <w:tcW w:w="1053" w:type="dxa"/>
            <w:noWrap/>
            <w:vAlign w:val="bottom"/>
            <w:hideMark/>
          </w:tcPr>
          <w:p w14:paraId="63573594" w14:textId="77777777" w:rsidR="00245CBF" w:rsidRPr="00870621" w:rsidRDefault="00245CBF" w:rsidP="00514011">
            <w:r>
              <w:rPr>
                <w:rFonts w:ascii="Calibri" w:hAnsi="Calibri" w:cs="Calibri"/>
                <w:color w:val="000000"/>
              </w:rPr>
              <w:t>-0.004</w:t>
            </w:r>
          </w:p>
        </w:tc>
        <w:tc>
          <w:tcPr>
            <w:tcW w:w="823" w:type="dxa"/>
            <w:noWrap/>
            <w:vAlign w:val="bottom"/>
            <w:hideMark/>
          </w:tcPr>
          <w:p w14:paraId="23AF5EC9" w14:textId="77777777" w:rsidR="00245CBF" w:rsidRPr="00870621" w:rsidRDefault="00245CBF" w:rsidP="00514011">
            <w:r>
              <w:rPr>
                <w:rFonts w:ascii="Calibri" w:hAnsi="Calibri" w:cs="Calibri"/>
                <w:color w:val="000000"/>
              </w:rPr>
              <w:t>0.002</w:t>
            </w:r>
          </w:p>
        </w:tc>
        <w:tc>
          <w:tcPr>
            <w:tcW w:w="903" w:type="dxa"/>
            <w:noWrap/>
            <w:vAlign w:val="bottom"/>
            <w:hideMark/>
          </w:tcPr>
          <w:p w14:paraId="19D40DB4" w14:textId="77777777" w:rsidR="00245CBF" w:rsidRPr="00870621" w:rsidRDefault="00245CBF" w:rsidP="00514011">
            <w:r>
              <w:rPr>
                <w:rFonts w:ascii="Calibri" w:hAnsi="Calibri" w:cs="Calibri"/>
                <w:color w:val="000000"/>
              </w:rPr>
              <w:t>-0.007</w:t>
            </w:r>
          </w:p>
        </w:tc>
        <w:tc>
          <w:tcPr>
            <w:tcW w:w="903" w:type="dxa"/>
            <w:noWrap/>
            <w:vAlign w:val="bottom"/>
            <w:hideMark/>
          </w:tcPr>
          <w:p w14:paraId="771E6D35" w14:textId="77777777" w:rsidR="00245CBF" w:rsidRPr="00870621" w:rsidRDefault="00245CBF" w:rsidP="00514011">
            <w:r>
              <w:rPr>
                <w:rFonts w:ascii="Calibri" w:hAnsi="Calibri" w:cs="Calibri"/>
                <w:color w:val="000000"/>
              </w:rPr>
              <w:t>-0.001</w:t>
            </w:r>
          </w:p>
        </w:tc>
        <w:tc>
          <w:tcPr>
            <w:tcW w:w="826" w:type="dxa"/>
            <w:noWrap/>
            <w:vAlign w:val="bottom"/>
            <w:hideMark/>
          </w:tcPr>
          <w:p w14:paraId="65507AA5" w14:textId="77777777" w:rsidR="00245CBF" w:rsidRPr="00870621" w:rsidRDefault="00245CBF" w:rsidP="00514011">
            <w:r>
              <w:rPr>
                <w:rFonts w:ascii="Calibri" w:hAnsi="Calibri" w:cs="Calibri"/>
                <w:color w:val="000000"/>
              </w:rPr>
              <w:t>1.00</w:t>
            </w:r>
          </w:p>
        </w:tc>
        <w:tc>
          <w:tcPr>
            <w:tcW w:w="1285" w:type="dxa"/>
            <w:noWrap/>
            <w:vAlign w:val="bottom"/>
            <w:hideMark/>
          </w:tcPr>
          <w:p w14:paraId="5B7DF776" w14:textId="77777777" w:rsidR="00245CBF" w:rsidRPr="00870621" w:rsidRDefault="00245CBF" w:rsidP="00514011">
            <w:r>
              <w:rPr>
                <w:rFonts w:ascii="Calibri" w:hAnsi="Calibri" w:cs="Calibri"/>
                <w:color w:val="000000"/>
              </w:rPr>
              <w:t>1981.64</w:t>
            </w:r>
          </w:p>
        </w:tc>
        <w:tc>
          <w:tcPr>
            <w:tcW w:w="1285" w:type="dxa"/>
            <w:noWrap/>
            <w:vAlign w:val="bottom"/>
            <w:hideMark/>
          </w:tcPr>
          <w:p w14:paraId="0A8B5CD0" w14:textId="77777777" w:rsidR="00245CBF" w:rsidRPr="00870621" w:rsidRDefault="00245CBF" w:rsidP="00514011">
            <w:r>
              <w:rPr>
                <w:rFonts w:ascii="Calibri" w:hAnsi="Calibri" w:cs="Calibri"/>
                <w:color w:val="000000"/>
              </w:rPr>
              <w:t>2584.46</w:t>
            </w:r>
          </w:p>
        </w:tc>
      </w:tr>
      <w:tr w:rsidR="004940F9" w:rsidRPr="00870621" w14:paraId="555E450D" w14:textId="77777777" w:rsidTr="004940F9">
        <w:trPr>
          <w:trHeight w:val="288"/>
        </w:trPr>
        <w:tc>
          <w:tcPr>
            <w:tcW w:w="1533" w:type="dxa"/>
            <w:noWrap/>
            <w:hideMark/>
          </w:tcPr>
          <w:p w14:paraId="4958E85C" w14:textId="77777777" w:rsidR="00245CBF" w:rsidRPr="00870621" w:rsidRDefault="00245CBF" w:rsidP="00514011">
            <w:pPr>
              <w:rPr>
                <w:b/>
                <w:bCs/>
              </w:rPr>
            </w:pPr>
            <w:r w:rsidRPr="00870621">
              <w:rPr>
                <w:b/>
                <w:bCs/>
              </w:rPr>
              <w:t>DBH x Fire</w:t>
            </w:r>
          </w:p>
        </w:tc>
        <w:tc>
          <w:tcPr>
            <w:tcW w:w="739" w:type="dxa"/>
            <w:noWrap/>
            <w:vAlign w:val="bottom"/>
            <w:hideMark/>
          </w:tcPr>
          <w:p w14:paraId="72D6EA0F" w14:textId="77777777" w:rsidR="00245CBF" w:rsidRPr="00870621" w:rsidRDefault="00245CBF" w:rsidP="00514011">
            <w:r>
              <w:rPr>
                <w:rFonts w:ascii="Calibri" w:hAnsi="Calibri" w:cs="Calibri"/>
                <w:color w:val="000000"/>
              </w:rPr>
              <w:t>-0.008</w:t>
            </w:r>
          </w:p>
        </w:tc>
        <w:tc>
          <w:tcPr>
            <w:tcW w:w="1053" w:type="dxa"/>
            <w:noWrap/>
            <w:vAlign w:val="bottom"/>
            <w:hideMark/>
          </w:tcPr>
          <w:p w14:paraId="39DE3D15" w14:textId="77777777" w:rsidR="00245CBF" w:rsidRPr="00870621" w:rsidRDefault="00245CBF" w:rsidP="00514011">
            <w:r>
              <w:rPr>
                <w:rFonts w:ascii="Calibri" w:hAnsi="Calibri" w:cs="Calibri"/>
                <w:color w:val="000000"/>
              </w:rPr>
              <w:t>-0.008</w:t>
            </w:r>
          </w:p>
        </w:tc>
        <w:tc>
          <w:tcPr>
            <w:tcW w:w="823" w:type="dxa"/>
            <w:noWrap/>
            <w:vAlign w:val="bottom"/>
            <w:hideMark/>
          </w:tcPr>
          <w:p w14:paraId="1DDA1D62" w14:textId="77777777" w:rsidR="00245CBF" w:rsidRPr="00870621" w:rsidRDefault="00245CBF" w:rsidP="00514011">
            <w:r>
              <w:rPr>
                <w:rFonts w:ascii="Calibri" w:hAnsi="Calibri" w:cs="Calibri"/>
                <w:color w:val="000000"/>
              </w:rPr>
              <w:t>0.005</w:t>
            </w:r>
          </w:p>
        </w:tc>
        <w:tc>
          <w:tcPr>
            <w:tcW w:w="903" w:type="dxa"/>
            <w:noWrap/>
            <w:vAlign w:val="bottom"/>
            <w:hideMark/>
          </w:tcPr>
          <w:p w14:paraId="53A5E868" w14:textId="77777777" w:rsidR="00245CBF" w:rsidRPr="00870621" w:rsidRDefault="00245CBF" w:rsidP="00514011">
            <w:r>
              <w:rPr>
                <w:rFonts w:ascii="Calibri" w:hAnsi="Calibri" w:cs="Calibri"/>
                <w:color w:val="000000"/>
              </w:rPr>
              <w:t>-0.017</w:t>
            </w:r>
          </w:p>
        </w:tc>
        <w:tc>
          <w:tcPr>
            <w:tcW w:w="903" w:type="dxa"/>
            <w:noWrap/>
            <w:vAlign w:val="bottom"/>
            <w:hideMark/>
          </w:tcPr>
          <w:p w14:paraId="1ED1B347" w14:textId="77777777" w:rsidR="00245CBF" w:rsidRPr="00870621" w:rsidRDefault="00245CBF" w:rsidP="00514011">
            <w:r>
              <w:rPr>
                <w:rFonts w:ascii="Calibri" w:hAnsi="Calibri" w:cs="Calibri"/>
                <w:color w:val="000000"/>
              </w:rPr>
              <w:t>0.000</w:t>
            </w:r>
          </w:p>
        </w:tc>
        <w:tc>
          <w:tcPr>
            <w:tcW w:w="826" w:type="dxa"/>
            <w:noWrap/>
            <w:vAlign w:val="bottom"/>
            <w:hideMark/>
          </w:tcPr>
          <w:p w14:paraId="6DD767EF" w14:textId="77777777" w:rsidR="00245CBF" w:rsidRPr="00870621" w:rsidRDefault="00245CBF" w:rsidP="00514011">
            <w:r>
              <w:rPr>
                <w:rFonts w:ascii="Calibri" w:hAnsi="Calibri" w:cs="Calibri"/>
                <w:color w:val="000000"/>
              </w:rPr>
              <w:t>1.00</w:t>
            </w:r>
          </w:p>
        </w:tc>
        <w:tc>
          <w:tcPr>
            <w:tcW w:w="1285" w:type="dxa"/>
            <w:noWrap/>
            <w:vAlign w:val="bottom"/>
            <w:hideMark/>
          </w:tcPr>
          <w:p w14:paraId="7BBB1E0D" w14:textId="77777777" w:rsidR="00245CBF" w:rsidRPr="00870621" w:rsidRDefault="00245CBF" w:rsidP="00514011">
            <w:r>
              <w:rPr>
                <w:rFonts w:ascii="Calibri" w:hAnsi="Calibri" w:cs="Calibri"/>
                <w:color w:val="000000"/>
              </w:rPr>
              <w:t>2463.56</w:t>
            </w:r>
          </w:p>
        </w:tc>
        <w:tc>
          <w:tcPr>
            <w:tcW w:w="1285" w:type="dxa"/>
            <w:noWrap/>
            <w:vAlign w:val="bottom"/>
            <w:hideMark/>
          </w:tcPr>
          <w:p w14:paraId="547CDE05" w14:textId="77777777" w:rsidR="00245CBF" w:rsidRPr="00870621" w:rsidRDefault="00245CBF" w:rsidP="00514011">
            <w:r>
              <w:rPr>
                <w:rFonts w:ascii="Calibri" w:hAnsi="Calibri" w:cs="Calibri"/>
                <w:color w:val="000000"/>
              </w:rPr>
              <w:t>2561.93</w:t>
            </w:r>
          </w:p>
        </w:tc>
      </w:tr>
      <w:tr w:rsidR="004940F9" w:rsidRPr="00870621" w14:paraId="40E8E756" w14:textId="77777777" w:rsidTr="004940F9">
        <w:trPr>
          <w:trHeight w:val="288"/>
        </w:trPr>
        <w:tc>
          <w:tcPr>
            <w:tcW w:w="1533" w:type="dxa"/>
            <w:noWrap/>
            <w:hideMark/>
          </w:tcPr>
          <w:p w14:paraId="1C8BD865" w14:textId="77777777" w:rsidR="00245CBF" w:rsidRPr="00870621" w:rsidRDefault="00245CBF" w:rsidP="00514011">
            <w:pPr>
              <w:rPr>
                <w:b/>
                <w:bCs/>
              </w:rPr>
            </w:pPr>
            <w:r w:rsidRPr="00870621">
              <w:rPr>
                <w:b/>
                <w:bCs/>
              </w:rPr>
              <w:t>DBH x WPBR</w:t>
            </w:r>
          </w:p>
        </w:tc>
        <w:tc>
          <w:tcPr>
            <w:tcW w:w="739" w:type="dxa"/>
            <w:noWrap/>
            <w:vAlign w:val="bottom"/>
            <w:hideMark/>
          </w:tcPr>
          <w:p w14:paraId="3BF957E9" w14:textId="77777777" w:rsidR="00245CBF" w:rsidRPr="00870621" w:rsidRDefault="00245CBF" w:rsidP="00514011">
            <w:r>
              <w:rPr>
                <w:rFonts w:ascii="Calibri" w:hAnsi="Calibri" w:cs="Calibri"/>
                <w:color w:val="000000"/>
              </w:rPr>
              <w:t>-0.004</w:t>
            </w:r>
          </w:p>
        </w:tc>
        <w:tc>
          <w:tcPr>
            <w:tcW w:w="1053" w:type="dxa"/>
            <w:noWrap/>
            <w:vAlign w:val="bottom"/>
            <w:hideMark/>
          </w:tcPr>
          <w:p w14:paraId="67AE487A" w14:textId="77777777" w:rsidR="00245CBF" w:rsidRPr="00870621" w:rsidRDefault="00245CBF" w:rsidP="00514011">
            <w:r>
              <w:rPr>
                <w:rFonts w:ascii="Calibri" w:hAnsi="Calibri" w:cs="Calibri"/>
                <w:color w:val="000000"/>
              </w:rPr>
              <w:t>-0.005</w:t>
            </w:r>
          </w:p>
        </w:tc>
        <w:tc>
          <w:tcPr>
            <w:tcW w:w="823" w:type="dxa"/>
            <w:noWrap/>
            <w:vAlign w:val="bottom"/>
            <w:hideMark/>
          </w:tcPr>
          <w:p w14:paraId="241F716C" w14:textId="77777777" w:rsidR="00245CBF" w:rsidRPr="00870621" w:rsidRDefault="00245CBF" w:rsidP="00514011">
            <w:r>
              <w:rPr>
                <w:rFonts w:ascii="Calibri" w:hAnsi="Calibri" w:cs="Calibri"/>
                <w:color w:val="000000"/>
              </w:rPr>
              <w:t>0.005</w:t>
            </w:r>
          </w:p>
        </w:tc>
        <w:tc>
          <w:tcPr>
            <w:tcW w:w="903" w:type="dxa"/>
            <w:noWrap/>
            <w:vAlign w:val="bottom"/>
            <w:hideMark/>
          </w:tcPr>
          <w:p w14:paraId="654F14CC" w14:textId="77777777" w:rsidR="00245CBF" w:rsidRPr="00870621" w:rsidRDefault="00245CBF" w:rsidP="00514011">
            <w:r>
              <w:rPr>
                <w:rFonts w:ascii="Calibri" w:hAnsi="Calibri" w:cs="Calibri"/>
                <w:color w:val="000000"/>
              </w:rPr>
              <w:t>-0.013</w:t>
            </w:r>
          </w:p>
        </w:tc>
        <w:tc>
          <w:tcPr>
            <w:tcW w:w="903" w:type="dxa"/>
            <w:noWrap/>
            <w:vAlign w:val="bottom"/>
            <w:hideMark/>
          </w:tcPr>
          <w:p w14:paraId="25DDCAC6" w14:textId="77777777" w:rsidR="00245CBF" w:rsidRPr="00870621" w:rsidRDefault="00245CBF" w:rsidP="00514011">
            <w:r>
              <w:rPr>
                <w:rFonts w:ascii="Calibri" w:hAnsi="Calibri" w:cs="Calibri"/>
                <w:color w:val="000000"/>
              </w:rPr>
              <w:t>0.004</w:t>
            </w:r>
          </w:p>
        </w:tc>
        <w:tc>
          <w:tcPr>
            <w:tcW w:w="826" w:type="dxa"/>
            <w:noWrap/>
            <w:vAlign w:val="bottom"/>
            <w:hideMark/>
          </w:tcPr>
          <w:p w14:paraId="48B8E0A6" w14:textId="77777777" w:rsidR="00245CBF" w:rsidRPr="00870621" w:rsidRDefault="00245CBF" w:rsidP="00514011">
            <w:r>
              <w:rPr>
                <w:rFonts w:ascii="Calibri" w:hAnsi="Calibri" w:cs="Calibri"/>
                <w:color w:val="000000"/>
              </w:rPr>
              <w:t>1.00</w:t>
            </w:r>
          </w:p>
        </w:tc>
        <w:tc>
          <w:tcPr>
            <w:tcW w:w="1285" w:type="dxa"/>
            <w:noWrap/>
            <w:vAlign w:val="bottom"/>
            <w:hideMark/>
          </w:tcPr>
          <w:p w14:paraId="778F2E85" w14:textId="77777777" w:rsidR="00245CBF" w:rsidRPr="00870621" w:rsidRDefault="00245CBF" w:rsidP="00514011">
            <w:r>
              <w:rPr>
                <w:rFonts w:ascii="Calibri" w:hAnsi="Calibri" w:cs="Calibri"/>
                <w:color w:val="000000"/>
              </w:rPr>
              <w:t>2633.02</w:t>
            </w:r>
          </w:p>
        </w:tc>
        <w:tc>
          <w:tcPr>
            <w:tcW w:w="1285" w:type="dxa"/>
            <w:noWrap/>
            <w:vAlign w:val="bottom"/>
            <w:hideMark/>
          </w:tcPr>
          <w:p w14:paraId="4AF8ABF0" w14:textId="77777777" w:rsidR="00245CBF" w:rsidRPr="00870621" w:rsidRDefault="00245CBF" w:rsidP="00514011">
            <w:r>
              <w:rPr>
                <w:rFonts w:ascii="Calibri" w:hAnsi="Calibri" w:cs="Calibri"/>
                <w:color w:val="000000"/>
              </w:rPr>
              <w:t>2602.77</w:t>
            </w:r>
          </w:p>
        </w:tc>
      </w:tr>
      <w:tr w:rsidR="004940F9" w:rsidRPr="00870621" w14:paraId="4E6C3C3E" w14:textId="77777777" w:rsidTr="004940F9">
        <w:trPr>
          <w:trHeight w:val="288"/>
        </w:trPr>
        <w:tc>
          <w:tcPr>
            <w:tcW w:w="1533" w:type="dxa"/>
            <w:noWrap/>
            <w:hideMark/>
          </w:tcPr>
          <w:p w14:paraId="41FF9D38" w14:textId="77777777" w:rsidR="00245CBF" w:rsidRPr="00870621" w:rsidRDefault="00245CBF" w:rsidP="00514011">
            <w:pPr>
              <w:rPr>
                <w:b/>
                <w:bCs/>
              </w:rPr>
            </w:pPr>
            <w:r w:rsidRPr="00870621">
              <w:rPr>
                <w:b/>
                <w:bCs/>
              </w:rPr>
              <w:t>DBH x BA</w:t>
            </w:r>
          </w:p>
        </w:tc>
        <w:tc>
          <w:tcPr>
            <w:tcW w:w="739" w:type="dxa"/>
            <w:noWrap/>
            <w:vAlign w:val="bottom"/>
            <w:hideMark/>
          </w:tcPr>
          <w:p w14:paraId="063F320F" w14:textId="77777777" w:rsidR="00245CBF" w:rsidRPr="00870621" w:rsidRDefault="00245CBF" w:rsidP="00514011">
            <w:r>
              <w:rPr>
                <w:rFonts w:ascii="Calibri" w:hAnsi="Calibri" w:cs="Calibri"/>
                <w:color w:val="000000"/>
              </w:rPr>
              <w:t>0.002</w:t>
            </w:r>
          </w:p>
        </w:tc>
        <w:tc>
          <w:tcPr>
            <w:tcW w:w="1053" w:type="dxa"/>
            <w:noWrap/>
            <w:vAlign w:val="bottom"/>
            <w:hideMark/>
          </w:tcPr>
          <w:p w14:paraId="41700C37" w14:textId="77777777" w:rsidR="00245CBF" w:rsidRPr="00870621" w:rsidRDefault="00245CBF" w:rsidP="00514011">
            <w:r>
              <w:rPr>
                <w:rFonts w:ascii="Calibri" w:hAnsi="Calibri" w:cs="Calibri"/>
                <w:color w:val="000000"/>
              </w:rPr>
              <w:t>0.002</w:t>
            </w:r>
          </w:p>
        </w:tc>
        <w:tc>
          <w:tcPr>
            <w:tcW w:w="823" w:type="dxa"/>
            <w:noWrap/>
            <w:vAlign w:val="bottom"/>
            <w:hideMark/>
          </w:tcPr>
          <w:p w14:paraId="02917E9D" w14:textId="77777777" w:rsidR="00245CBF" w:rsidRPr="00870621" w:rsidRDefault="00245CBF" w:rsidP="00514011">
            <w:r>
              <w:rPr>
                <w:rFonts w:ascii="Calibri" w:hAnsi="Calibri" w:cs="Calibri"/>
                <w:color w:val="000000"/>
              </w:rPr>
              <w:t>0.002</w:t>
            </w:r>
          </w:p>
        </w:tc>
        <w:tc>
          <w:tcPr>
            <w:tcW w:w="903" w:type="dxa"/>
            <w:noWrap/>
            <w:vAlign w:val="bottom"/>
            <w:hideMark/>
          </w:tcPr>
          <w:p w14:paraId="22B2FE57" w14:textId="77777777" w:rsidR="00245CBF" w:rsidRPr="00870621" w:rsidRDefault="00245CBF" w:rsidP="00514011">
            <w:r>
              <w:rPr>
                <w:rFonts w:ascii="Calibri" w:hAnsi="Calibri" w:cs="Calibri"/>
                <w:color w:val="000000"/>
              </w:rPr>
              <w:t>-0.001</w:t>
            </w:r>
          </w:p>
        </w:tc>
        <w:tc>
          <w:tcPr>
            <w:tcW w:w="903" w:type="dxa"/>
            <w:noWrap/>
            <w:vAlign w:val="bottom"/>
            <w:hideMark/>
          </w:tcPr>
          <w:p w14:paraId="47D41704" w14:textId="77777777" w:rsidR="00245CBF" w:rsidRPr="00870621" w:rsidRDefault="00245CBF" w:rsidP="00514011">
            <w:r>
              <w:rPr>
                <w:rFonts w:ascii="Calibri" w:hAnsi="Calibri" w:cs="Calibri"/>
                <w:color w:val="000000"/>
              </w:rPr>
              <w:t>0.005</w:t>
            </w:r>
          </w:p>
        </w:tc>
        <w:tc>
          <w:tcPr>
            <w:tcW w:w="826" w:type="dxa"/>
            <w:noWrap/>
            <w:vAlign w:val="bottom"/>
            <w:hideMark/>
          </w:tcPr>
          <w:p w14:paraId="2E83C2E8" w14:textId="77777777" w:rsidR="00245CBF" w:rsidRPr="00870621" w:rsidRDefault="00245CBF" w:rsidP="00514011">
            <w:r>
              <w:rPr>
                <w:rFonts w:ascii="Calibri" w:hAnsi="Calibri" w:cs="Calibri"/>
                <w:color w:val="000000"/>
              </w:rPr>
              <w:t>1.00</w:t>
            </w:r>
          </w:p>
        </w:tc>
        <w:tc>
          <w:tcPr>
            <w:tcW w:w="1285" w:type="dxa"/>
            <w:noWrap/>
            <w:vAlign w:val="bottom"/>
            <w:hideMark/>
          </w:tcPr>
          <w:p w14:paraId="0FD8F894" w14:textId="77777777" w:rsidR="00245CBF" w:rsidRPr="00870621" w:rsidRDefault="00245CBF" w:rsidP="00514011">
            <w:r>
              <w:rPr>
                <w:rFonts w:ascii="Calibri" w:hAnsi="Calibri" w:cs="Calibri"/>
                <w:color w:val="000000"/>
              </w:rPr>
              <w:t>3683.91</w:t>
            </w:r>
          </w:p>
        </w:tc>
        <w:tc>
          <w:tcPr>
            <w:tcW w:w="1285" w:type="dxa"/>
            <w:noWrap/>
            <w:vAlign w:val="bottom"/>
            <w:hideMark/>
          </w:tcPr>
          <w:p w14:paraId="11C50562" w14:textId="77777777" w:rsidR="00245CBF" w:rsidRPr="00870621" w:rsidRDefault="00245CBF" w:rsidP="00514011">
            <w:r>
              <w:rPr>
                <w:rFonts w:ascii="Calibri" w:hAnsi="Calibri" w:cs="Calibri"/>
                <w:color w:val="000000"/>
              </w:rPr>
              <w:t>3249.29</w:t>
            </w:r>
          </w:p>
        </w:tc>
      </w:tr>
      <w:tr w:rsidR="004940F9" w:rsidRPr="00870621" w14:paraId="204548DE" w14:textId="77777777" w:rsidTr="004940F9">
        <w:trPr>
          <w:trHeight w:val="288"/>
        </w:trPr>
        <w:tc>
          <w:tcPr>
            <w:tcW w:w="1533" w:type="dxa"/>
            <w:noWrap/>
            <w:hideMark/>
          </w:tcPr>
          <w:p w14:paraId="295006D8" w14:textId="77777777" w:rsidR="00245CBF" w:rsidRPr="00870621" w:rsidRDefault="00245CBF" w:rsidP="00514011">
            <w:pPr>
              <w:rPr>
                <w:b/>
                <w:bCs/>
              </w:rPr>
            </w:pPr>
            <w:r w:rsidRPr="00870621">
              <w:rPr>
                <w:b/>
                <w:bCs/>
              </w:rPr>
              <w:t>DBH x Drought</w:t>
            </w:r>
          </w:p>
        </w:tc>
        <w:tc>
          <w:tcPr>
            <w:tcW w:w="739" w:type="dxa"/>
            <w:noWrap/>
            <w:vAlign w:val="bottom"/>
            <w:hideMark/>
          </w:tcPr>
          <w:p w14:paraId="7E234AA8" w14:textId="77777777" w:rsidR="00245CBF" w:rsidRPr="00870621" w:rsidRDefault="00245CBF" w:rsidP="00514011">
            <w:r>
              <w:rPr>
                <w:rFonts w:ascii="Calibri" w:hAnsi="Calibri" w:cs="Calibri"/>
                <w:color w:val="000000"/>
              </w:rPr>
              <w:t>0.001</w:t>
            </w:r>
          </w:p>
        </w:tc>
        <w:tc>
          <w:tcPr>
            <w:tcW w:w="1053" w:type="dxa"/>
            <w:noWrap/>
            <w:vAlign w:val="bottom"/>
            <w:hideMark/>
          </w:tcPr>
          <w:p w14:paraId="2AF40618" w14:textId="77777777" w:rsidR="00245CBF" w:rsidRPr="00870621" w:rsidRDefault="00245CBF" w:rsidP="00514011">
            <w:r>
              <w:rPr>
                <w:rFonts w:ascii="Calibri" w:hAnsi="Calibri" w:cs="Calibri"/>
                <w:color w:val="000000"/>
              </w:rPr>
              <w:t>0.001</w:t>
            </w:r>
          </w:p>
        </w:tc>
        <w:tc>
          <w:tcPr>
            <w:tcW w:w="823" w:type="dxa"/>
            <w:noWrap/>
            <w:vAlign w:val="bottom"/>
            <w:hideMark/>
          </w:tcPr>
          <w:p w14:paraId="6E9A9252" w14:textId="77777777" w:rsidR="00245CBF" w:rsidRPr="00870621" w:rsidRDefault="00245CBF" w:rsidP="00514011">
            <w:r>
              <w:rPr>
                <w:rFonts w:ascii="Calibri" w:hAnsi="Calibri" w:cs="Calibri"/>
                <w:color w:val="000000"/>
              </w:rPr>
              <w:t>0.002</w:t>
            </w:r>
          </w:p>
        </w:tc>
        <w:tc>
          <w:tcPr>
            <w:tcW w:w="903" w:type="dxa"/>
            <w:noWrap/>
            <w:vAlign w:val="bottom"/>
            <w:hideMark/>
          </w:tcPr>
          <w:p w14:paraId="3AEC3832" w14:textId="77777777" w:rsidR="00245CBF" w:rsidRPr="00870621" w:rsidRDefault="00245CBF" w:rsidP="00514011">
            <w:r>
              <w:rPr>
                <w:rFonts w:ascii="Calibri" w:hAnsi="Calibri" w:cs="Calibri"/>
                <w:color w:val="000000"/>
              </w:rPr>
              <w:t>-0.002</w:t>
            </w:r>
          </w:p>
        </w:tc>
        <w:tc>
          <w:tcPr>
            <w:tcW w:w="903" w:type="dxa"/>
            <w:noWrap/>
            <w:vAlign w:val="bottom"/>
            <w:hideMark/>
          </w:tcPr>
          <w:p w14:paraId="133498EE" w14:textId="77777777" w:rsidR="00245CBF" w:rsidRPr="00870621" w:rsidRDefault="00245CBF" w:rsidP="00514011">
            <w:r>
              <w:rPr>
                <w:rFonts w:ascii="Calibri" w:hAnsi="Calibri" w:cs="Calibri"/>
                <w:color w:val="000000"/>
              </w:rPr>
              <w:t>0.004</w:t>
            </w:r>
          </w:p>
        </w:tc>
        <w:tc>
          <w:tcPr>
            <w:tcW w:w="826" w:type="dxa"/>
            <w:noWrap/>
            <w:vAlign w:val="bottom"/>
            <w:hideMark/>
          </w:tcPr>
          <w:p w14:paraId="63DB8FDE" w14:textId="77777777" w:rsidR="00245CBF" w:rsidRPr="00870621" w:rsidRDefault="00245CBF" w:rsidP="00514011">
            <w:r>
              <w:rPr>
                <w:rFonts w:ascii="Calibri" w:hAnsi="Calibri" w:cs="Calibri"/>
                <w:color w:val="000000"/>
              </w:rPr>
              <w:t>1.00</w:t>
            </w:r>
          </w:p>
        </w:tc>
        <w:tc>
          <w:tcPr>
            <w:tcW w:w="1285" w:type="dxa"/>
            <w:noWrap/>
            <w:vAlign w:val="bottom"/>
            <w:hideMark/>
          </w:tcPr>
          <w:p w14:paraId="792B1455" w14:textId="77777777" w:rsidR="00245CBF" w:rsidRPr="00870621" w:rsidRDefault="00245CBF" w:rsidP="00514011">
            <w:r>
              <w:rPr>
                <w:rFonts w:ascii="Calibri" w:hAnsi="Calibri" w:cs="Calibri"/>
                <w:color w:val="000000"/>
              </w:rPr>
              <w:t>3419.86</w:t>
            </w:r>
          </w:p>
        </w:tc>
        <w:tc>
          <w:tcPr>
            <w:tcW w:w="1285" w:type="dxa"/>
            <w:noWrap/>
            <w:vAlign w:val="bottom"/>
            <w:hideMark/>
          </w:tcPr>
          <w:p w14:paraId="04B7F52C" w14:textId="77777777" w:rsidR="00245CBF" w:rsidRPr="00870621" w:rsidRDefault="00245CBF" w:rsidP="00514011">
            <w:r>
              <w:rPr>
                <w:rFonts w:ascii="Calibri" w:hAnsi="Calibri" w:cs="Calibri"/>
                <w:color w:val="000000"/>
              </w:rPr>
              <w:t>3362.41</w:t>
            </w:r>
          </w:p>
        </w:tc>
      </w:tr>
      <w:tr w:rsidR="004940F9" w:rsidRPr="00870621" w14:paraId="581943A9" w14:textId="77777777" w:rsidTr="004940F9">
        <w:trPr>
          <w:trHeight w:val="288"/>
        </w:trPr>
        <w:tc>
          <w:tcPr>
            <w:tcW w:w="1533" w:type="dxa"/>
            <w:noWrap/>
            <w:hideMark/>
          </w:tcPr>
          <w:p w14:paraId="1D0922C0" w14:textId="77777777" w:rsidR="00245CBF" w:rsidRPr="00870621" w:rsidRDefault="00245CBF" w:rsidP="00514011">
            <w:pPr>
              <w:rPr>
                <w:b/>
                <w:bCs/>
              </w:rPr>
            </w:pPr>
            <w:r w:rsidRPr="00870621">
              <w:rPr>
                <w:b/>
                <w:bCs/>
              </w:rPr>
              <w:t>DBH x Dryness</w:t>
            </w:r>
          </w:p>
        </w:tc>
        <w:tc>
          <w:tcPr>
            <w:tcW w:w="739" w:type="dxa"/>
            <w:noWrap/>
            <w:vAlign w:val="bottom"/>
            <w:hideMark/>
          </w:tcPr>
          <w:p w14:paraId="0286D8C6" w14:textId="77777777" w:rsidR="00245CBF" w:rsidRPr="00870621" w:rsidRDefault="00245CBF" w:rsidP="00514011">
            <w:r>
              <w:rPr>
                <w:rFonts w:ascii="Calibri" w:hAnsi="Calibri" w:cs="Calibri"/>
                <w:color w:val="000000"/>
              </w:rPr>
              <w:t>0.006</w:t>
            </w:r>
          </w:p>
        </w:tc>
        <w:tc>
          <w:tcPr>
            <w:tcW w:w="1053" w:type="dxa"/>
            <w:noWrap/>
            <w:vAlign w:val="bottom"/>
            <w:hideMark/>
          </w:tcPr>
          <w:p w14:paraId="0A36E02D" w14:textId="77777777" w:rsidR="00245CBF" w:rsidRPr="00870621" w:rsidRDefault="00245CBF" w:rsidP="00514011">
            <w:r>
              <w:rPr>
                <w:rFonts w:ascii="Calibri" w:hAnsi="Calibri" w:cs="Calibri"/>
                <w:color w:val="000000"/>
              </w:rPr>
              <w:t>0.006</w:t>
            </w:r>
          </w:p>
        </w:tc>
        <w:tc>
          <w:tcPr>
            <w:tcW w:w="823" w:type="dxa"/>
            <w:noWrap/>
            <w:vAlign w:val="bottom"/>
            <w:hideMark/>
          </w:tcPr>
          <w:p w14:paraId="7642D352" w14:textId="77777777" w:rsidR="00245CBF" w:rsidRPr="00870621" w:rsidRDefault="00245CBF" w:rsidP="00514011">
            <w:r>
              <w:rPr>
                <w:rFonts w:ascii="Calibri" w:hAnsi="Calibri" w:cs="Calibri"/>
                <w:color w:val="000000"/>
              </w:rPr>
              <w:t>0.002</w:t>
            </w:r>
          </w:p>
        </w:tc>
        <w:tc>
          <w:tcPr>
            <w:tcW w:w="903" w:type="dxa"/>
            <w:noWrap/>
            <w:vAlign w:val="bottom"/>
            <w:hideMark/>
          </w:tcPr>
          <w:p w14:paraId="7CB1F1BA" w14:textId="77777777" w:rsidR="00245CBF" w:rsidRPr="00870621" w:rsidRDefault="00245CBF" w:rsidP="00514011">
            <w:r>
              <w:rPr>
                <w:rFonts w:ascii="Calibri" w:hAnsi="Calibri" w:cs="Calibri"/>
                <w:color w:val="000000"/>
              </w:rPr>
              <w:t>0.004</w:t>
            </w:r>
          </w:p>
        </w:tc>
        <w:tc>
          <w:tcPr>
            <w:tcW w:w="903" w:type="dxa"/>
            <w:noWrap/>
            <w:vAlign w:val="bottom"/>
            <w:hideMark/>
          </w:tcPr>
          <w:p w14:paraId="519374B7" w14:textId="77777777" w:rsidR="00245CBF" w:rsidRPr="00870621" w:rsidRDefault="00245CBF" w:rsidP="00514011">
            <w:r>
              <w:rPr>
                <w:rFonts w:ascii="Calibri" w:hAnsi="Calibri" w:cs="Calibri"/>
                <w:color w:val="000000"/>
              </w:rPr>
              <w:t>0.009</w:t>
            </w:r>
          </w:p>
        </w:tc>
        <w:tc>
          <w:tcPr>
            <w:tcW w:w="826" w:type="dxa"/>
            <w:noWrap/>
            <w:vAlign w:val="bottom"/>
            <w:hideMark/>
          </w:tcPr>
          <w:p w14:paraId="20F16BF8" w14:textId="77777777" w:rsidR="00245CBF" w:rsidRPr="00870621" w:rsidRDefault="00245CBF" w:rsidP="00514011">
            <w:r>
              <w:rPr>
                <w:rFonts w:ascii="Calibri" w:hAnsi="Calibri" w:cs="Calibri"/>
                <w:color w:val="000000"/>
              </w:rPr>
              <w:t>1.00</w:t>
            </w:r>
          </w:p>
        </w:tc>
        <w:tc>
          <w:tcPr>
            <w:tcW w:w="1285" w:type="dxa"/>
            <w:noWrap/>
            <w:vAlign w:val="bottom"/>
            <w:hideMark/>
          </w:tcPr>
          <w:p w14:paraId="68C7DA9D" w14:textId="77777777" w:rsidR="00245CBF" w:rsidRPr="00870621" w:rsidRDefault="00245CBF" w:rsidP="00514011">
            <w:r>
              <w:rPr>
                <w:rFonts w:ascii="Calibri" w:hAnsi="Calibri" w:cs="Calibri"/>
                <w:color w:val="000000"/>
              </w:rPr>
              <w:t>3868.52</w:t>
            </w:r>
          </w:p>
        </w:tc>
        <w:tc>
          <w:tcPr>
            <w:tcW w:w="1285" w:type="dxa"/>
            <w:noWrap/>
            <w:vAlign w:val="bottom"/>
            <w:hideMark/>
          </w:tcPr>
          <w:p w14:paraId="561AAADA" w14:textId="77777777" w:rsidR="00245CBF" w:rsidRPr="00870621" w:rsidRDefault="00245CBF" w:rsidP="00514011">
            <w:r>
              <w:rPr>
                <w:rFonts w:ascii="Calibri" w:hAnsi="Calibri" w:cs="Calibri"/>
                <w:color w:val="000000"/>
              </w:rPr>
              <w:t>3515.61</w:t>
            </w:r>
          </w:p>
        </w:tc>
      </w:tr>
      <w:tr w:rsidR="004940F9" w:rsidRPr="00870621" w14:paraId="30D51368" w14:textId="77777777" w:rsidTr="004940F9">
        <w:trPr>
          <w:trHeight w:val="288"/>
        </w:trPr>
        <w:tc>
          <w:tcPr>
            <w:tcW w:w="1533" w:type="dxa"/>
            <w:noWrap/>
            <w:hideMark/>
          </w:tcPr>
          <w:p w14:paraId="5C459BC2" w14:textId="77777777" w:rsidR="00245CBF" w:rsidRPr="00870621" w:rsidRDefault="00245CBF" w:rsidP="00514011">
            <w:pPr>
              <w:rPr>
                <w:b/>
                <w:bCs/>
              </w:rPr>
            </w:pPr>
            <w:r w:rsidRPr="00870621">
              <w:rPr>
                <w:b/>
                <w:bCs/>
              </w:rPr>
              <w:t>SD Plots</w:t>
            </w:r>
          </w:p>
        </w:tc>
        <w:tc>
          <w:tcPr>
            <w:tcW w:w="739" w:type="dxa"/>
            <w:noWrap/>
            <w:vAlign w:val="bottom"/>
            <w:hideMark/>
          </w:tcPr>
          <w:p w14:paraId="75755ADC" w14:textId="77777777" w:rsidR="00245CBF" w:rsidRPr="00870621" w:rsidRDefault="00245CBF" w:rsidP="00514011">
            <w:r>
              <w:rPr>
                <w:rFonts w:ascii="Calibri" w:hAnsi="Calibri" w:cs="Calibri"/>
                <w:color w:val="000000"/>
              </w:rPr>
              <w:t>0.018</w:t>
            </w:r>
          </w:p>
        </w:tc>
        <w:tc>
          <w:tcPr>
            <w:tcW w:w="1053" w:type="dxa"/>
            <w:noWrap/>
            <w:vAlign w:val="bottom"/>
            <w:hideMark/>
          </w:tcPr>
          <w:p w14:paraId="322B8DA7" w14:textId="77777777" w:rsidR="00245CBF" w:rsidRPr="00870621" w:rsidRDefault="00245CBF" w:rsidP="00514011">
            <w:r>
              <w:rPr>
                <w:rFonts w:ascii="Calibri" w:hAnsi="Calibri" w:cs="Calibri"/>
                <w:color w:val="000000"/>
              </w:rPr>
              <w:t>0.018</w:t>
            </w:r>
          </w:p>
        </w:tc>
        <w:tc>
          <w:tcPr>
            <w:tcW w:w="823" w:type="dxa"/>
            <w:noWrap/>
            <w:vAlign w:val="bottom"/>
            <w:hideMark/>
          </w:tcPr>
          <w:p w14:paraId="4BE61084" w14:textId="77777777" w:rsidR="00245CBF" w:rsidRPr="00870621" w:rsidRDefault="00245CBF" w:rsidP="00514011">
            <w:r>
              <w:rPr>
                <w:rFonts w:ascii="Calibri" w:hAnsi="Calibri" w:cs="Calibri"/>
                <w:color w:val="000000"/>
              </w:rPr>
              <w:t>0.001</w:t>
            </w:r>
          </w:p>
        </w:tc>
        <w:tc>
          <w:tcPr>
            <w:tcW w:w="903" w:type="dxa"/>
            <w:noWrap/>
            <w:vAlign w:val="bottom"/>
            <w:hideMark/>
          </w:tcPr>
          <w:p w14:paraId="5414716B" w14:textId="77777777" w:rsidR="00245CBF" w:rsidRPr="00870621" w:rsidRDefault="00245CBF" w:rsidP="00514011">
            <w:r>
              <w:rPr>
                <w:rFonts w:ascii="Calibri" w:hAnsi="Calibri" w:cs="Calibri"/>
                <w:color w:val="000000"/>
              </w:rPr>
              <w:t>0.017</w:t>
            </w:r>
          </w:p>
        </w:tc>
        <w:tc>
          <w:tcPr>
            <w:tcW w:w="903" w:type="dxa"/>
            <w:noWrap/>
            <w:vAlign w:val="bottom"/>
            <w:hideMark/>
          </w:tcPr>
          <w:p w14:paraId="2F4FEB11" w14:textId="77777777" w:rsidR="00245CBF" w:rsidRPr="00870621" w:rsidRDefault="00245CBF" w:rsidP="00514011">
            <w:r>
              <w:rPr>
                <w:rFonts w:ascii="Calibri" w:hAnsi="Calibri" w:cs="Calibri"/>
                <w:color w:val="000000"/>
              </w:rPr>
              <w:t>0.019</w:t>
            </w:r>
          </w:p>
        </w:tc>
        <w:tc>
          <w:tcPr>
            <w:tcW w:w="826" w:type="dxa"/>
            <w:noWrap/>
            <w:vAlign w:val="bottom"/>
            <w:hideMark/>
          </w:tcPr>
          <w:p w14:paraId="27F9B2CF" w14:textId="77777777" w:rsidR="00245CBF" w:rsidRPr="00870621" w:rsidRDefault="00245CBF" w:rsidP="00514011">
            <w:r>
              <w:rPr>
                <w:rFonts w:ascii="Calibri" w:hAnsi="Calibri" w:cs="Calibri"/>
                <w:color w:val="000000"/>
              </w:rPr>
              <w:t>1.00</w:t>
            </w:r>
          </w:p>
        </w:tc>
        <w:tc>
          <w:tcPr>
            <w:tcW w:w="1285" w:type="dxa"/>
            <w:noWrap/>
            <w:vAlign w:val="bottom"/>
            <w:hideMark/>
          </w:tcPr>
          <w:p w14:paraId="314D7B8D" w14:textId="77777777" w:rsidR="00245CBF" w:rsidRPr="00870621" w:rsidRDefault="00245CBF" w:rsidP="00514011">
            <w:r>
              <w:rPr>
                <w:rFonts w:ascii="Calibri" w:hAnsi="Calibri" w:cs="Calibri"/>
                <w:color w:val="000000"/>
              </w:rPr>
              <w:t>1162.46</w:t>
            </w:r>
          </w:p>
        </w:tc>
        <w:tc>
          <w:tcPr>
            <w:tcW w:w="1285" w:type="dxa"/>
            <w:noWrap/>
            <w:vAlign w:val="bottom"/>
            <w:hideMark/>
          </w:tcPr>
          <w:p w14:paraId="0489AD96" w14:textId="77777777" w:rsidR="00245CBF" w:rsidRPr="00870621" w:rsidRDefault="00245CBF" w:rsidP="00514011">
            <w:r>
              <w:rPr>
                <w:rFonts w:ascii="Calibri" w:hAnsi="Calibri" w:cs="Calibri"/>
                <w:color w:val="000000"/>
              </w:rPr>
              <w:t>2109.90</w:t>
            </w:r>
          </w:p>
        </w:tc>
      </w:tr>
      <w:tr w:rsidR="004940F9" w:rsidRPr="00870621" w14:paraId="3650C9BB" w14:textId="77777777" w:rsidTr="004940F9">
        <w:trPr>
          <w:trHeight w:val="288"/>
        </w:trPr>
        <w:tc>
          <w:tcPr>
            <w:tcW w:w="1533" w:type="dxa"/>
            <w:noWrap/>
            <w:hideMark/>
          </w:tcPr>
          <w:p w14:paraId="7956544B" w14:textId="77777777" w:rsidR="00245CBF" w:rsidRPr="00870621" w:rsidRDefault="00245CBF" w:rsidP="00514011">
            <w:pPr>
              <w:rPr>
                <w:b/>
                <w:bCs/>
              </w:rPr>
            </w:pPr>
            <w:r w:rsidRPr="00870621">
              <w:rPr>
                <w:b/>
                <w:bCs/>
              </w:rPr>
              <w:t>SD Ecoregions</w:t>
            </w:r>
          </w:p>
        </w:tc>
        <w:tc>
          <w:tcPr>
            <w:tcW w:w="739" w:type="dxa"/>
            <w:noWrap/>
            <w:vAlign w:val="bottom"/>
            <w:hideMark/>
          </w:tcPr>
          <w:p w14:paraId="7FECC770" w14:textId="77777777" w:rsidR="00245CBF" w:rsidRPr="00870621" w:rsidRDefault="00245CBF" w:rsidP="00514011">
            <w:r>
              <w:rPr>
                <w:rFonts w:ascii="Calibri" w:hAnsi="Calibri" w:cs="Calibri"/>
                <w:color w:val="000000"/>
              </w:rPr>
              <w:t>0.012</w:t>
            </w:r>
          </w:p>
        </w:tc>
        <w:tc>
          <w:tcPr>
            <w:tcW w:w="1053" w:type="dxa"/>
            <w:noWrap/>
            <w:vAlign w:val="bottom"/>
            <w:hideMark/>
          </w:tcPr>
          <w:p w14:paraId="39AC202E" w14:textId="77777777" w:rsidR="00245CBF" w:rsidRPr="00870621" w:rsidRDefault="00245CBF" w:rsidP="00514011">
            <w:r>
              <w:rPr>
                <w:rFonts w:ascii="Calibri" w:hAnsi="Calibri" w:cs="Calibri"/>
                <w:color w:val="000000"/>
              </w:rPr>
              <w:t>0.012</w:t>
            </w:r>
          </w:p>
        </w:tc>
        <w:tc>
          <w:tcPr>
            <w:tcW w:w="823" w:type="dxa"/>
            <w:noWrap/>
            <w:vAlign w:val="bottom"/>
            <w:hideMark/>
          </w:tcPr>
          <w:p w14:paraId="1B5B4E5E" w14:textId="77777777" w:rsidR="00245CBF" w:rsidRPr="00870621" w:rsidRDefault="00245CBF" w:rsidP="00514011">
            <w:r>
              <w:rPr>
                <w:rFonts w:ascii="Calibri" w:hAnsi="Calibri" w:cs="Calibri"/>
                <w:color w:val="000000"/>
              </w:rPr>
              <w:t>0.002</w:t>
            </w:r>
          </w:p>
        </w:tc>
        <w:tc>
          <w:tcPr>
            <w:tcW w:w="903" w:type="dxa"/>
            <w:noWrap/>
            <w:vAlign w:val="bottom"/>
            <w:hideMark/>
          </w:tcPr>
          <w:p w14:paraId="18DA34D5" w14:textId="77777777" w:rsidR="00245CBF" w:rsidRPr="00870621" w:rsidRDefault="00245CBF" w:rsidP="00514011">
            <w:r>
              <w:rPr>
                <w:rFonts w:ascii="Calibri" w:hAnsi="Calibri" w:cs="Calibri"/>
                <w:color w:val="000000"/>
              </w:rPr>
              <w:t>0.009</w:t>
            </w:r>
          </w:p>
        </w:tc>
        <w:tc>
          <w:tcPr>
            <w:tcW w:w="903" w:type="dxa"/>
            <w:noWrap/>
            <w:vAlign w:val="bottom"/>
            <w:hideMark/>
          </w:tcPr>
          <w:p w14:paraId="06298A34" w14:textId="77777777" w:rsidR="00245CBF" w:rsidRPr="00870621" w:rsidRDefault="00245CBF" w:rsidP="00514011">
            <w:r>
              <w:rPr>
                <w:rFonts w:ascii="Calibri" w:hAnsi="Calibri" w:cs="Calibri"/>
                <w:color w:val="000000"/>
              </w:rPr>
              <w:t>0.015</w:t>
            </w:r>
          </w:p>
        </w:tc>
        <w:tc>
          <w:tcPr>
            <w:tcW w:w="826" w:type="dxa"/>
            <w:noWrap/>
            <w:vAlign w:val="bottom"/>
            <w:hideMark/>
          </w:tcPr>
          <w:p w14:paraId="02A79090" w14:textId="77777777" w:rsidR="00245CBF" w:rsidRPr="00870621" w:rsidRDefault="00245CBF" w:rsidP="00514011">
            <w:r>
              <w:rPr>
                <w:rFonts w:ascii="Calibri" w:hAnsi="Calibri" w:cs="Calibri"/>
                <w:color w:val="000000"/>
              </w:rPr>
              <w:t>1.00</w:t>
            </w:r>
          </w:p>
        </w:tc>
        <w:tc>
          <w:tcPr>
            <w:tcW w:w="1285" w:type="dxa"/>
            <w:noWrap/>
            <w:vAlign w:val="bottom"/>
            <w:hideMark/>
          </w:tcPr>
          <w:p w14:paraId="7161831B" w14:textId="77777777" w:rsidR="00245CBF" w:rsidRPr="00870621" w:rsidRDefault="00245CBF" w:rsidP="00514011">
            <w:r>
              <w:rPr>
                <w:rFonts w:ascii="Calibri" w:hAnsi="Calibri" w:cs="Calibri"/>
                <w:color w:val="000000"/>
              </w:rPr>
              <w:t>935.99</w:t>
            </w:r>
          </w:p>
        </w:tc>
        <w:tc>
          <w:tcPr>
            <w:tcW w:w="1285" w:type="dxa"/>
            <w:noWrap/>
            <w:vAlign w:val="bottom"/>
            <w:hideMark/>
          </w:tcPr>
          <w:p w14:paraId="44EF95C0" w14:textId="77777777" w:rsidR="00245CBF" w:rsidRPr="00870621" w:rsidRDefault="00245CBF" w:rsidP="00514011">
            <w:r>
              <w:rPr>
                <w:rFonts w:ascii="Calibri" w:hAnsi="Calibri" w:cs="Calibri"/>
                <w:color w:val="000000"/>
              </w:rPr>
              <w:t>1395.57</w:t>
            </w:r>
          </w:p>
        </w:tc>
      </w:tr>
      <w:tr w:rsidR="004940F9" w:rsidRPr="00870621" w14:paraId="43B4E864" w14:textId="77777777" w:rsidTr="004940F9">
        <w:trPr>
          <w:trHeight w:val="288"/>
        </w:trPr>
        <w:tc>
          <w:tcPr>
            <w:tcW w:w="1533" w:type="dxa"/>
            <w:noWrap/>
            <w:hideMark/>
          </w:tcPr>
          <w:p w14:paraId="5457E2C0" w14:textId="77777777" w:rsidR="00245CBF" w:rsidRPr="00870621" w:rsidRDefault="00245CBF" w:rsidP="00514011">
            <w:pPr>
              <w:rPr>
                <w:b/>
                <w:bCs/>
              </w:rPr>
            </w:pPr>
            <w:r w:rsidRPr="00870621">
              <w:rPr>
                <w:b/>
                <w:bCs/>
              </w:rPr>
              <w:t>SD Residual</w:t>
            </w:r>
          </w:p>
        </w:tc>
        <w:tc>
          <w:tcPr>
            <w:tcW w:w="739" w:type="dxa"/>
            <w:noWrap/>
            <w:vAlign w:val="bottom"/>
            <w:hideMark/>
          </w:tcPr>
          <w:p w14:paraId="4AA2B518" w14:textId="77777777" w:rsidR="00245CBF" w:rsidRPr="00870621" w:rsidRDefault="00245CBF" w:rsidP="00514011">
            <w:r>
              <w:rPr>
                <w:rFonts w:ascii="Calibri" w:hAnsi="Calibri" w:cs="Calibri"/>
                <w:color w:val="000000"/>
              </w:rPr>
              <w:t>0.022</w:t>
            </w:r>
          </w:p>
        </w:tc>
        <w:tc>
          <w:tcPr>
            <w:tcW w:w="1053" w:type="dxa"/>
            <w:noWrap/>
            <w:vAlign w:val="bottom"/>
            <w:hideMark/>
          </w:tcPr>
          <w:p w14:paraId="5F0A2F49" w14:textId="77777777" w:rsidR="00245CBF" w:rsidRPr="00870621" w:rsidRDefault="00245CBF" w:rsidP="00514011">
            <w:r>
              <w:rPr>
                <w:rFonts w:ascii="Calibri" w:hAnsi="Calibri" w:cs="Calibri"/>
                <w:color w:val="000000"/>
              </w:rPr>
              <w:t>0.022</w:t>
            </w:r>
          </w:p>
        </w:tc>
        <w:tc>
          <w:tcPr>
            <w:tcW w:w="823" w:type="dxa"/>
            <w:noWrap/>
            <w:vAlign w:val="bottom"/>
            <w:hideMark/>
          </w:tcPr>
          <w:p w14:paraId="24C4EDFF" w14:textId="77777777" w:rsidR="00245CBF" w:rsidRPr="00870621" w:rsidRDefault="00245CBF" w:rsidP="00514011">
            <w:r>
              <w:rPr>
                <w:rFonts w:ascii="Calibri" w:hAnsi="Calibri" w:cs="Calibri"/>
                <w:color w:val="000000"/>
              </w:rPr>
              <w:t>0.000</w:t>
            </w:r>
          </w:p>
        </w:tc>
        <w:tc>
          <w:tcPr>
            <w:tcW w:w="903" w:type="dxa"/>
            <w:noWrap/>
            <w:vAlign w:val="bottom"/>
            <w:hideMark/>
          </w:tcPr>
          <w:p w14:paraId="31EB0762" w14:textId="77777777" w:rsidR="00245CBF" w:rsidRPr="00870621" w:rsidRDefault="00245CBF" w:rsidP="00514011">
            <w:r>
              <w:rPr>
                <w:rFonts w:ascii="Calibri" w:hAnsi="Calibri" w:cs="Calibri"/>
                <w:color w:val="000000"/>
              </w:rPr>
              <w:t>0.021</w:t>
            </w:r>
          </w:p>
        </w:tc>
        <w:tc>
          <w:tcPr>
            <w:tcW w:w="903" w:type="dxa"/>
            <w:noWrap/>
            <w:vAlign w:val="bottom"/>
            <w:hideMark/>
          </w:tcPr>
          <w:p w14:paraId="208719D6" w14:textId="77777777" w:rsidR="00245CBF" w:rsidRPr="00870621" w:rsidRDefault="00245CBF" w:rsidP="00514011">
            <w:r>
              <w:rPr>
                <w:rFonts w:ascii="Calibri" w:hAnsi="Calibri" w:cs="Calibri"/>
                <w:color w:val="000000"/>
              </w:rPr>
              <w:t>0.022</w:t>
            </w:r>
          </w:p>
        </w:tc>
        <w:tc>
          <w:tcPr>
            <w:tcW w:w="826" w:type="dxa"/>
            <w:noWrap/>
            <w:vAlign w:val="bottom"/>
            <w:hideMark/>
          </w:tcPr>
          <w:p w14:paraId="79F6FB68" w14:textId="77777777" w:rsidR="00245CBF" w:rsidRPr="00870621" w:rsidRDefault="00245CBF" w:rsidP="00514011">
            <w:r>
              <w:rPr>
                <w:rFonts w:ascii="Calibri" w:hAnsi="Calibri" w:cs="Calibri"/>
                <w:color w:val="000000"/>
              </w:rPr>
              <w:t>1.00</w:t>
            </w:r>
          </w:p>
        </w:tc>
        <w:tc>
          <w:tcPr>
            <w:tcW w:w="1285" w:type="dxa"/>
            <w:noWrap/>
            <w:vAlign w:val="bottom"/>
            <w:hideMark/>
          </w:tcPr>
          <w:p w14:paraId="1317CEBA" w14:textId="77777777" w:rsidR="00245CBF" w:rsidRPr="00870621" w:rsidRDefault="00245CBF" w:rsidP="00514011">
            <w:r>
              <w:rPr>
                <w:rFonts w:ascii="Calibri" w:hAnsi="Calibri" w:cs="Calibri"/>
                <w:color w:val="000000"/>
              </w:rPr>
              <w:t>2054.00</w:t>
            </w:r>
          </w:p>
        </w:tc>
        <w:tc>
          <w:tcPr>
            <w:tcW w:w="1285" w:type="dxa"/>
            <w:noWrap/>
            <w:vAlign w:val="bottom"/>
            <w:hideMark/>
          </w:tcPr>
          <w:p w14:paraId="1362787C" w14:textId="77777777" w:rsidR="00245CBF" w:rsidRPr="00870621" w:rsidRDefault="00245CBF" w:rsidP="00514011">
            <w:pPr>
              <w:keepNext/>
            </w:pPr>
            <w:r>
              <w:rPr>
                <w:rFonts w:ascii="Calibri" w:hAnsi="Calibri" w:cs="Calibri"/>
                <w:color w:val="000000"/>
              </w:rPr>
              <w:t>2747.82</w:t>
            </w:r>
          </w:p>
        </w:tc>
      </w:tr>
    </w:tbl>
    <w:p w14:paraId="0E4418C7" w14:textId="77777777" w:rsidR="00245CBF" w:rsidRDefault="00245CBF" w:rsidP="00245CBF">
      <w:pPr>
        <w:pStyle w:val="Caption"/>
      </w:pPr>
      <w:bookmarkStart w:id="75" w:name="_Ref94609644"/>
      <w:r>
        <w:t xml:space="preserve">Table </w:t>
      </w:r>
      <w:fldSimple w:instr=" SEQ Table \* ARABIC ">
        <w:r>
          <w:rPr>
            <w:noProof/>
          </w:rPr>
          <w:t>2</w:t>
        </w:r>
      </w:fldSimple>
      <w:bookmarkEnd w:id="75"/>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r w:rsidRPr="00E92F0B">
              <w:rPr>
                <w:rFonts w:ascii="Calibri" w:hAnsi="Calibri" w:cs="Calibri"/>
                <w:b/>
                <w:bCs/>
                <w:color w:val="000000"/>
              </w:rPr>
              <w:t>StDev</w:t>
            </w:r>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r w:rsidRPr="00E92F0B">
              <w:rPr>
                <w:rFonts w:ascii="Calibri" w:hAnsi="Calibri" w:cs="Calibri"/>
                <w:b/>
                <w:bCs/>
                <w:color w:val="000000"/>
              </w:rPr>
              <w:t>rhat</w:t>
            </w:r>
          </w:p>
        </w:tc>
        <w:tc>
          <w:tcPr>
            <w:tcW w:w="1008" w:type="dxa"/>
            <w:noWrap/>
            <w:vAlign w:val="bottom"/>
            <w:hideMark/>
          </w:tcPr>
          <w:p w14:paraId="69F89ABD" w14:textId="77777777" w:rsidR="00245CBF" w:rsidRPr="008727D0" w:rsidRDefault="00245CBF" w:rsidP="00514011">
            <w:pPr>
              <w:rPr>
                <w:b/>
                <w:bCs/>
              </w:rPr>
            </w:pPr>
            <w:r w:rsidRPr="00E92F0B">
              <w:rPr>
                <w:rFonts w:ascii="Calibri" w:hAnsi="Calibri" w:cs="Calibri"/>
                <w:b/>
                <w:bCs/>
                <w:color w:val="000000"/>
              </w:rPr>
              <w:t>ess_bulk</w:t>
            </w:r>
          </w:p>
        </w:tc>
        <w:tc>
          <w:tcPr>
            <w:tcW w:w="960" w:type="dxa"/>
            <w:noWrap/>
            <w:vAlign w:val="bottom"/>
            <w:hideMark/>
          </w:tcPr>
          <w:p w14:paraId="01552ED6" w14:textId="77777777" w:rsidR="00245CBF" w:rsidRPr="008727D0" w:rsidRDefault="00245CBF" w:rsidP="00514011">
            <w:pPr>
              <w:rPr>
                <w:b/>
                <w:bCs/>
              </w:rPr>
            </w:pPr>
            <w:r w:rsidRPr="00E92F0B">
              <w:rPr>
                <w:rFonts w:ascii="Calibri" w:hAnsi="Calibri" w:cs="Calibri"/>
                <w:b/>
                <w:bCs/>
                <w:color w:val="000000"/>
              </w:rPr>
              <w:t>ess_tail</w:t>
            </w:r>
          </w:p>
        </w:tc>
      </w:tr>
      <w:tr w:rsidR="00245CBF" w:rsidRPr="00870621" w14:paraId="0956D216" w14:textId="77777777" w:rsidTr="00514011">
        <w:trPr>
          <w:trHeight w:val="288"/>
        </w:trPr>
        <w:tc>
          <w:tcPr>
            <w:tcW w:w="1354" w:type="dxa"/>
            <w:noWrap/>
            <w:vAlign w:val="bottom"/>
            <w:hideMark/>
          </w:tcPr>
          <w:p w14:paraId="62A42B8A" w14:textId="77777777" w:rsidR="00245CBF" w:rsidRPr="008727D0" w:rsidRDefault="00245CBF" w:rsidP="00514011">
            <w:pPr>
              <w:rPr>
                <w:b/>
                <w:bCs/>
              </w:rPr>
            </w:pPr>
            <w:r w:rsidRPr="00E92F0B">
              <w:rPr>
                <w:rFonts w:ascii="Calibri" w:hAnsi="Calibri" w:cs="Calibri"/>
                <w:b/>
                <w:bCs/>
                <w:color w:val="000000"/>
              </w:rPr>
              <w:t>Intercept</w:t>
            </w:r>
          </w:p>
        </w:tc>
        <w:tc>
          <w:tcPr>
            <w:tcW w:w="960" w:type="dxa"/>
            <w:noWrap/>
            <w:vAlign w:val="bottom"/>
            <w:hideMark/>
          </w:tcPr>
          <w:p w14:paraId="4F272BC4" w14:textId="77777777" w:rsidR="00245CBF" w:rsidRPr="00870621" w:rsidRDefault="00245CBF" w:rsidP="00514011">
            <w:r>
              <w:rPr>
                <w:rFonts w:ascii="Calibri" w:hAnsi="Calibri" w:cs="Calibri"/>
                <w:color w:val="000000"/>
              </w:rPr>
              <w:t>-3.65</w:t>
            </w:r>
          </w:p>
        </w:tc>
        <w:tc>
          <w:tcPr>
            <w:tcW w:w="960" w:type="dxa"/>
            <w:noWrap/>
            <w:vAlign w:val="bottom"/>
            <w:hideMark/>
          </w:tcPr>
          <w:p w14:paraId="2CC6E7DA" w14:textId="77777777" w:rsidR="00245CBF" w:rsidRPr="00870621" w:rsidRDefault="00245CBF" w:rsidP="00514011">
            <w:r>
              <w:rPr>
                <w:rFonts w:ascii="Calibri" w:hAnsi="Calibri" w:cs="Calibri"/>
                <w:color w:val="000000"/>
              </w:rPr>
              <w:t>-3.63</w:t>
            </w:r>
          </w:p>
        </w:tc>
        <w:tc>
          <w:tcPr>
            <w:tcW w:w="960" w:type="dxa"/>
            <w:noWrap/>
            <w:vAlign w:val="bottom"/>
            <w:hideMark/>
          </w:tcPr>
          <w:p w14:paraId="65B97461" w14:textId="77777777" w:rsidR="00245CBF" w:rsidRPr="00870621" w:rsidRDefault="00245CBF" w:rsidP="00514011">
            <w:r>
              <w:rPr>
                <w:rFonts w:ascii="Calibri" w:hAnsi="Calibri" w:cs="Calibri"/>
                <w:color w:val="000000"/>
              </w:rPr>
              <w:t>0.39</w:t>
            </w:r>
          </w:p>
        </w:tc>
        <w:tc>
          <w:tcPr>
            <w:tcW w:w="960" w:type="dxa"/>
            <w:noWrap/>
            <w:vAlign w:val="bottom"/>
            <w:hideMark/>
          </w:tcPr>
          <w:p w14:paraId="16B29371" w14:textId="77777777" w:rsidR="00245CBF" w:rsidRPr="00870621" w:rsidRDefault="00245CBF" w:rsidP="00514011">
            <w:r>
              <w:rPr>
                <w:rFonts w:ascii="Calibri" w:hAnsi="Calibri" w:cs="Calibri"/>
                <w:color w:val="000000"/>
              </w:rPr>
              <w:t>-4.32</w:t>
            </w:r>
          </w:p>
        </w:tc>
        <w:tc>
          <w:tcPr>
            <w:tcW w:w="960" w:type="dxa"/>
            <w:noWrap/>
            <w:vAlign w:val="bottom"/>
            <w:hideMark/>
          </w:tcPr>
          <w:p w14:paraId="5BCF2699" w14:textId="77777777" w:rsidR="00245CBF" w:rsidRPr="00870621" w:rsidRDefault="00245CBF" w:rsidP="00514011">
            <w:r>
              <w:rPr>
                <w:rFonts w:ascii="Calibri" w:hAnsi="Calibri" w:cs="Calibri"/>
                <w:color w:val="000000"/>
              </w:rPr>
              <w:t>-3.01</w:t>
            </w:r>
          </w:p>
        </w:tc>
        <w:tc>
          <w:tcPr>
            <w:tcW w:w="960" w:type="dxa"/>
            <w:noWrap/>
            <w:vAlign w:val="bottom"/>
            <w:hideMark/>
          </w:tcPr>
          <w:p w14:paraId="35089F8A" w14:textId="77777777" w:rsidR="00245CBF" w:rsidRPr="00870621" w:rsidRDefault="00245CBF" w:rsidP="00514011">
            <w:r>
              <w:rPr>
                <w:rFonts w:ascii="Calibri" w:hAnsi="Calibri" w:cs="Calibri"/>
                <w:color w:val="000000"/>
              </w:rPr>
              <w:t>1.00</w:t>
            </w:r>
          </w:p>
        </w:tc>
        <w:tc>
          <w:tcPr>
            <w:tcW w:w="1008" w:type="dxa"/>
            <w:noWrap/>
            <w:vAlign w:val="bottom"/>
            <w:hideMark/>
          </w:tcPr>
          <w:p w14:paraId="26DD3073" w14:textId="77777777" w:rsidR="00245CBF" w:rsidRPr="00870621" w:rsidRDefault="00245CBF" w:rsidP="00514011">
            <w:r>
              <w:rPr>
                <w:rFonts w:ascii="Calibri" w:hAnsi="Calibri" w:cs="Calibri"/>
                <w:color w:val="000000"/>
              </w:rPr>
              <w:t>1457.36</w:t>
            </w:r>
          </w:p>
        </w:tc>
        <w:tc>
          <w:tcPr>
            <w:tcW w:w="960" w:type="dxa"/>
            <w:noWrap/>
            <w:vAlign w:val="bottom"/>
            <w:hideMark/>
          </w:tcPr>
          <w:p w14:paraId="0E9871EA" w14:textId="77777777" w:rsidR="00245CBF" w:rsidRPr="00870621" w:rsidRDefault="00245CBF" w:rsidP="00514011">
            <w:r>
              <w:rPr>
                <w:rFonts w:ascii="Calibri" w:hAnsi="Calibri" w:cs="Calibri"/>
                <w:color w:val="000000"/>
              </w:rPr>
              <w:t>1998.09</w:t>
            </w:r>
          </w:p>
        </w:tc>
      </w:tr>
      <w:tr w:rsidR="00245CBF" w:rsidRPr="00870621" w14:paraId="2859CD06" w14:textId="77777777" w:rsidTr="00514011">
        <w:trPr>
          <w:trHeight w:val="288"/>
        </w:trPr>
        <w:tc>
          <w:tcPr>
            <w:tcW w:w="1354" w:type="dxa"/>
            <w:noWrap/>
            <w:vAlign w:val="bottom"/>
            <w:hideMark/>
          </w:tcPr>
          <w:p w14:paraId="62C652AF" w14:textId="77777777" w:rsidR="00245CBF" w:rsidRPr="008727D0" w:rsidRDefault="00245CBF" w:rsidP="00514011">
            <w:pPr>
              <w:rPr>
                <w:b/>
                <w:bCs/>
              </w:rPr>
            </w:pPr>
            <w:r w:rsidRPr="00E92F0B">
              <w:rPr>
                <w:rFonts w:ascii="Calibri" w:hAnsi="Calibri" w:cs="Calibri"/>
                <w:b/>
                <w:bCs/>
                <w:color w:val="000000"/>
              </w:rPr>
              <w:t>DBH (m)</w:t>
            </w:r>
          </w:p>
        </w:tc>
        <w:tc>
          <w:tcPr>
            <w:tcW w:w="960" w:type="dxa"/>
            <w:noWrap/>
            <w:vAlign w:val="bottom"/>
            <w:hideMark/>
          </w:tcPr>
          <w:p w14:paraId="6D5EE25B" w14:textId="77777777" w:rsidR="00245CBF" w:rsidRPr="00870621" w:rsidRDefault="00245CBF" w:rsidP="00514011">
            <w:r>
              <w:rPr>
                <w:rFonts w:ascii="Calibri" w:hAnsi="Calibri" w:cs="Calibri"/>
                <w:color w:val="000000"/>
              </w:rPr>
              <w:t>4.38</w:t>
            </w:r>
          </w:p>
        </w:tc>
        <w:tc>
          <w:tcPr>
            <w:tcW w:w="960" w:type="dxa"/>
            <w:noWrap/>
            <w:vAlign w:val="bottom"/>
            <w:hideMark/>
          </w:tcPr>
          <w:p w14:paraId="6C1EB4A4" w14:textId="77777777" w:rsidR="00245CBF" w:rsidRPr="00870621" w:rsidRDefault="00245CBF" w:rsidP="00514011">
            <w:r>
              <w:rPr>
                <w:rFonts w:ascii="Calibri" w:hAnsi="Calibri" w:cs="Calibri"/>
                <w:color w:val="000000"/>
              </w:rPr>
              <w:t>4.38</w:t>
            </w:r>
          </w:p>
        </w:tc>
        <w:tc>
          <w:tcPr>
            <w:tcW w:w="960" w:type="dxa"/>
            <w:noWrap/>
            <w:vAlign w:val="bottom"/>
            <w:hideMark/>
          </w:tcPr>
          <w:p w14:paraId="7104F3E2" w14:textId="77777777" w:rsidR="00245CBF" w:rsidRPr="00870621" w:rsidRDefault="00245CBF" w:rsidP="00514011">
            <w:r>
              <w:rPr>
                <w:rFonts w:ascii="Calibri" w:hAnsi="Calibri" w:cs="Calibri"/>
                <w:color w:val="000000"/>
              </w:rPr>
              <w:t>0.68</w:t>
            </w:r>
          </w:p>
        </w:tc>
        <w:tc>
          <w:tcPr>
            <w:tcW w:w="960" w:type="dxa"/>
            <w:noWrap/>
            <w:vAlign w:val="bottom"/>
            <w:hideMark/>
          </w:tcPr>
          <w:p w14:paraId="660D0C20" w14:textId="77777777" w:rsidR="00245CBF" w:rsidRPr="00870621" w:rsidRDefault="00245CBF" w:rsidP="00514011">
            <w:r>
              <w:rPr>
                <w:rFonts w:ascii="Calibri" w:hAnsi="Calibri" w:cs="Calibri"/>
                <w:color w:val="000000"/>
              </w:rPr>
              <w:t>3.28</w:t>
            </w:r>
          </w:p>
        </w:tc>
        <w:tc>
          <w:tcPr>
            <w:tcW w:w="960" w:type="dxa"/>
            <w:noWrap/>
            <w:vAlign w:val="bottom"/>
            <w:hideMark/>
          </w:tcPr>
          <w:p w14:paraId="1D971E8A" w14:textId="77777777" w:rsidR="00245CBF" w:rsidRPr="00870621" w:rsidRDefault="00245CBF" w:rsidP="00514011">
            <w:r>
              <w:rPr>
                <w:rFonts w:ascii="Calibri" w:hAnsi="Calibri" w:cs="Calibri"/>
                <w:color w:val="000000"/>
              </w:rPr>
              <w:t>5.52</w:t>
            </w:r>
          </w:p>
        </w:tc>
        <w:tc>
          <w:tcPr>
            <w:tcW w:w="960" w:type="dxa"/>
            <w:noWrap/>
            <w:vAlign w:val="bottom"/>
            <w:hideMark/>
          </w:tcPr>
          <w:p w14:paraId="497B51B9" w14:textId="77777777" w:rsidR="00245CBF" w:rsidRPr="00870621" w:rsidRDefault="00245CBF" w:rsidP="00514011">
            <w:r>
              <w:rPr>
                <w:rFonts w:ascii="Calibri" w:hAnsi="Calibri" w:cs="Calibri"/>
                <w:color w:val="000000"/>
              </w:rPr>
              <w:t>1.00</w:t>
            </w:r>
          </w:p>
        </w:tc>
        <w:tc>
          <w:tcPr>
            <w:tcW w:w="1008" w:type="dxa"/>
            <w:noWrap/>
            <w:vAlign w:val="bottom"/>
            <w:hideMark/>
          </w:tcPr>
          <w:p w14:paraId="1AFB0BE3" w14:textId="77777777" w:rsidR="00245CBF" w:rsidRPr="00870621" w:rsidRDefault="00245CBF" w:rsidP="00514011">
            <w:r>
              <w:rPr>
                <w:rFonts w:ascii="Calibri" w:hAnsi="Calibri" w:cs="Calibri"/>
                <w:color w:val="000000"/>
              </w:rPr>
              <w:t>1452.09</w:t>
            </w:r>
          </w:p>
        </w:tc>
        <w:tc>
          <w:tcPr>
            <w:tcW w:w="960" w:type="dxa"/>
            <w:noWrap/>
            <w:vAlign w:val="bottom"/>
            <w:hideMark/>
          </w:tcPr>
          <w:p w14:paraId="2C03C999" w14:textId="77777777" w:rsidR="00245CBF" w:rsidRPr="00870621" w:rsidRDefault="00245CBF" w:rsidP="00514011">
            <w:r>
              <w:rPr>
                <w:rFonts w:ascii="Calibri" w:hAnsi="Calibri" w:cs="Calibri"/>
                <w:color w:val="000000"/>
              </w:rPr>
              <w:t>1771.06</w:t>
            </w:r>
          </w:p>
        </w:tc>
      </w:tr>
      <w:tr w:rsidR="00245CBF" w:rsidRPr="00870621" w14:paraId="3CA3B22A" w14:textId="77777777" w:rsidTr="00514011">
        <w:trPr>
          <w:trHeight w:val="288"/>
        </w:trPr>
        <w:tc>
          <w:tcPr>
            <w:tcW w:w="1354" w:type="dxa"/>
            <w:noWrap/>
            <w:vAlign w:val="bottom"/>
            <w:hideMark/>
          </w:tcPr>
          <w:p w14:paraId="181B1BE0" w14:textId="77777777" w:rsidR="00245CBF" w:rsidRPr="008727D0" w:rsidRDefault="00245CBF" w:rsidP="00514011">
            <w:pPr>
              <w:rPr>
                <w:b/>
                <w:bCs/>
              </w:rPr>
            </w:pPr>
            <w:r w:rsidRPr="00E92F0B">
              <w:rPr>
                <w:rFonts w:ascii="Calibri" w:hAnsi="Calibri" w:cs="Calibri"/>
                <w:b/>
                <w:bCs/>
                <w:color w:val="000000"/>
              </w:rPr>
              <w:t>DBH^2 (m)</w:t>
            </w:r>
          </w:p>
        </w:tc>
        <w:tc>
          <w:tcPr>
            <w:tcW w:w="960" w:type="dxa"/>
            <w:noWrap/>
            <w:vAlign w:val="bottom"/>
            <w:hideMark/>
          </w:tcPr>
          <w:p w14:paraId="630918CB" w14:textId="77777777" w:rsidR="00245CBF" w:rsidRPr="00870621" w:rsidRDefault="00245CBF" w:rsidP="00514011">
            <w:r>
              <w:rPr>
                <w:rFonts w:ascii="Calibri" w:hAnsi="Calibri" w:cs="Calibri"/>
                <w:color w:val="000000"/>
              </w:rPr>
              <w:t>-1.27</w:t>
            </w:r>
          </w:p>
        </w:tc>
        <w:tc>
          <w:tcPr>
            <w:tcW w:w="960" w:type="dxa"/>
            <w:noWrap/>
            <w:vAlign w:val="bottom"/>
            <w:hideMark/>
          </w:tcPr>
          <w:p w14:paraId="6F091B54" w14:textId="77777777" w:rsidR="00245CBF" w:rsidRPr="00870621" w:rsidRDefault="00245CBF" w:rsidP="00514011">
            <w:r>
              <w:rPr>
                <w:rFonts w:ascii="Calibri" w:hAnsi="Calibri" w:cs="Calibri"/>
                <w:color w:val="000000"/>
              </w:rPr>
              <w:t>-1.27</w:t>
            </w:r>
          </w:p>
        </w:tc>
        <w:tc>
          <w:tcPr>
            <w:tcW w:w="960" w:type="dxa"/>
            <w:noWrap/>
            <w:vAlign w:val="bottom"/>
            <w:hideMark/>
          </w:tcPr>
          <w:p w14:paraId="4B6A61D2" w14:textId="77777777" w:rsidR="00245CBF" w:rsidRPr="00870621" w:rsidRDefault="00245CBF" w:rsidP="00514011">
            <w:r>
              <w:rPr>
                <w:rFonts w:ascii="Calibri" w:hAnsi="Calibri" w:cs="Calibri"/>
                <w:color w:val="000000"/>
              </w:rPr>
              <w:t>0.29</w:t>
            </w:r>
          </w:p>
        </w:tc>
        <w:tc>
          <w:tcPr>
            <w:tcW w:w="960" w:type="dxa"/>
            <w:noWrap/>
            <w:vAlign w:val="bottom"/>
            <w:hideMark/>
          </w:tcPr>
          <w:p w14:paraId="4B379C51" w14:textId="77777777" w:rsidR="00245CBF" w:rsidRPr="00870621" w:rsidRDefault="00245CBF" w:rsidP="00514011">
            <w:r>
              <w:rPr>
                <w:rFonts w:ascii="Calibri" w:hAnsi="Calibri" w:cs="Calibri"/>
                <w:color w:val="000000"/>
              </w:rPr>
              <w:t>-1.75</w:t>
            </w:r>
          </w:p>
        </w:tc>
        <w:tc>
          <w:tcPr>
            <w:tcW w:w="960" w:type="dxa"/>
            <w:noWrap/>
            <w:vAlign w:val="bottom"/>
            <w:hideMark/>
          </w:tcPr>
          <w:p w14:paraId="2F749FE6" w14:textId="77777777" w:rsidR="00245CBF" w:rsidRPr="00870621" w:rsidRDefault="00245CBF" w:rsidP="00514011">
            <w:r>
              <w:rPr>
                <w:rFonts w:ascii="Calibri" w:hAnsi="Calibri" w:cs="Calibri"/>
                <w:color w:val="000000"/>
              </w:rPr>
              <w:t>-0.80</w:t>
            </w:r>
          </w:p>
        </w:tc>
        <w:tc>
          <w:tcPr>
            <w:tcW w:w="960" w:type="dxa"/>
            <w:noWrap/>
            <w:vAlign w:val="bottom"/>
            <w:hideMark/>
          </w:tcPr>
          <w:p w14:paraId="2827178B" w14:textId="77777777" w:rsidR="00245CBF" w:rsidRPr="00870621" w:rsidRDefault="00245CBF" w:rsidP="00514011">
            <w:r>
              <w:rPr>
                <w:rFonts w:ascii="Calibri" w:hAnsi="Calibri" w:cs="Calibri"/>
                <w:color w:val="000000"/>
              </w:rPr>
              <w:t>1.00</w:t>
            </w:r>
          </w:p>
        </w:tc>
        <w:tc>
          <w:tcPr>
            <w:tcW w:w="1008" w:type="dxa"/>
            <w:noWrap/>
            <w:vAlign w:val="bottom"/>
            <w:hideMark/>
          </w:tcPr>
          <w:p w14:paraId="7EBEF2EE" w14:textId="77777777" w:rsidR="00245CBF" w:rsidRPr="00870621" w:rsidRDefault="00245CBF" w:rsidP="00514011">
            <w:r>
              <w:rPr>
                <w:rFonts w:ascii="Calibri" w:hAnsi="Calibri" w:cs="Calibri"/>
                <w:color w:val="000000"/>
              </w:rPr>
              <w:t>1638.78</w:t>
            </w:r>
          </w:p>
        </w:tc>
        <w:tc>
          <w:tcPr>
            <w:tcW w:w="960" w:type="dxa"/>
            <w:noWrap/>
            <w:vAlign w:val="bottom"/>
            <w:hideMark/>
          </w:tcPr>
          <w:p w14:paraId="7E7A8094" w14:textId="77777777" w:rsidR="00245CBF" w:rsidRPr="00870621" w:rsidRDefault="00245CBF" w:rsidP="00514011">
            <w:r>
              <w:rPr>
                <w:rFonts w:ascii="Calibri" w:hAnsi="Calibri" w:cs="Calibri"/>
                <w:color w:val="000000"/>
              </w:rPr>
              <w:t>2025.90</w:t>
            </w:r>
          </w:p>
        </w:tc>
      </w:tr>
      <w:tr w:rsidR="00245CBF" w:rsidRPr="00870621" w14:paraId="01026377" w14:textId="77777777" w:rsidTr="00514011">
        <w:trPr>
          <w:trHeight w:val="288"/>
        </w:trPr>
        <w:tc>
          <w:tcPr>
            <w:tcW w:w="1354" w:type="dxa"/>
            <w:noWrap/>
            <w:vAlign w:val="bottom"/>
            <w:hideMark/>
          </w:tcPr>
          <w:p w14:paraId="6EF6CD99" w14:textId="77777777" w:rsidR="00245CBF" w:rsidRPr="008727D0" w:rsidRDefault="00245CBF" w:rsidP="00514011">
            <w:pPr>
              <w:rPr>
                <w:b/>
                <w:bCs/>
              </w:rPr>
            </w:pPr>
            <w:r w:rsidRPr="00E92F0B">
              <w:rPr>
                <w:rFonts w:ascii="Calibri" w:hAnsi="Calibri" w:cs="Calibri"/>
                <w:b/>
                <w:bCs/>
                <w:color w:val="000000"/>
              </w:rPr>
              <w:t>Fire</w:t>
            </w:r>
          </w:p>
        </w:tc>
        <w:tc>
          <w:tcPr>
            <w:tcW w:w="960" w:type="dxa"/>
            <w:noWrap/>
            <w:vAlign w:val="bottom"/>
            <w:hideMark/>
          </w:tcPr>
          <w:p w14:paraId="0D3A4658" w14:textId="77777777" w:rsidR="00245CBF" w:rsidRPr="00870621" w:rsidRDefault="00245CBF" w:rsidP="00514011">
            <w:r>
              <w:rPr>
                <w:rFonts w:ascii="Calibri" w:hAnsi="Calibri" w:cs="Calibri"/>
                <w:color w:val="000000"/>
              </w:rPr>
              <w:t>-0.27</w:t>
            </w:r>
          </w:p>
        </w:tc>
        <w:tc>
          <w:tcPr>
            <w:tcW w:w="960" w:type="dxa"/>
            <w:noWrap/>
            <w:vAlign w:val="bottom"/>
            <w:hideMark/>
          </w:tcPr>
          <w:p w14:paraId="0FA956D8" w14:textId="77777777" w:rsidR="00245CBF" w:rsidRPr="00870621" w:rsidRDefault="00245CBF" w:rsidP="00514011">
            <w:r>
              <w:rPr>
                <w:rFonts w:ascii="Calibri" w:hAnsi="Calibri" w:cs="Calibri"/>
                <w:color w:val="000000"/>
              </w:rPr>
              <w:t>-0.20</w:t>
            </w:r>
          </w:p>
        </w:tc>
        <w:tc>
          <w:tcPr>
            <w:tcW w:w="960" w:type="dxa"/>
            <w:noWrap/>
            <w:vAlign w:val="bottom"/>
            <w:hideMark/>
          </w:tcPr>
          <w:p w14:paraId="6E754AC6" w14:textId="77777777" w:rsidR="00245CBF" w:rsidRPr="00870621" w:rsidRDefault="00245CBF" w:rsidP="00514011">
            <w:r>
              <w:rPr>
                <w:rFonts w:ascii="Calibri" w:hAnsi="Calibri" w:cs="Calibri"/>
                <w:color w:val="000000"/>
              </w:rPr>
              <w:t>1.02</w:t>
            </w:r>
          </w:p>
        </w:tc>
        <w:tc>
          <w:tcPr>
            <w:tcW w:w="960" w:type="dxa"/>
            <w:noWrap/>
            <w:vAlign w:val="bottom"/>
            <w:hideMark/>
          </w:tcPr>
          <w:p w14:paraId="24C27183" w14:textId="77777777" w:rsidR="00245CBF" w:rsidRPr="00870621" w:rsidRDefault="00245CBF" w:rsidP="00514011">
            <w:r>
              <w:rPr>
                <w:rFonts w:ascii="Calibri" w:hAnsi="Calibri" w:cs="Calibri"/>
                <w:color w:val="000000"/>
              </w:rPr>
              <w:t>-2.03</w:t>
            </w:r>
          </w:p>
        </w:tc>
        <w:tc>
          <w:tcPr>
            <w:tcW w:w="960" w:type="dxa"/>
            <w:noWrap/>
            <w:vAlign w:val="bottom"/>
            <w:hideMark/>
          </w:tcPr>
          <w:p w14:paraId="52897180" w14:textId="77777777" w:rsidR="00245CBF" w:rsidRPr="00870621" w:rsidRDefault="00245CBF" w:rsidP="00514011">
            <w:r>
              <w:rPr>
                <w:rFonts w:ascii="Calibri" w:hAnsi="Calibri" w:cs="Calibri"/>
                <w:color w:val="000000"/>
              </w:rPr>
              <w:t>1.30</w:t>
            </w:r>
          </w:p>
        </w:tc>
        <w:tc>
          <w:tcPr>
            <w:tcW w:w="960" w:type="dxa"/>
            <w:noWrap/>
            <w:vAlign w:val="bottom"/>
            <w:hideMark/>
          </w:tcPr>
          <w:p w14:paraId="7DD41D34" w14:textId="77777777" w:rsidR="00245CBF" w:rsidRPr="00870621" w:rsidRDefault="00245CBF" w:rsidP="00514011">
            <w:r>
              <w:rPr>
                <w:rFonts w:ascii="Calibri" w:hAnsi="Calibri" w:cs="Calibri"/>
                <w:color w:val="000000"/>
              </w:rPr>
              <w:t>1.00</w:t>
            </w:r>
          </w:p>
        </w:tc>
        <w:tc>
          <w:tcPr>
            <w:tcW w:w="1008" w:type="dxa"/>
            <w:noWrap/>
            <w:vAlign w:val="bottom"/>
            <w:hideMark/>
          </w:tcPr>
          <w:p w14:paraId="4D714EB3" w14:textId="77777777" w:rsidR="00245CBF" w:rsidRPr="00870621" w:rsidRDefault="00245CBF" w:rsidP="00514011">
            <w:r>
              <w:rPr>
                <w:rFonts w:ascii="Calibri" w:hAnsi="Calibri" w:cs="Calibri"/>
                <w:color w:val="000000"/>
              </w:rPr>
              <w:t>1798.17</w:t>
            </w:r>
          </w:p>
        </w:tc>
        <w:tc>
          <w:tcPr>
            <w:tcW w:w="960" w:type="dxa"/>
            <w:noWrap/>
            <w:vAlign w:val="bottom"/>
            <w:hideMark/>
          </w:tcPr>
          <w:p w14:paraId="0EE4F7C8" w14:textId="77777777" w:rsidR="00245CBF" w:rsidRPr="00870621" w:rsidRDefault="00245CBF" w:rsidP="00514011">
            <w:r>
              <w:rPr>
                <w:rFonts w:ascii="Calibri" w:hAnsi="Calibri" w:cs="Calibri"/>
                <w:color w:val="000000"/>
              </w:rPr>
              <w:t>2444.86</w:t>
            </w:r>
          </w:p>
        </w:tc>
      </w:tr>
      <w:tr w:rsidR="00245CBF" w:rsidRPr="00870621" w14:paraId="743F2DB6" w14:textId="77777777" w:rsidTr="00514011">
        <w:trPr>
          <w:trHeight w:val="288"/>
        </w:trPr>
        <w:tc>
          <w:tcPr>
            <w:tcW w:w="1354" w:type="dxa"/>
            <w:noWrap/>
            <w:vAlign w:val="bottom"/>
            <w:hideMark/>
          </w:tcPr>
          <w:p w14:paraId="53AE7B5C" w14:textId="77777777" w:rsidR="00245CBF" w:rsidRPr="008727D0" w:rsidRDefault="00245CBF" w:rsidP="00514011">
            <w:pPr>
              <w:rPr>
                <w:b/>
                <w:bCs/>
              </w:rPr>
            </w:pPr>
            <w:r w:rsidRPr="00E92F0B">
              <w:rPr>
                <w:rFonts w:ascii="Calibri" w:hAnsi="Calibri" w:cs="Calibri"/>
                <w:b/>
                <w:bCs/>
                <w:color w:val="000000"/>
              </w:rPr>
              <w:t>WPBR</w:t>
            </w:r>
          </w:p>
        </w:tc>
        <w:tc>
          <w:tcPr>
            <w:tcW w:w="960" w:type="dxa"/>
            <w:noWrap/>
            <w:vAlign w:val="bottom"/>
            <w:hideMark/>
          </w:tcPr>
          <w:p w14:paraId="67BF5BED" w14:textId="77777777" w:rsidR="00245CBF" w:rsidRPr="00870621" w:rsidRDefault="00245CBF" w:rsidP="00514011">
            <w:r>
              <w:rPr>
                <w:rFonts w:ascii="Calibri" w:hAnsi="Calibri" w:cs="Calibri"/>
                <w:color w:val="000000"/>
              </w:rPr>
              <w:t>-2.14</w:t>
            </w:r>
          </w:p>
        </w:tc>
        <w:tc>
          <w:tcPr>
            <w:tcW w:w="960" w:type="dxa"/>
            <w:noWrap/>
            <w:vAlign w:val="bottom"/>
            <w:hideMark/>
          </w:tcPr>
          <w:p w14:paraId="333680CB" w14:textId="77777777" w:rsidR="00245CBF" w:rsidRPr="00870621" w:rsidRDefault="00245CBF" w:rsidP="00514011">
            <w:r>
              <w:rPr>
                <w:rFonts w:ascii="Calibri" w:hAnsi="Calibri" w:cs="Calibri"/>
                <w:color w:val="000000"/>
              </w:rPr>
              <w:t>-2.08</w:t>
            </w:r>
          </w:p>
        </w:tc>
        <w:tc>
          <w:tcPr>
            <w:tcW w:w="960" w:type="dxa"/>
            <w:noWrap/>
            <w:vAlign w:val="bottom"/>
            <w:hideMark/>
          </w:tcPr>
          <w:p w14:paraId="4CF7C296" w14:textId="77777777" w:rsidR="00245CBF" w:rsidRPr="00870621" w:rsidRDefault="00245CBF" w:rsidP="00514011">
            <w:r>
              <w:rPr>
                <w:rFonts w:ascii="Calibri" w:hAnsi="Calibri" w:cs="Calibri"/>
                <w:color w:val="000000"/>
              </w:rPr>
              <w:t>1.45</w:t>
            </w:r>
          </w:p>
        </w:tc>
        <w:tc>
          <w:tcPr>
            <w:tcW w:w="960" w:type="dxa"/>
            <w:noWrap/>
            <w:vAlign w:val="bottom"/>
            <w:hideMark/>
          </w:tcPr>
          <w:p w14:paraId="57F0E256" w14:textId="77777777" w:rsidR="00245CBF" w:rsidRPr="00870621" w:rsidRDefault="00245CBF" w:rsidP="00514011">
            <w:r>
              <w:rPr>
                <w:rFonts w:ascii="Calibri" w:hAnsi="Calibri" w:cs="Calibri"/>
                <w:color w:val="000000"/>
              </w:rPr>
              <w:t>-4.67</w:t>
            </w:r>
          </w:p>
        </w:tc>
        <w:tc>
          <w:tcPr>
            <w:tcW w:w="960" w:type="dxa"/>
            <w:noWrap/>
            <w:vAlign w:val="bottom"/>
            <w:hideMark/>
          </w:tcPr>
          <w:p w14:paraId="4F27E205" w14:textId="77777777" w:rsidR="00245CBF" w:rsidRPr="00870621" w:rsidRDefault="00245CBF" w:rsidP="00514011">
            <w:r>
              <w:rPr>
                <w:rFonts w:ascii="Calibri" w:hAnsi="Calibri" w:cs="Calibri"/>
                <w:color w:val="000000"/>
              </w:rPr>
              <w:t>0.13</w:t>
            </w:r>
          </w:p>
        </w:tc>
        <w:tc>
          <w:tcPr>
            <w:tcW w:w="960" w:type="dxa"/>
            <w:noWrap/>
            <w:vAlign w:val="bottom"/>
            <w:hideMark/>
          </w:tcPr>
          <w:p w14:paraId="4816BF6B" w14:textId="77777777" w:rsidR="00245CBF" w:rsidRPr="00870621" w:rsidRDefault="00245CBF" w:rsidP="00514011">
            <w:r>
              <w:rPr>
                <w:rFonts w:ascii="Calibri" w:hAnsi="Calibri" w:cs="Calibri"/>
                <w:color w:val="000000"/>
              </w:rPr>
              <w:t>1.00</w:t>
            </w:r>
          </w:p>
        </w:tc>
        <w:tc>
          <w:tcPr>
            <w:tcW w:w="1008" w:type="dxa"/>
            <w:noWrap/>
            <w:vAlign w:val="bottom"/>
            <w:hideMark/>
          </w:tcPr>
          <w:p w14:paraId="2BBA5167" w14:textId="77777777" w:rsidR="00245CBF" w:rsidRPr="00870621" w:rsidRDefault="00245CBF" w:rsidP="00514011">
            <w:r>
              <w:rPr>
                <w:rFonts w:ascii="Calibri" w:hAnsi="Calibri" w:cs="Calibri"/>
                <w:color w:val="000000"/>
              </w:rPr>
              <w:t>2005.95</w:t>
            </w:r>
          </w:p>
        </w:tc>
        <w:tc>
          <w:tcPr>
            <w:tcW w:w="960" w:type="dxa"/>
            <w:noWrap/>
            <w:vAlign w:val="bottom"/>
            <w:hideMark/>
          </w:tcPr>
          <w:p w14:paraId="25D1949E" w14:textId="77777777" w:rsidR="00245CBF" w:rsidRPr="00870621" w:rsidRDefault="00245CBF" w:rsidP="00514011">
            <w:r>
              <w:rPr>
                <w:rFonts w:ascii="Calibri" w:hAnsi="Calibri" w:cs="Calibri"/>
                <w:color w:val="000000"/>
              </w:rPr>
              <w:t>1710.63</w:t>
            </w:r>
          </w:p>
        </w:tc>
      </w:tr>
      <w:tr w:rsidR="00245CBF" w:rsidRPr="00870621" w14:paraId="075E91C0" w14:textId="77777777" w:rsidTr="00514011">
        <w:trPr>
          <w:trHeight w:val="288"/>
        </w:trPr>
        <w:tc>
          <w:tcPr>
            <w:tcW w:w="1354" w:type="dxa"/>
            <w:noWrap/>
            <w:vAlign w:val="bottom"/>
            <w:hideMark/>
          </w:tcPr>
          <w:p w14:paraId="36C9A7CA" w14:textId="77777777" w:rsidR="00245CBF" w:rsidRPr="008727D0" w:rsidRDefault="00245CBF" w:rsidP="00514011">
            <w:pPr>
              <w:rPr>
                <w:b/>
                <w:bCs/>
              </w:rPr>
            </w:pPr>
            <w:r w:rsidRPr="00E92F0B">
              <w:rPr>
                <w:rFonts w:ascii="Calibri" w:hAnsi="Calibri" w:cs="Calibri"/>
                <w:b/>
                <w:bCs/>
                <w:color w:val="000000"/>
              </w:rPr>
              <w:t>Basal Area</w:t>
            </w:r>
          </w:p>
        </w:tc>
        <w:tc>
          <w:tcPr>
            <w:tcW w:w="960" w:type="dxa"/>
            <w:noWrap/>
            <w:vAlign w:val="bottom"/>
            <w:hideMark/>
          </w:tcPr>
          <w:p w14:paraId="7136AFD8" w14:textId="77777777" w:rsidR="00245CBF" w:rsidRPr="00870621" w:rsidRDefault="00245CBF" w:rsidP="00514011">
            <w:r>
              <w:rPr>
                <w:rFonts w:ascii="Calibri" w:hAnsi="Calibri" w:cs="Calibri"/>
                <w:color w:val="000000"/>
              </w:rPr>
              <w:t>0.40</w:t>
            </w:r>
          </w:p>
        </w:tc>
        <w:tc>
          <w:tcPr>
            <w:tcW w:w="960" w:type="dxa"/>
            <w:noWrap/>
            <w:vAlign w:val="bottom"/>
            <w:hideMark/>
          </w:tcPr>
          <w:p w14:paraId="5A04EBE6" w14:textId="77777777" w:rsidR="00245CBF" w:rsidRPr="00870621" w:rsidRDefault="00245CBF" w:rsidP="00514011">
            <w:r>
              <w:rPr>
                <w:rFonts w:ascii="Calibri" w:hAnsi="Calibri" w:cs="Calibri"/>
                <w:color w:val="000000"/>
              </w:rPr>
              <w:t>0.40</w:t>
            </w:r>
          </w:p>
        </w:tc>
        <w:tc>
          <w:tcPr>
            <w:tcW w:w="960" w:type="dxa"/>
            <w:noWrap/>
            <w:vAlign w:val="bottom"/>
            <w:hideMark/>
          </w:tcPr>
          <w:p w14:paraId="09DACF45" w14:textId="77777777" w:rsidR="00245CBF" w:rsidRPr="00870621" w:rsidRDefault="00245CBF" w:rsidP="00514011">
            <w:r>
              <w:rPr>
                <w:rFonts w:ascii="Calibri" w:hAnsi="Calibri" w:cs="Calibri"/>
                <w:color w:val="000000"/>
              </w:rPr>
              <w:t>0.31</w:t>
            </w:r>
          </w:p>
        </w:tc>
        <w:tc>
          <w:tcPr>
            <w:tcW w:w="960" w:type="dxa"/>
            <w:noWrap/>
            <w:vAlign w:val="bottom"/>
            <w:hideMark/>
          </w:tcPr>
          <w:p w14:paraId="2A4E2F15" w14:textId="77777777" w:rsidR="00245CBF" w:rsidRPr="00870621" w:rsidRDefault="00245CBF" w:rsidP="00514011">
            <w:r>
              <w:rPr>
                <w:rFonts w:ascii="Calibri" w:hAnsi="Calibri" w:cs="Calibri"/>
                <w:color w:val="000000"/>
              </w:rPr>
              <w:t>-0.10</w:t>
            </w:r>
          </w:p>
        </w:tc>
        <w:tc>
          <w:tcPr>
            <w:tcW w:w="960" w:type="dxa"/>
            <w:noWrap/>
            <w:vAlign w:val="bottom"/>
            <w:hideMark/>
          </w:tcPr>
          <w:p w14:paraId="14710821" w14:textId="77777777" w:rsidR="00245CBF" w:rsidRPr="00870621" w:rsidRDefault="00245CBF" w:rsidP="00514011">
            <w:r>
              <w:rPr>
                <w:rFonts w:ascii="Calibri" w:hAnsi="Calibri" w:cs="Calibri"/>
                <w:color w:val="000000"/>
              </w:rPr>
              <w:t>0.93</w:t>
            </w:r>
          </w:p>
        </w:tc>
        <w:tc>
          <w:tcPr>
            <w:tcW w:w="960" w:type="dxa"/>
            <w:noWrap/>
            <w:vAlign w:val="bottom"/>
            <w:hideMark/>
          </w:tcPr>
          <w:p w14:paraId="4F51A91D" w14:textId="77777777" w:rsidR="00245CBF" w:rsidRPr="00870621" w:rsidRDefault="00245CBF" w:rsidP="00514011">
            <w:r>
              <w:rPr>
                <w:rFonts w:ascii="Calibri" w:hAnsi="Calibri" w:cs="Calibri"/>
                <w:color w:val="000000"/>
              </w:rPr>
              <w:t>1.00</w:t>
            </w:r>
          </w:p>
        </w:tc>
        <w:tc>
          <w:tcPr>
            <w:tcW w:w="1008" w:type="dxa"/>
            <w:noWrap/>
            <w:vAlign w:val="bottom"/>
            <w:hideMark/>
          </w:tcPr>
          <w:p w14:paraId="0AD1902F" w14:textId="77777777" w:rsidR="00245CBF" w:rsidRPr="00870621" w:rsidRDefault="00245CBF" w:rsidP="00514011">
            <w:r>
              <w:rPr>
                <w:rFonts w:ascii="Calibri" w:hAnsi="Calibri" w:cs="Calibri"/>
                <w:color w:val="000000"/>
              </w:rPr>
              <w:t>1817.20</w:t>
            </w:r>
          </w:p>
        </w:tc>
        <w:tc>
          <w:tcPr>
            <w:tcW w:w="960" w:type="dxa"/>
            <w:noWrap/>
            <w:vAlign w:val="bottom"/>
            <w:hideMark/>
          </w:tcPr>
          <w:p w14:paraId="24951BF7" w14:textId="77777777" w:rsidR="00245CBF" w:rsidRPr="00870621" w:rsidRDefault="00245CBF" w:rsidP="00514011">
            <w:r>
              <w:rPr>
                <w:rFonts w:ascii="Calibri" w:hAnsi="Calibri" w:cs="Calibri"/>
                <w:color w:val="000000"/>
              </w:rPr>
              <w:t>2445.80</w:t>
            </w:r>
          </w:p>
        </w:tc>
      </w:tr>
      <w:tr w:rsidR="00245CBF" w:rsidRPr="00870621" w14:paraId="37AC5EC5" w14:textId="77777777" w:rsidTr="00514011">
        <w:trPr>
          <w:trHeight w:val="288"/>
        </w:trPr>
        <w:tc>
          <w:tcPr>
            <w:tcW w:w="1354" w:type="dxa"/>
            <w:noWrap/>
            <w:vAlign w:val="bottom"/>
            <w:hideMark/>
          </w:tcPr>
          <w:p w14:paraId="520A1D02" w14:textId="77777777" w:rsidR="00245CBF" w:rsidRPr="008727D0" w:rsidRDefault="00245CBF" w:rsidP="00514011">
            <w:pPr>
              <w:rPr>
                <w:b/>
                <w:bCs/>
              </w:rPr>
            </w:pPr>
            <w:r w:rsidRPr="00E92F0B">
              <w:rPr>
                <w:rFonts w:ascii="Calibri" w:hAnsi="Calibri" w:cs="Calibri"/>
                <w:b/>
                <w:bCs/>
                <w:color w:val="000000"/>
              </w:rPr>
              <w:t>Drought</w:t>
            </w:r>
          </w:p>
        </w:tc>
        <w:tc>
          <w:tcPr>
            <w:tcW w:w="960" w:type="dxa"/>
            <w:noWrap/>
            <w:vAlign w:val="bottom"/>
            <w:hideMark/>
          </w:tcPr>
          <w:p w14:paraId="6907C0A6" w14:textId="77777777" w:rsidR="00245CBF" w:rsidRPr="00870621" w:rsidRDefault="00245CBF" w:rsidP="00514011">
            <w:r>
              <w:rPr>
                <w:rFonts w:ascii="Calibri" w:hAnsi="Calibri" w:cs="Calibri"/>
                <w:color w:val="000000"/>
              </w:rPr>
              <w:t>0.07</w:t>
            </w:r>
          </w:p>
        </w:tc>
        <w:tc>
          <w:tcPr>
            <w:tcW w:w="960" w:type="dxa"/>
            <w:noWrap/>
            <w:vAlign w:val="bottom"/>
            <w:hideMark/>
          </w:tcPr>
          <w:p w14:paraId="697681DC" w14:textId="77777777" w:rsidR="00245CBF" w:rsidRPr="00870621" w:rsidRDefault="00245CBF" w:rsidP="00514011">
            <w:r>
              <w:rPr>
                <w:rFonts w:ascii="Calibri" w:hAnsi="Calibri" w:cs="Calibri"/>
                <w:color w:val="000000"/>
              </w:rPr>
              <w:t>0.05</w:t>
            </w:r>
          </w:p>
        </w:tc>
        <w:tc>
          <w:tcPr>
            <w:tcW w:w="960" w:type="dxa"/>
            <w:noWrap/>
            <w:vAlign w:val="bottom"/>
            <w:hideMark/>
          </w:tcPr>
          <w:p w14:paraId="0260C1CC" w14:textId="77777777" w:rsidR="00245CBF" w:rsidRPr="00870621" w:rsidRDefault="00245CBF" w:rsidP="00514011">
            <w:r>
              <w:rPr>
                <w:rFonts w:ascii="Calibri" w:hAnsi="Calibri" w:cs="Calibri"/>
                <w:color w:val="000000"/>
              </w:rPr>
              <w:t>0.23</w:t>
            </w:r>
          </w:p>
        </w:tc>
        <w:tc>
          <w:tcPr>
            <w:tcW w:w="960" w:type="dxa"/>
            <w:noWrap/>
            <w:vAlign w:val="bottom"/>
            <w:hideMark/>
          </w:tcPr>
          <w:p w14:paraId="54F75FA9" w14:textId="77777777" w:rsidR="00245CBF" w:rsidRPr="00870621" w:rsidRDefault="00245CBF" w:rsidP="00514011">
            <w:r>
              <w:rPr>
                <w:rFonts w:ascii="Calibri" w:hAnsi="Calibri" w:cs="Calibri"/>
                <w:color w:val="000000"/>
              </w:rPr>
              <w:t>-0.31</w:t>
            </w:r>
          </w:p>
        </w:tc>
        <w:tc>
          <w:tcPr>
            <w:tcW w:w="960" w:type="dxa"/>
            <w:noWrap/>
            <w:vAlign w:val="bottom"/>
            <w:hideMark/>
          </w:tcPr>
          <w:p w14:paraId="311DCB36" w14:textId="77777777" w:rsidR="00245CBF" w:rsidRPr="00870621" w:rsidRDefault="00245CBF" w:rsidP="00514011">
            <w:r>
              <w:rPr>
                <w:rFonts w:ascii="Calibri" w:hAnsi="Calibri" w:cs="Calibri"/>
                <w:color w:val="000000"/>
              </w:rPr>
              <w:t>0.45</w:t>
            </w:r>
          </w:p>
        </w:tc>
        <w:tc>
          <w:tcPr>
            <w:tcW w:w="960" w:type="dxa"/>
            <w:noWrap/>
            <w:vAlign w:val="bottom"/>
            <w:hideMark/>
          </w:tcPr>
          <w:p w14:paraId="5F09A7EA" w14:textId="77777777" w:rsidR="00245CBF" w:rsidRPr="00870621" w:rsidRDefault="00245CBF" w:rsidP="00514011">
            <w:r>
              <w:rPr>
                <w:rFonts w:ascii="Calibri" w:hAnsi="Calibri" w:cs="Calibri"/>
                <w:color w:val="000000"/>
              </w:rPr>
              <w:t>1.00</w:t>
            </w:r>
          </w:p>
        </w:tc>
        <w:tc>
          <w:tcPr>
            <w:tcW w:w="1008" w:type="dxa"/>
            <w:noWrap/>
            <w:vAlign w:val="bottom"/>
            <w:hideMark/>
          </w:tcPr>
          <w:p w14:paraId="107B98EC" w14:textId="77777777" w:rsidR="00245CBF" w:rsidRPr="00870621" w:rsidRDefault="00245CBF" w:rsidP="00514011">
            <w:r>
              <w:rPr>
                <w:rFonts w:ascii="Calibri" w:hAnsi="Calibri" w:cs="Calibri"/>
                <w:color w:val="000000"/>
              </w:rPr>
              <w:t>1962.79</w:t>
            </w:r>
          </w:p>
        </w:tc>
        <w:tc>
          <w:tcPr>
            <w:tcW w:w="960" w:type="dxa"/>
            <w:noWrap/>
            <w:vAlign w:val="bottom"/>
            <w:hideMark/>
          </w:tcPr>
          <w:p w14:paraId="70A65233" w14:textId="77777777" w:rsidR="00245CBF" w:rsidRPr="00870621" w:rsidRDefault="00245CBF" w:rsidP="00514011">
            <w:r>
              <w:rPr>
                <w:rFonts w:ascii="Calibri" w:hAnsi="Calibri" w:cs="Calibri"/>
                <w:color w:val="000000"/>
              </w:rPr>
              <w:t>2208.44</w:t>
            </w:r>
          </w:p>
        </w:tc>
      </w:tr>
      <w:tr w:rsidR="00245CBF" w:rsidRPr="00870621" w14:paraId="757EC12D" w14:textId="77777777" w:rsidTr="00514011">
        <w:trPr>
          <w:trHeight w:val="288"/>
        </w:trPr>
        <w:tc>
          <w:tcPr>
            <w:tcW w:w="1354" w:type="dxa"/>
            <w:noWrap/>
            <w:vAlign w:val="bottom"/>
            <w:hideMark/>
          </w:tcPr>
          <w:p w14:paraId="6ABC894D" w14:textId="77777777" w:rsidR="00245CBF" w:rsidRPr="008727D0" w:rsidRDefault="00245CBF" w:rsidP="00514011">
            <w:pPr>
              <w:rPr>
                <w:b/>
                <w:bCs/>
              </w:rPr>
            </w:pPr>
            <w:r w:rsidRPr="00E92F0B">
              <w:rPr>
                <w:rFonts w:ascii="Calibri" w:hAnsi="Calibri" w:cs="Calibri"/>
                <w:b/>
                <w:bCs/>
                <w:color w:val="000000"/>
              </w:rPr>
              <w:t>Site Dryness</w:t>
            </w:r>
          </w:p>
        </w:tc>
        <w:tc>
          <w:tcPr>
            <w:tcW w:w="960" w:type="dxa"/>
            <w:noWrap/>
            <w:vAlign w:val="bottom"/>
            <w:hideMark/>
          </w:tcPr>
          <w:p w14:paraId="5DEC31BA" w14:textId="77777777" w:rsidR="00245CBF" w:rsidRPr="00870621" w:rsidRDefault="00245CBF" w:rsidP="00514011">
            <w:r>
              <w:rPr>
                <w:rFonts w:ascii="Calibri" w:hAnsi="Calibri" w:cs="Calibri"/>
                <w:color w:val="000000"/>
              </w:rPr>
              <w:t>0.80</w:t>
            </w:r>
          </w:p>
        </w:tc>
        <w:tc>
          <w:tcPr>
            <w:tcW w:w="960" w:type="dxa"/>
            <w:noWrap/>
            <w:vAlign w:val="bottom"/>
            <w:hideMark/>
          </w:tcPr>
          <w:p w14:paraId="493C95D8" w14:textId="77777777" w:rsidR="00245CBF" w:rsidRPr="00870621" w:rsidRDefault="00245CBF" w:rsidP="00514011">
            <w:r>
              <w:rPr>
                <w:rFonts w:ascii="Calibri" w:hAnsi="Calibri" w:cs="Calibri"/>
                <w:color w:val="000000"/>
              </w:rPr>
              <w:t>0.80</w:t>
            </w:r>
          </w:p>
        </w:tc>
        <w:tc>
          <w:tcPr>
            <w:tcW w:w="960" w:type="dxa"/>
            <w:noWrap/>
            <w:vAlign w:val="bottom"/>
            <w:hideMark/>
          </w:tcPr>
          <w:p w14:paraId="344D612D" w14:textId="77777777" w:rsidR="00245CBF" w:rsidRPr="00870621" w:rsidRDefault="00245CBF" w:rsidP="00514011">
            <w:r>
              <w:rPr>
                <w:rFonts w:ascii="Calibri" w:hAnsi="Calibri" w:cs="Calibri"/>
                <w:color w:val="000000"/>
              </w:rPr>
              <w:t>0.31</w:t>
            </w:r>
          </w:p>
        </w:tc>
        <w:tc>
          <w:tcPr>
            <w:tcW w:w="960" w:type="dxa"/>
            <w:noWrap/>
            <w:vAlign w:val="bottom"/>
            <w:hideMark/>
          </w:tcPr>
          <w:p w14:paraId="1795CFCB" w14:textId="77777777" w:rsidR="00245CBF" w:rsidRPr="00870621" w:rsidRDefault="00245CBF" w:rsidP="00514011">
            <w:r>
              <w:rPr>
                <w:rFonts w:ascii="Calibri" w:hAnsi="Calibri" w:cs="Calibri"/>
                <w:color w:val="000000"/>
              </w:rPr>
              <w:t>0.31</w:t>
            </w:r>
          </w:p>
        </w:tc>
        <w:tc>
          <w:tcPr>
            <w:tcW w:w="960" w:type="dxa"/>
            <w:noWrap/>
            <w:vAlign w:val="bottom"/>
            <w:hideMark/>
          </w:tcPr>
          <w:p w14:paraId="69516D6B" w14:textId="77777777" w:rsidR="00245CBF" w:rsidRPr="00870621" w:rsidRDefault="00245CBF" w:rsidP="00514011">
            <w:r>
              <w:rPr>
                <w:rFonts w:ascii="Calibri" w:hAnsi="Calibri" w:cs="Calibri"/>
                <w:color w:val="000000"/>
              </w:rPr>
              <w:t>1.33</w:t>
            </w:r>
          </w:p>
        </w:tc>
        <w:tc>
          <w:tcPr>
            <w:tcW w:w="960" w:type="dxa"/>
            <w:noWrap/>
            <w:vAlign w:val="bottom"/>
            <w:hideMark/>
          </w:tcPr>
          <w:p w14:paraId="73DF976E" w14:textId="77777777" w:rsidR="00245CBF" w:rsidRPr="00870621" w:rsidRDefault="00245CBF" w:rsidP="00514011">
            <w:r>
              <w:rPr>
                <w:rFonts w:ascii="Calibri" w:hAnsi="Calibri" w:cs="Calibri"/>
                <w:color w:val="000000"/>
              </w:rPr>
              <w:t>1.00</w:t>
            </w:r>
          </w:p>
        </w:tc>
        <w:tc>
          <w:tcPr>
            <w:tcW w:w="1008" w:type="dxa"/>
            <w:noWrap/>
            <w:vAlign w:val="bottom"/>
            <w:hideMark/>
          </w:tcPr>
          <w:p w14:paraId="63C156F0" w14:textId="77777777" w:rsidR="00245CBF" w:rsidRPr="00870621" w:rsidRDefault="00245CBF" w:rsidP="00514011">
            <w:r>
              <w:rPr>
                <w:rFonts w:ascii="Calibri" w:hAnsi="Calibri" w:cs="Calibri"/>
                <w:color w:val="000000"/>
              </w:rPr>
              <w:t>1735.81</w:t>
            </w:r>
          </w:p>
        </w:tc>
        <w:tc>
          <w:tcPr>
            <w:tcW w:w="960" w:type="dxa"/>
            <w:noWrap/>
            <w:vAlign w:val="bottom"/>
            <w:hideMark/>
          </w:tcPr>
          <w:p w14:paraId="0B311852" w14:textId="77777777" w:rsidR="00245CBF" w:rsidRPr="00870621" w:rsidRDefault="00245CBF" w:rsidP="00514011">
            <w:r>
              <w:rPr>
                <w:rFonts w:ascii="Calibri" w:hAnsi="Calibri" w:cs="Calibri"/>
                <w:color w:val="000000"/>
              </w:rPr>
              <w:t>2291.06</w:t>
            </w:r>
          </w:p>
        </w:tc>
      </w:tr>
      <w:tr w:rsidR="00245CBF" w:rsidRPr="00870621" w14:paraId="014C5D81" w14:textId="77777777" w:rsidTr="00514011">
        <w:trPr>
          <w:trHeight w:val="288"/>
        </w:trPr>
        <w:tc>
          <w:tcPr>
            <w:tcW w:w="1354" w:type="dxa"/>
            <w:noWrap/>
            <w:vAlign w:val="bottom"/>
            <w:hideMark/>
          </w:tcPr>
          <w:p w14:paraId="1AC5CED1" w14:textId="77777777" w:rsidR="00245CBF" w:rsidRPr="008727D0" w:rsidRDefault="00245CBF" w:rsidP="00514011">
            <w:pPr>
              <w:rPr>
                <w:b/>
                <w:bCs/>
              </w:rPr>
            </w:pPr>
            <w:r w:rsidRPr="00E92F0B">
              <w:rPr>
                <w:rFonts w:ascii="Calibri" w:hAnsi="Calibri" w:cs="Calibri"/>
                <w:b/>
                <w:bCs/>
                <w:color w:val="000000"/>
              </w:rPr>
              <w:t>DBH x Fire</w:t>
            </w:r>
          </w:p>
        </w:tc>
        <w:tc>
          <w:tcPr>
            <w:tcW w:w="960" w:type="dxa"/>
            <w:noWrap/>
            <w:vAlign w:val="bottom"/>
            <w:hideMark/>
          </w:tcPr>
          <w:p w14:paraId="319BD7F5" w14:textId="77777777" w:rsidR="00245CBF" w:rsidRPr="00870621" w:rsidRDefault="00245CBF" w:rsidP="00514011">
            <w:r>
              <w:rPr>
                <w:rFonts w:ascii="Calibri" w:hAnsi="Calibri" w:cs="Calibri"/>
                <w:color w:val="000000"/>
              </w:rPr>
              <w:t>0.37</w:t>
            </w:r>
          </w:p>
        </w:tc>
        <w:tc>
          <w:tcPr>
            <w:tcW w:w="960" w:type="dxa"/>
            <w:noWrap/>
            <w:vAlign w:val="bottom"/>
            <w:hideMark/>
          </w:tcPr>
          <w:p w14:paraId="42B8960A" w14:textId="77777777" w:rsidR="00245CBF" w:rsidRPr="00870621" w:rsidRDefault="00245CBF" w:rsidP="00514011">
            <w:r>
              <w:rPr>
                <w:rFonts w:ascii="Calibri" w:hAnsi="Calibri" w:cs="Calibri"/>
                <w:color w:val="000000"/>
              </w:rPr>
              <w:t>0.42</w:t>
            </w:r>
          </w:p>
        </w:tc>
        <w:tc>
          <w:tcPr>
            <w:tcW w:w="960" w:type="dxa"/>
            <w:noWrap/>
            <w:vAlign w:val="bottom"/>
            <w:hideMark/>
          </w:tcPr>
          <w:p w14:paraId="3E60D4C6" w14:textId="77777777" w:rsidR="00245CBF" w:rsidRPr="00870621" w:rsidRDefault="00245CBF" w:rsidP="00514011">
            <w:r>
              <w:rPr>
                <w:rFonts w:ascii="Calibri" w:hAnsi="Calibri" w:cs="Calibri"/>
                <w:color w:val="000000"/>
              </w:rPr>
              <w:t>2.14</w:t>
            </w:r>
          </w:p>
        </w:tc>
        <w:tc>
          <w:tcPr>
            <w:tcW w:w="960" w:type="dxa"/>
            <w:noWrap/>
            <w:vAlign w:val="bottom"/>
            <w:hideMark/>
          </w:tcPr>
          <w:p w14:paraId="23CF9349" w14:textId="77777777" w:rsidR="00245CBF" w:rsidRPr="00870621" w:rsidRDefault="00245CBF" w:rsidP="00514011">
            <w:r>
              <w:rPr>
                <w:rFonts w:ascii="Calibri" w:hAnsi="Calibri" w:cs="Calibri"/>
                <w:color w:val="000000"/>
              </w:rPr>
              <w:t>-3.18</w:t>
            </w:r>
          </w:p>
        </w:tc>
        <w:tc>
          <w:tcPr>
            <w:tcW w:w="960" w:type="dxa"/>
            <w:noWrap/>
            <w:vAlign w:val="bottom"/>
            <w:hideMark/>
          </w:tcPr>
          <w:p w14:paraId="6D522BD0" w14:textId="77777777" w:rsidR="00245CBF" w:rsidRPr="00870621" w:rsidRDefault="00245CBF" w:rsidP="00514011">
            <w:r>
              <w:rPr>
                <w:rFonts w:ascii="Calibri" w:hAnsi="Calibri" w:cs="Calibri"/>
                <w:color w:val="000000"/>
              </w:rPr>
              <w:t>3.86</w:t>
            </w:r>
          </w:p>
        </w:tc>
        <w:tc>
          <w:tcPr>
            <w:tcW w:w="960" w:type="dxa"/>
            <w:noWrap/>
            <w:vAlign w:val="bottom"/>
            <w:hideMark/>
          </w:tcPr>
          <w:p w14:paraId="0467B1AB" w14:textId="77777777" w:rsidR="00245CBF" w:rsidRPr="00870621" w:rsidRDefault="00245CBF" w:rsidP="00514011">
            <w:r>
              <w:rPr>
                <w:rFonts w:ascii="Calibri" w:hAnsi="Calibri" w:cs="Calibri"/>
                <w:color w:val="000000"/>
              </w:rPr>
              <w:t>1.00</w:t>
            </w:r>
          </w:p>
        </w:tc>
        <w:tc>
          <w:tcPr>
            <w:tcW w:w="1008" w:type="dxa"/>
            <w:noWrap/>
            <w:vAlign w:val="bottom"/>
            <w:hideMark/>
          </w:tcPr>
          <w:p w14:paraId="19179E34" w14:textId="77777777" w:rsidR="00245CBF" w:rsidRPr="00870621" w:rsidRDefault="00245CBF" w:rsidP="00514011">
            <w:r>
              <w:rPr>
                <w:rFonts w:ascii="Calibri" w:hAnsi="Calibri" w:cs="Calibri"/>
                <w:color w:val="000000"/>
              </w:rPr>
              <w:t>1513.14</w:t>
            </w:r>
          </w:p>
        </w:tc>
        <w:tc>
          <w:tcPr>
            <w:tcW w:w="960" w:type="dxa"/>
            <w:noWrap/>
            <w:vAlign w:val="bottom"/>
            <w:hideMark/>
          </w:tcPr>
          <w:p w14:paraId="3A1CE365" w14:textId="77777777" w:rsidR="00245CBF" w:rsidRPr="00870621" w:rsidRDefault="00245CBF" w:rsidP="00514011">
            <w:r>
              <w:rPr>
                <w:rFonts w:ascii="Calibri" w:hAnsi="Calibri" w:cs="Calibri"/>
                <w:color w:val="000000"/>
              </w:rPr>
              <w:t>2242.98</w:t>
            </w:r>
          </w:p>
        </w:tc>
      </w:tr>
      <w:tr w:rsidR="00245CBF" w:rsidRPr="00870621" w14:paraId="4DFDF71B" w14:textId="77777777" w:rsidTr="00514011">
        <w:trPr>
          <w:trHeight w:val="288"/>
        </w:trPr>
        <w:tc>
          <w:tcPr>
            <w:tcW w:w="1354" w:type="dxa"/>
            <w:noWrap/>
            <w:vAlign w:val="bottom"/>
            <w:hideMark/>
          </w:tcPr>
          <w:p w14:paraId="69ABE019" w14:textId="77777777" w:rsidR="00245CBF" w:rsidRPr="008727D0" w:rsidRDefault="00245CBF" w:rsidP="00514011">
            <w:pPr>
              <w:rPr>
                <w:b/>
                <w:bCs/>
              </w:rPr>
            </w:pPr>
            <w:r w:rsidRPr="00E92F0B">
              <w:rPr>
                <w:rFonts w:ascii="Calibri" w:hAnsi="Calibri" w:cs="Calibri"/>
                <w:b/>
                <w:bCs/>
                <w:color w:val="000000"/>
              </w:rPr>
              <w:t>DBH^2 x Fire</w:t>
            </w:r>
          </w:p>
        </w:tc>
        <w:tc>
          <w:tcPr>
            <w:tcW w:w="960" w:type="dxa"/>
            <w:noWrap/>
            <w:vAlign w:val="bottom"/>
            <w:hideMark/>
          </w:tcPr>
          <w:p w14:paraId="01C10ECE" w14:textId="77777777" w:rsidR="00245CBF" w:rsidRPr="00870621" w:rsidRDefault="00245CBF" w:rsidP="00514011">
            <w:r>
              <w:rPr>
                <w:rFonts w:ascii="Calibri" w:hAnsi="Calibri" w:cs="Calibri"/>
                <w:color w:val="000000"/>
              </w:rPr>
              <w:t>0.04</w:t>
            </w:r>
          </w:p>
        </w:tc>
        <w:tc>
          <w:tcPr>
            <w:tcW w:w="960" w:type="dxa"/>
            <w:noWrap/>
            <w:vAlign w:val="bottom"/>
            <w:hideMark/>
          </w:tcPr>
          <w:p w14:paraId="6661AD1B" w14:textId="77777777" w:rsidR="00245CBF" w:rsidRPr="00870621" w:rsidRDefault="00245CBF" w:rsidP="00514011">
            <w:r>
              <w:rPr>
                <w:rFonts w:ascii="Calibri" w:hAnsi="Calibri" w:cs="Calibri"/>
                <w:color w:val="000000"/>
              </w:rPr>
              <w:t>0.02</w:t>
            </w:r>
          </w:p>
        </w:tc>
        <w:tc>
          <w:tcPr>
            <w:tcW w:w="960" w:type="dxa"/>
            <w:noWrap/>
            <w:vAlign w:val="bottom"/>
            <w:hideMark/>
          </w:tcPr>
          <w:p w14:paraId="4C3ACE76" w14:textId="77777777" w:rsidR="00245CBF" w:rsidRPr="00870621" w:rsidRDefault="00245CBF" w:rsidP="00514011">
            <w:r>
              <w:rPr>
                <w:rFonts w:ascii="Calibri" w:hAnsi="Calibri" w:cs="Calibri"/>
                <w:color w:val="000000"/>
              </w:rPr>
              <w:t>0.91</w:t>
            </w:r>
          </w:p>
        </w:tc>
        <w:tc>
          <w:tcPr>
            <w:tcW w:w="960" w:type="dxa"/>
            <w:noWrap/>
            <w:vAlign w:val="bottom"/>
            <w:hideMark/>
          </w:tcPr>
          <w:p w14:paraId="070F53B2" w14:textId="77777777" w:rsidR="00245CBF" w:rsidRPr="00870621" w:rsidRDefault="00245CBF" w:rsidP="00514011">
            <w:r>
              <w:rPr>
                <w:rFonts w:ascii="Calibri" w:hAnsi="Calibri" w:cs="Calibri"/>
                <w:color w:val="000000"/>
              </w:rPr>
              <w:t>-1.42</w:t>
            </w:r>
          </w:p>
        </w:tc>
        <w:tc>
          <w:tcPr>
            <w:tcW w:w="960" w:type="dxa"/>
            <w:noWrap/>
            <w:vAlign w:val="bottom"/>
            <w:hideMark/>
          </w:tcPr>
          <w:p w14:paraId="720A8A6F" w14:textId="77777777" w:rsidR="00245CBF" w:rsidRPr="00870621" w:rsidRDefault="00245CBF" w:rsidP="00514011">
            <w:r>
              <w:rPr>
                <w:rFonts w:ascii="Calibri" w:hAnsi="Calibri" w:cs="Calibri"/>
                <w:color w:val="000000"/>
              </w:rPr>
              <w:t>1.54</w:t>
            </w:r>
          </w:p>
        </w:tc>
        <w:tc>
          <w:tcPr>
            <w:tcW w:w="960" w:type="dxa"/>
            <w:noWrap/>
            <w:vAlign w:val="bottom"/>
            <w:hideMark/>
          </w:tcPr>
          <w:p w14:paraId="196DBC10" w14:textId="77777777" w:rsidR="00245CBF" w:rsidRPr="00870621" w:rsidRDefault="00245CBF" w:rsidP="00514011">
            <w:r>
              <w:rPr>
                <w:rFonts w:ascii="Calibri" w:hAnsi="Calibri" w:cs="Calibri"/>
                <w:color w:val="000000"/>
              </w:rPr>
              <w:t>1.00</w:t>
            </w:r>
          </w:p>
        </w:tc>
        <w:tc>
          <w:tcPr>
            <w:tcW w:w="1008" w:type="dxa"/>
            <w:noWrap/>
            <w:vAlign w:val="bottom"/>
            <w:hideMark/>
          </w:tcPr>
          <w:p w14:paraId="21D46F7B" w14:textId="77777777" w:rsidR="00245CBF" w:rsidRPr="00870621" w:rsidRDefault="00245CBF" w:rsidP="00514011">
            <w:r>
              <w:rPr>
                <w:rFonts w:ascii="Calibri" w:hAnsi="Calibri" w:cs="Calibri"/>
                <w:color w:val="000000"/>
              </w:rPr>
              <w:t>1618.22</w:t>
            </w:r>
          </w:p>
        </w:tc>
        <w:tc>
          <w:tcPr>
            <w:tcW w:w="960" w:type="dxa"/>
            <w:noWrap/>
            <w:vAlign w:val="bottom"/>
            <w:hideMark/>
          </w:tcPr>
          <w:p w14:paraId="6DC587F7" w14:textId="77777777" w:rsidR="00245CBF" w:rsidRPr="00870621" w:rsidRDefault="00245CBF" w:rsidP="00514011">
            <w:r>
              <w:rPr>
                <w:rFonts w:ascii="Calibri" w:hAnsi="Calibri" w:cs="Calibri"/>
                <w:color w:val="000000"/>
              </w:rPr>
              <w:t>2513.76</w:t>
            </w:r>
          </w:p>
        </w:tc>
      </w:tr>
      <w:tr w:rsidR="00245CBF" w:rsidRPr="00870621" w14:paraId="2614448B" w14:textId="77777777" w:rsidTr="00514011">
        <w:trPr>
          <w:trHeight w:val="288"/>
        </w:trPr>
        <w:tc>
          <w:tcPr>
            <w:tcW w:w="1354" w:type="dxa"/>
            <w:noWrap/>
            <w:vAlign w:val="bottom"/>
            <w:hideMark/>
          </w:tcPr>
          <w:p w14:paraId="22FDA1B3" w14:textId="77777777" w:rsidR="00245CBF" w:rsidRPr="008727D0" w:rsidRDefault="00245CBF" w:rsidP="00514011">
            <w:pPr>
              <w:rPr>
                <w:b/>
                <w:bCs/>
              </w:rPr>
            </w:pPr>
            <w:r w:rsidRPr="00E92F0B">
              <w:rPr>
                <w:rFonts w:ascii="Calibri" w:hAnsi="Calibri" w:cs="Calibri"/>
                <w:b/>
                <w:bCs/>
                <w:color w:val="000000"/>
              </w:rPr>
              <w:t>DBH x WPBR</w:t>
            </w:r>
          </w:p>
        </w:tc>
        <w:tc>
          <w:tcPr>
            <w:tcW w:w="960" w:type="dxa"/>
            <w:noWrap/>
            <w:vAlign w:val="bottom"/>
            <w:hideMark/>
          </w:tcPr>
          <w:p w14:paraId="7731102A" w14:textId="77777777" w:rsidR="00245CBF" w:rsidRPr="00870621" w:rsidRDefault="00245CBF" w:rsidP="00514011">
            <w:r>
              <w:rPr>
                <w:rFonts w:ascii="Calibri" w:hAnsi="Calibri" w:cs="Calibri"/>
                <w:color w:val="000000"/>
              </w:rPr>
              <w:t>4.95</w:t>
            </w:r>
          </w:p>
        </w:tc>
        <w:tc>
          <w:tcPr>
            <w:tcW w:w="960" w:type="dxa"/>
            <w:noWrap/>
            <w:vAlign w:val="bottom"/>
            <w:hideMark/>
          </w:tcPr>
          <w:p w14:paraId="304607AE" w14:textId="77777777" w:rsidR="00245CBF" w:rsidRPr="00870621" w:rsidRDefault="00245CBF" w:rsidP="00514011">
            <w:r>
              <w:rPr>
                <w:rFonts w:ascii="Calibri" w:hAnsi="Calibri" w:cs="Calibri"/>
                <w:color w:val="000000"/>
              </w:rPr>
              <w:t>4.84</w:t>
            </w:r>
          </w:p>
        </w:tc>
        <w:tc>
          <w:tcPr>
            <w:tcW w:w="960" w:type="dxa"/>
            <w:noWrap/>
            <w:vAlign w:val="bottom"/>
            <w:hideMark/>
          </w:tcPr>
          <w:p w14:paraId="09A171C2" w14:textId="77777777" w:rsidR="00245CBF" w:rsidRPr="00870621" w:rsidRDefault="00245CBF" w:rsidP="00514011">
            <w:r>
              <w:rPr>
                <w:rFonts w:ascii="Calibri" w:hAnsi="Calibri" w:cs="Calibri"/>
                <w:color w:val="000000"/>
              </w:rPr>
              <w:t>2.62</w:t>
            </w:r>
          </w:p>
        </w:tc>
        <w:tc>
          <w:tcPr>
            <w:tcW w:w="960" w:type="dxa"/>
            <w:noWrap/>
            <w:vAlign w:val="bottom"/>
            <w:hideMark/>
          </w:tcPr>
          <w:p w14:paraId="1195E743" w14:textId="77777777" w:rsidR="00245CBF" w:rsidRPr="00870621" w:rsidRDefault="00245CBF" w:rsidP="00514011">
            <w:r>
              <w:rPr>
                <w:rFonts w:ascii="Calibri" w:hAnsi="Calibri" w:cs="Calibri"/>
                <w:color w:val="000000"/>
              </w:rPr>
              <w:t>0.80</w:t>
            </w:r>
          </w:p>
        </w:tc>
        <w:tc>
          <w:tcPr>
            <w:tcW w:w="960" w:type="dxa"/>
            <w:noWrap/>
            <w:vAlign w:val="bottom"/>
            <w:hideMark/>
          </w:tcPr>
          <w:p w14:paraId="3ED5A944" w14:textId="77777777" w:rsidR="00245CBF" w:rsidRPr="00870621" w:rsidRDefault="00245CBF" w:rsidP="00514011">
            <w:r>
              <w:rPr>
                <w:rFonts w:ascii="Calibri" w:hAnsi="Calibri" w:cs="Calibri"/>
                <w:color w:val="000000"/>
              </w:rPr>
              <w:t>9.38</w:t>
            </w:r>
          </w:p>
        </w:tc>
        <w:tc>
          <w:tcPr>
            <w:tcW w:w="960" w:type="dxa"/>
            <w:noWrap/>
            <w:vAlign w:val="bottom"/>
            <w:hideMark/>
          </w:tcPr>
          <w:p w14:paraId="25CB6AD3" w14:textId="77777777" w:rsidR="00245CBF" w:rsidRPr="00870621" w:rsidRDefault="00245CBF" w:rsidP="00514011">
            <w:r>
              <w:rPr>
                <w:rFonts w:ascii="Calibri" w:hAnsi="Calibri" w:cs="Calibri"/>
                <w:color w:val="000000"/>
              </w:rPr>
              <w:t>1.00</w:t>
            </w:r>
          </w:p>
        </w:tc>
        <w:tc>
          <w:tcPr>
            <w:tcW w:w="1008" w:type="dxa"/>
            <w:noWrap/>
            <w:vAlign w:val="bottom"/>
            <w:hideMark/>
          </w:tcPr>
          <w:p w14:paraId="07CDE152" w14:textId="77777777" w:rsidR="00245CBF" w:rsidRPr="00870621" w:rsidRDefault="00245CBF" w:rsidP="00514011">
            <w:r>
              <w:rPr>
                <w:rFonts w:ascii="Calibri" w:hAnsi="Calibri" w:cs="Calibri"/>
                <w:color w:val="000000"/>
              </w:rPr>
              <w:t>1667.46</w:t>
            </w:r>
          </w:p>
        </w:tc>
        <w:tc>
          <w:tcPr>
            <w:tcW w:w="960" w:type="dxa"/>
            <w:noWrap/>
            <w:vAlign w:val="bottom"/>
            <w:hideMark/>
          </w:tcPr>
          <w:p w14:paraId="0049B0E7" w14:textId="77777777" w:rsidR="00245CBF" w:rsidRPr="00870621" w:rsidRDefault="00245CBF" w:rsidP="00514011">
            <w:r>
              <w:rPr>
                <w:rFonts w:ascii="Calibri" w:hAnsi="Calibri" w:cs="Calibri"/>
                <w:color w:val="000000"/>
              </w:rPr>
              <w:t>1534.56</w:t>
            </w:r>
          </w:p>
        </w:tc>
      </w:tr>
      <w:tr w:rsidR="00245CBF" w:rsidRPr="00870621" w14:paraId="41C67425" w14:textId="77777777" w:rsidTr="00514011">
        <w:trPr>
          <w:trHeight w:val="288"/>
        </w:trPr>
        <w:tc>
          <w:tcPr>
            <w:tcW w:w="1354" w:type="dxa"/>
            <w:noWrap/>
            <w:vAlign w:val="bottom"/>
            <w:hideMark/>
          </w:tcPr>
          <w:p w14:paraId="72964BEE" w14:textId="77777777" w:rsidR="00245CBF" w:rsidRPr="008727D0" w:rsidRDefault="00245CBF" w:rsidP="00514011">
            <w:pPr>
              <w:rPr>
                <w:b/>
                <w:bCs/>
              </w:rPr>
            </w:pPr>
            <w:r w:rsidRPr="00E92F0B">
              <w:rPr>
                <w:rFonts w:ascii="Calibri" w:hAnsi="Calibri" w:cs="Calibri"/>
                <w:b/>
                <w:bCs/>
                <w:color w:val="000000"/>
              </w:rPr>
              <w:t>DBH^2 x WPBR</w:t>
            </w:r>
          </w:p>
        </w:tc>
        <w:tc>
          <w:tcPr>
            <w:tcW w:w="960" w:type="dxa"/>
            <w:noWrap/>
            <w:vAlign w:val="bottom"/>
            <w:hideMark/>
          </w:tcPr>
          <w:p w14:paraId="0AEBE3F9" w14:textId="77777777" w:rsidR="00245CBF" w:rsidRPr="00870621" w:rsidRDefault="00245CBF" w:rsidP="00514011">
            <w:r>
              <w:rPr>
                <w:rFonts w:ascii="Calibri" w:hAnsi="Calibri" w:cs="Calibri"/>
                <w:color w:val="000000"/>
              </w:rPr>
              <w:t>-2.19</w:t>
            </w:r>
          </w:p>
        </w:tc>
        <w:tc>
          <w:tcPr>
            <w:tcW w:w="960" w:type="dxa"/>
            <w:noWrap/>
            <w:vAlign w:val="bottom"/>
            <w:hideMark/>
          </w:tcPr>
          <w:p w14:paraId="16957A56" w14:textId="77777777" w:rsidR="00245CBF" w:rsidRPr="00870621" w:rsidRDefault="00245CBF" w:rsidP="00514011">
            <w:r>
              <w:rPr>
                <w:rFonts w:ascii="Calibri" w:hAnsi="Calibri" w:cs="Calibri"/>
                <w:color w:val="000000"/>
              </w:rPr>
              <w:t>-2.15</w:t>
            </w:r>
          </w:p>
        </w:tc>
        <w:tc>
          <w:tcPr>
            <w:tcW w:w="960" w:type="dxa"/>
            <w:noWrap/>
            <w:vAlign w:val="bottom"/>
            <w:hideMark/>
          </w:tcPr>
          <w:p w14:paraId="7F82F587" w14:textId="77777777" w:rsidR="00245CBF" w:rsidRPr="00870621" w:rsidRDefault="00245CBF" w:rsidP="00514011">
            <w:r>
              <w:rPr>
                <w:rFonts w:ascii="Calibri" w:hAnsi="Calibri" w:cs="Calibri"/>
                <w:color w:val="000000"/>
              </w:rPr>
              <w:t>1.17</w:t>
            </w:r>
          </w:p>
        </w:tc>
        <w:tc>
          <w:tcPr>
            <w:tcW w:w="960" w:type="dxa"/>
            <w:noWrap/>
            <w:vAlign w:val="bottom"/>
            <w:hideMark/>
          </w:tcPr>
          <w:p w14:paraId="5E123666" w14:textId="77777777" w:rsidR="00245CBF" w:rsidRPr="00870621" w:rsidRDefault="00245CBF" w:rsidP="00514011">
            <w:r>
              <w:rPr>
                <w:rFonts w:ascii="Calibri" w:hAnsi="Calibri" w:cs="Calibri"/>
                <w:color w:val="000000"/>
              </w:rPr>
              <w:t>-4.23</w:t>
            </w:r>
          </w:p>
        </w:tc>
        <w:tc>
          <w:tcPr>
            <w:tcW w:w="960" w:type="dxa"/>
            <w:noWrap/>
            <w:vAlign w:val="bottom"/>
            <w:hideMark/>
          </w:tcPr>
          <w:p w14:paraId="7BBDD8B8" w14:textId="77777777" w:rsidR="00245CBF" w:rsidRPr="00870621" w:rsidRDefault="00245CBF" w:rsidP="00514011">
            <w:r>
              <w:rPr>
                <w:rFonts w:ascii="Calibri" w:hAnsi="Calibri" w:cs="Calibri"/>
                <w:color w:val="000000"/>
              </w:rPr>
              <w:t>-0.34</w:t>
            </w:r>
          </w:p>
        </w:tc>
        <w:tc>
          <w:tcPr>
            <w:tcW w:w="960" w:type="dxa"/>
            <w:noWrap/>
            <w:vAlign w:val="bottom"/>
            <w:hideMark/>
          </w:tcPr>
          <w:p w14:paraId="3D2FF9BD" w14:textId="77777777" w:rsidR="00245CBF" w:rsidRPr="00870621" w:rsidRDefault="00245CBF" w:rsidP="00514011">
            <w:r>
              <w:rPr>
                <w:rFonts w:ascii="Calibri" w:hAnsi="Calibri" w:cs="Calibri"/>
                <w:color w:val="000000"/>
              </w:rPr>
              <w:t>1.00</w:t>
            </w:r>
          </w:p>
        </w:tc>
        <w:tc>
          <w:tcPr>
            <w:tcW w:w="1008" w:type="dxa"/>
            <w:noWrap/>
            <w:vAlign w:val="bottom"/>
            <w:hideMark/>
          </w:tcPr>
          <w:p w14:paraId="748C9AE7" w14:textId="77777777" w:rsidR="00245CBF" w:rsidRPr="00870621" w:rsidRDefault="00245CBF" w:rsidP="00514011">
            <w:r>
              <w:rPr>
                <w:rFonts w:ascii="Calibri" w:hAnsi="Calibri" w:cs="Calibri"/>
                <w:color w:val="000000"/>
              </w:rPr>
              <w:t>1851.86</w:t>
            </w:r>
          </w:p>
        </w:tc>
        <w:tc>
          <w:tcPr>
            <w:tcW w:w="960" w:type="dxa"/>
            <w:noWrap/>
            <w:vAlign w:val="bottom"/>
            <w:hideMark/>
          </w:tcPr>
          <w:p w14:paraId="511F888D" w14:textId="77777777" w:rsidR="00245CBF" w:rsidRPr="00870621" w:rsidRDefault="00245CBF" w:rsidP="00514011">
            <w:r>
              <w:rPr>
                <w:rFonts w:ascii="Calibri" w:hAnsi="Calibri" w:cs="Calibri"/>
                <w:color w:val="000000"/>
              </w:rPr>
              <w:t>2202.04</w:t>
            </w:r>
          </w:p>
        </w:tc>
      </w:tr>
      <w:tr w:rsidR="00245CBF" w:rsidRPr="00870621" w14:paraId="23F8C60A" w14:textId="77777777" w:rsidTr="00514011">
        <w:trPr>
          <w:trHeight w:val="288"/>
        </w:trPr>
        <w:tc>
          <w:tcPr>
            <w:tcW w:w="1354" w:type="dxa"/>
            <w:noWrap/>
            <w:vAlign w:val="bottom"/>
            <w:hideMark/>
          </w:tcPr>
          <w:p w14:paraId="756290FF" w14:textId="77777777" w:rsidR="00245CBF" w:rsidRPr="008727D0" w:rsidRDefault="00245CBF" w:rsidP="00514011">
            <w:pPr>
              <w:rPr>
                <w:b/>
                <w:bCs/>
              </w:rPr>
            </w:pPr>
            <w:r w:rsidRPr="00E92F0B">
              <w:rPr>
                <w:rFonts w:ascii="Calibri" w:hAnsi="Calibri" w:cs="Calibri"/>
                <w:b/>
                <w:bCs/>
                <w:color w:val="000000"/>
              </w:rPr>
              <w:t>DBH x BA</w:t>
            </w:r>
          </w:p>
        </w:tc>
        <w:tc>
          <w:tcPr>
            <w:tcW w:w="960" w:type="dxa"/>
            <w:noWrap/>
            <w:vAlign w:val="bottom"/>
            <w:hideMark/>
          </w:tcPr>
          <w:p w14:paraId="61617381" w14:textId="77777777" w:rsidR="00245CBF" w:rsidRPr="00870621" w:rsidRDefault="00245CBF" w:rsidP="00514011">
            <w:r>
              <w:rPr>
                <w:rFonts w:ascii="Calibri" w:hAnsi="Calibri" w:cs="Calibri"/>
                <w:color w:val="000000"/>
              </w:rPr>
              <w:t>-1.33</w:t>
            </w:r>
          </w:p>
        </w:tc>
        <w:tc>
          <w:tcPr>
            <w:tcW w:w="960" w:type="dxa"/>
            <w:noWrap/>
            <w:vAlign w:val="bottom"/>
            <w:hideMark/>
          </w:tcPr>
          <w:p w14:paraId="72991937" w14:textId="77777777" w:rsidR="00245CBF" w:rsidRPr="00870621" w:rsidRDefault="00245CBF" w:rsidP="00514011">
            <w:r>
              <w:rPr>
                <w:rFonts w:ascii="Calibri" w:hAnsi="Calibri" w:cs="Calibri"/>
                <w:color w:val="000000"/>
              </w:rPr>
              <w:t>-1.33</w:t>
            </w:r>
          </w:p>
        </w:tc>
        <w:tc>
          <w:tcPr>
            <w:tcW w:w="960" w:type="dxa"/>
            <w:noWrap/>
            <w:vAlign w:val="bottom"/>
            <w:hideMark/>
          </w:tcPr>
          <w:p w14:paraId="76694EC2" w14:textId="77777777" w:rsidR="00245CBF" w:rsidRPr="00870621" w:rsidRDefault="00245CBF" w:rsidP="00514011">
            <w:r>
              <w:rPr>
                <w:rFonts w:ascii="Calibri" w:hAnsi="Calibri" w:cs="Calibri"/>
                <w:color w:val="000000"/>
              </w:rPr>
              <w:t>0.68</w:t>
            </w:r>
          </w:p>
        </w:tc>
        <w:tc>
          <w:tcPr>
            <w:tcW w:w="960" w:type="dxa"/>
            <w:noWrap/>
            <w:vAlign w:val="bottom"/>
            <w:hideMark/>
          </w:tcPr>
          <w:p w14:paraId="40FF6B60" w14:textId="77777777" w:rsidR="00245CBF" w:rsidRPr="00870621" w:rsidRDefault="00245CBF" w:rsidP="00514011">
            <w:r>
              <w:rPr>
                <w:rFonts w:ascii="Calibri" w:hAnsi="Calibri" w:cs="Calibri"/>
                <w:color w:val="000000"/>
              </w:rPr>
              <w:t>-2.43</w:t>
            </w:r>
          </w:p>
        </w:tc>
        <w:tc>
          <w:tcPr>
            <w:tcW w:w="960" w:type="dxa"/>
            <w:noWrap/>
            <w:vAlign w:val="bottom"/>
            <w:hideMark/>
          </w:tcPr>
          <w:p w14:paraId="21C7284E" w14:textId="77777777" w:rsidR="00245CBF" w:rsidRPr="00870621" w:rsidRDefault="00245CBF" w:rsidP="00514011">
            <w:r>
              <w:rPr>
                <w:rFonts w:ascii="Calibri" w:hAnsi="Calibri" w:cs="Calibri"/>
                <w:color w:val="000000"/>
              </w:rPr>
              <w:t>-0.19</w:t>
            </w:r>
          </w:p>
        </w:tc>
        <w:tc>
          <w:tcPr>
            <w:tcW w:w="960" w:type="dxa"/>
            <w:noWrap/>
            <w:vAlign w:val="bottom"/>
            <w:hideMark/>
          </w:tcPr>
          <w:p w14:paraId="7061F76C" w14:textId="77777777" w:rsidR="00245CBF" w:rsidRPr="00870621" w:rsidRDefault="00245CBF" w:rsidP="00514011">
            <w:r>
              <w:rPr>
                <w:rFonts w:ascii="Calibri" w:hAnsi="Calibri" w:cs="Calibri"/>
                <w:color w:val="000000"/>
              </w:rPr>
              <w:t>1.00</w:t>
            </w:r>
          </w:p>
        </w:tc>
        <w:tc>
          <w:tcPr>
            <w:tcW w:w="1008" w:type="dxa"/>
            <w:noWrap/>
            <w:vAlign w:val="bottom"/>
            <w:hideMark/>
          </w:tcPr>
          <w:p w14:paraId="795DE830" w14:textId="77777777" w:rsidR="00245CBF" w:rsidRPr="00870621" w:rsidRDefault="00245CBF" w:rsidP="00514011">
            <w:r>
              <w:rPr>
                <w:rFonts w:ascii="Calibri" w:hAnsi="Calibri" w:cs="Calibri"/>
                <w:color w:val="000000"/>
              </w:rPr>
              <w:t>1352.48</w:t>
            </w:r>
          </w:p>
        </w:tc>
        <w:tc>
          <w:tcPr>
            <w:tcW w:w="960" w:type="dxa"/>
            <w:noWrap/>
            <w:vAlign w:val="bottom"/>
            <w:hideMark/>
          </w:tcPr>
          <w:p w14:paraId="22A16051" w14:textId="77777777" w:rsidR="00245CBF" w:rsidRPr="00870621" w:rsidRDefault="00245CBF" w:rsidP="00514011">
            <w:r>
              <w:rPr>
                <w:rFonts w:ascii="Calibri" w:hAnsi="Calibri" w:cs="Calibri"/>
                <w:color w:val="000000"/>
              </w:rPr>
              <w:t>2404.24</w:t>
            </w:r>
          </w:p>
        </w:tc>
      </w:tr>
      <w:tr w:rsidR="00245CBF" w:rsidRPr="00870621" w14:paraId="387CA39B" w14:textId="77777777" w:rsidTr="00514011">
        <w:trPr>
          <w:trHeight w:val="288"/>
        </w:trPr>
        <w:tc>
          <w:tcPr>
            <w:tcW w:w="1354" w:type="dxa"/>
            <w:noWrap/>
            <w:vAlign w:val="bottom"/>
            <w:hideMark/>
          </w:tcPr>
          <w:p w14:paraId="19D23378" w14:textId="77777777" w:rsidR="00245CBF" w:rsidRPr="008727D0" w:rsidRDefault="00245CBF" w:rsidP="00514011">
            <w:pPr>
              <w:rPr>
                <w:b/>
                <w:bCs/>
              </w:rPr>
            </w:pPr>
            <w:r w:rsidRPr="00E92F0B">
              <w:rPr>
                <w:rFonts w:ascii="Calibri" w:hAnsi="Calibri" w:cs="Calibri"/>
                <w:b/>
                <w:bCs/>
                <w:color w:val="000000"/>
              </w:rPr>
              <w:t>DBH^2 x BA</w:t>
            </w:r>
          </w:p>
        </w:tc>
        <w:tc>
          <w:tcPr>
            <w:tcW w:w="960" w:type="dxa"/>
            <w:noWrap/>
            <w:vAlign w:val="bottom"/>
            <w:hideMark/>
          </w:tcPr>
          <w:p w14:paraId="300D4129" w14:textId="77777777" w:rsidR="00245CBF" w:rsidRPr="00870621" w:rsidRDefault="00245CBF" w:rsidP="00514011">
            <w:r>
              <w:rPr>
                <w:rFonts w:ascii="Calibri" w:hAnsi="Calibri" w:cs="Calibri"/>
                <w:color w:val="000000"/>
              </w:rPr>
              <w:t>0.50</w:t>
            </w:r>
          </w:p>
        </w:tc>
        <w:tc>
          <w:tcPr>
            <w:tcW w:w="960" w:type="dxa"/>
            <w:noWrap/>
            <w:vAlign w:val="bottom"/>
            <w:hideMark/>
          </w:tcPr>
          <w:p w14:paraId="07898F13" w14:textId="77777777" w:rsidR="00245CBF" w:rsidRPr="00870621" w:rsidRDefault="00245CBF" w:rsidP="00514011">
            <w:r>
              <w:rPr>
                <w:rFonts w:ascii="Calibri" w:hAnsi="Calibri" w:cs="Calibri"/>
                <w:color w:val="000000"/>
              </w:rPr>
              <w:t>0.50</w:t>
            </w:r>
          </w:p>
        </w:tc>
        <w:tc>
          <w:tcPr>
            <w:tcW w:w="960" w:type="dxa"/>
            <w:noWrap/>
            <w:vAlign w:val="bottom"/>
            <w:hideMark/>
          </w:tcPr>
          <w:p w14:paraId="434282D3" w14:textId="77777777" w:rsidR="00245CBF" w:rsidRPr="00870621" w:rsidRDefault="00245CBF" w:rsidP="00514011">
            <w:r>
              <w:rPr>
                <w:rFonts w:ascii="Calibri" w:hAnsi="Calibri" w:cs="Calibri"/>
                <w:color w:val="000000"/>
              </w:rPr>
              <w:t>0.30</w:t>
            </w:r>
          </w:p>
        </w:tc>
        <w:tc>
          <w:tcPr>
            <w:tcW w:w="960" w:type="dxa"/>
            <w:noWrap/>
            <w:vAlign w:val="bottom"/>
            <w:hideMark/>
          </w:tcPr>
          <w:p w14:paraId="69A1B7F5" w14:textId="77777777" w:rsidR="00245CBF" w:rsidRPr="00870621" w:rsidRDefault="00245CBF" w:rsidP="00514011">
            <w:r>
              <w:rPr>
                <w:rFonts w:ascii="Calibri" w:hAnsi="Calibri" w:cs="Calibri"/>
                <w:color w:val="000000"/>
              </w:rPr>
              <w:t>0.01</w:t>
            </w:r>
          </w:p>
        </w:tc>
        <w:tc>
          <w:tcPr>
            <w:tcW w:w="960" w:type="dxa"/>
            <w:noWrap/>
            <w:vAlign w:val="bottom"/>
            <w:hideMark/>
          </w:tcPr>
          <w:p w14:paraId="7C1B3400" w14:textId="77777777" w:rsidR="00245CBF" w:rsidRPr="00870621" w:rsidRDefault="00245CBF" w:rsidP="00514011">
            <w:r>
              <w:rPr>
                <w:rFonts w:ascii="Calibri" w:hAnsi="Calibri" w:cs="Calibri"/>
                <w:color w:val="000000"/>
              </w:rPr>
              <w:t>1.00</w:t>
            </w:r>
          </w:p>
        </w:tc>
        <w:tc>
          <w:tcPr>
            <w:tcW w:w="960" w:type="dxa"/>
            <w:noWrap/>
            <w:vAlign w:val="bottom"/>
            <w:hideMark/>
          </w:tcPr>
          <w:p w14:paraId="3AA6E9D3" w14:textId="77777777" w:rsidR="00245CBF" w:rsidRPr="00870621" w:rsidRDefault="00245CBF" w:rsidP="00514011">
            <w:r>
              <w:rPr>
                <w:rFonts w:ascii="Calibri" w:hAnsi="Calibri" w:cs="Calibri"/>
                <w:color w:val="000000"/>
              </w:rPr>
              <w:t>1.00</w:t>
            </w:r>
          </w:p>
        </w:tc>
        <w:tc>
          <w:tcPr>
            <w:tcW w:w="1008" w:type="dxa"/>
            <w:noWrap/>
            <w:vAlign w:val="bottom"/>
            <w:hideMark/>
          </w:tcPr>
          <w:p w14:paraId="30650704" w14:textId="77777777" w:rsidR="00245CBF" w:rsidRPr="00870621" w:rsidRDefault="00245CBF" w:rsidP="00514011">
            <w:r>
              <w:rPr>
                <w:rFonts w:ascii="Calibri" w:hAnsi="Calibri" w:cs="Calibri"/>
                <w:color w:val="000000"/>
              </w:rPr>
              <w:t>1485.97</w:t>
            </w:r>
          </w:p>
        </w:tc>
        <w:tc>
          <w:tcPr>
            <w:tcW w:w="960" w:type="dxa"/>
            <w:noWrap/>
            <w:vAlign w:val="bottom"/>
            <w:hideMark/>
          </w:tcPr>
          <w:p w14:paraId="2ECAE33F" w14:textId="77777777" w:rsidR="00245CBF" w:rsidRPr="00870621" w:rsidRDefault="00245CBF" w:rsidP="00514011">
            <w:r>
              <w:rPr>
                <w:rFonts w:ascii="Calibri" w:hAnsi="Calibri" w:cs="Calibri"/>
                <w:color w:val="000000"/>
              </w:rPr>
              <w:t>2159.68</w:t>
            </w:r>
          </w:p>
        </w:tc>
      </w:tr>
      <w:tr w:rsidR="00245CBF" w:rsidRPr="00870621" w14:paraId="64CCD9DC" w14:textId="77777777" w:rsidTr="00514011">
        <w:trPr>
          <w:trHeight w:val="288"/>
        </w:trPr>
        <w:tc>
          <w:tcPr>
            <w:tcW w:w="1354" w:type="dxa"/>
            <w:noWrap/>
            <w:vAlign w:val="bottom"/>
            <w:hideMark/>
          </w:tcPr>
          <w:p w14:paraId="209D423C" w14:textId="77777777" w:rsidR="00245CBF" w:rsidRPr="008727D0" w:rsidRDefault="00245CBF" w:rsidP="00514011">
            <w:pPr>
              <w:rPr>
                <w:b/>
                <w:bCs/>
              </w:rPr>
            </w:pPr>
            <w:r w:rsidRPr="00E92F0B">
              <w:rPr>
                <w:rFonts w:ascii="Calibri" w:hAnsi="Calibri" w:cs="Calibri"/>
                <w:b/>
                <w:bCs/>
                <w:color w:val="000000"/>
              </w:rPr>
              <w:t>DBH x Drought</w:t>
            </w:r>
          </w:p>
        </w:tc>
        <w:tc>
          <w:tcPr>
            <w:tcW w:w="960" w:type="dxa"/>
            <w:noWrap/>
            <w:vAlign w:val="bottom"/>
            <w:hideMark/>
          </w:tcPr>
          <w:p w14:paraId="4C02B1DE" w14:textId="77777777" w:rsidR="00245CBF" w:rsidRPr="00870621" w:rsidRDefault="00245CBF" w:rsidP="00514011">
            <w:r>
              <w:rPr>
                <w:rFonts w:ascii="Calibri" w:hAnsi="Calibri" w:cs="Calibri"/>
                <w:color w:val="000000"/>
              </w:rPr>
              <w:t>0.49</w:t>
            </w:r>
          </w:p>
        </w:tc>
        <w:tc>
          <w:tcPr>
            <w:tcW w:w="960" w:type="dxa"/>
            <w:noWrap/>
            <w:vAlign w:val="bottom"/>
            <w:hideMark/>
          </w:tcPr>
          <w:p w14:paraId="1E6E62B9" w14:textId="77777777" w:rsidR="00245CBF" w:rsidRPr="00870621" w:rsidRDefault="00245CBF" w:rsidP="00514011">
            <w:r>
              <w:rPr>
                <w:rFonts w:ascii="Calibri" w:hAnsi="Calibri" w:cs="Calibri"/>
                <w:color w:val="000000"/>
              </w:rPr>
              <w:t>0.49</w:t>
            </w:r>
          </w:p>
        </w:tc>
        <w:tc>
          <w:tcPr>
            <w:tcW w:w="960" w:type="dxa"/>
            <w:noWrap/>
            <w:vAlign w:val="bottom"/>
            <w:hideMark/>
          </w:tcPr>
          <w:p w14:paraId="0BCE1B37" w14:textId="77777777" w:rsidR="00245CBF" w:rsidRPr="00870621" w:rsidRDefault="00245CBF" w:rsidP="00514011">
            <w:r>
              <w:rPr>
                <w:rFonts w:ascii="Calibri" w:hAnsi="Calibri" w:cs="Calibri"/>
                <w:color w:val="000000"/>
              </w:rPr>
              <w:t>0.50</w:t>
            </w:r>
          </w:p>
        </w:tc>
        <w:tc>
          <w:tcPr>
            <w:tcW w:w="960" w:type="dxa"/>
            <w:noWrap/>
            <w:vAlign w:val="bottom"/>
            <w:hideMark/>
          </w:tcPr>
          <w:p w14:paraId="7CF6D5CF" w14:textId="77777777" w:rsidR="00245CBF" w:rsidRPr="00870621" w:rsidRDefault="00245CBF" w:rsidP="00514011">
            <w:r>
              <w:rPr>
                <w:rFonts w:ascii="Calibri" w:hAnsi="Calibri" w:cs="Calibri"/>
                <w:color w:val="000000"/>
              </w:rPr>
              <w:t>-0.36</w:t>
            </w:r>
          </w:p>
        </w:tc>
        <w:tc>
          <w:tcPr>
            <w:tcW w:w="960" w:type="dxa"/>
            <w:noWrap/>
            <w:vAlign w:val="bottom"/>
            <w:hideMark/>
          </w:tcPr>
          <w:p w14:paraId="24755552" w14:textId="77777777" w:rsidR="00245CBF" w:rsidRPr="00870621" w:rsidRDefault="00245CBF" w:rsidP="00514011">
            <w:r>
              <w:rPr>
                <w:rFonts w:ascii="Calibri" w:hAnsi="Calibri" w:cs="Calibri"/>
                <w:color w:val="000000"/>
              </w:rPr>
              <w:t>1.30</w:t>
            </w:r>
          </w:p>
        </w:tc>
        <w:tc>
          <w:tcPr>
            <w:tcW w:w="960" w:type="dxa"/>
            <w:noWrap/>
            <w:vAlign w:val="bottom"/>
            <w:hideMark/>
          </w:tcPr>
          <w:p w14:paraId="4456ECA7" w14:textId="77777777" w:rsidR="00245CBF" w:rsidRPr="00870621" w:rsidRDefault="00245CBF" w:rsidP="00514011">
            <w:r>
              <w:rPr>
                <w:rFonts w:ascii="Calibri" w:hAnsi="Calibri" w:cs="Calibri"/>
                <w:color w:val="000000"/>
              </w:rPr>
              <w:t>1.00</w:t>
            </w:r>
          </w:p>
        </w:tc>
        <w:tc>
          <w:tcPr>
            <w:tcW w:w="1008" w:type="dxa"/>
            <w:noWrap/>
            <w:vAlign w:val="bottom"/>
            <w:hideMark/>
          </w:tcPr>
          <w:p w14:paraId="55C18F8B" w14:textId="77777777" w:rsidR="00245CBF" w:rsidRPr="00870621" w:rsidRDefault="00245CBF" w:rsidP="00514011">
            <w:r>
              <w:rPr>
                <w:rFonts w:ascii="Calibri" w:hAnsi="Calibri" w:cs="Calibri"/>
                <w:color w:val="000000"/>
              </w:rPr>
              <w:t>1592.82</w:t>
            </w:r>
          </w:p>
        </w:tc>
        <w:tc>
          <w:tcPr>
            <w:tcW w:w="960" w:type="dxa"/>
            <w:noWrap/>
            <w:vAlign w:val="bottom"/>
            <w:hideMark/>
          </w:tcPr>
          <w:p w14:paraId="7DACAF45" w14:textId="77777777" w:rsidR="00245CBF" w:rsidRPr="00870621" w:rsidRDefault="00245CBF" w:rsidP="00514011">
            <w:pPr>
              <w:keepNext/>
            </w:pPr>
            <w:r>
              <w:rPr>
                <w:rFonts w:ascii="Calibri" w:hAnsi="Calibri" w:cs="Calibri"/>
                <w:color w:val="000000"/>
              </w:rPr>
              <w:t>2356.51</w:t>
            </w:r>
          </w:p>
        </w:tc>
      </w:tr>
      <w:tr w:rsidR="00245CBF" w:rsidRPr="00870621" w14:paraId="20B25C33" w14:textId="77777777" w:rsidTr="00514011">
        <w:trPr>
          <w:trHeight w:val="288"/>
        </w:trPr>
        <w:tc>
          <w:tcPr>
            <w:tcW w:w="1354" w:type="dxa"/>
            <w:noWrap/>
            <w:vAlign w:val="bottom"/>
          </w:tcPr>
          <w:p w14:paraId="21CEA710" w14:textId="77777777" w:rsidR="00245CBF" w:rsidRPr="008727D0" w:rsidRDefault="00245CBF" w:rsidP="00514011">
            <w:pPr>
              <w:rPr>
                <w:b/>
                <w:bCs/>
              </w:rPr>
            </w:pPr>
            <w:r w:rsidRPr="00E92F0B">
              <w:rPr>
                <w:rFonts w:ascii="Calibri" w:hAnsi="Calibri" w:cs="Calibri"/>
                <w:b/>
                <w:bCs/>
                <w:color w:val="000000"/>
              </w:rPr>
              <w:t>DBH^2 x Drought</w:t>
            </w:r>
          </w:p>
        </w:tc>
        <w:tc>
          <w:tcPr>
            <w:tcW w:w="960" w:type="dxa"/>
            <w:noWrap/>
            <w:vAlign w:val="bottom"/>
          </w:tcPr>
          <w:p w14:paraId="0FEBD7FF" w14:textId="77777777" w:rsidR="00245CBF" w:rsidRPr="00870621" w:rsidRDefault="00245CBF" w:rsidP="00514011">
            <w:r>
              <w:rPr>
                <w:rFonts w:ascii="Calibri" w:hAnsi="Calibri" w:cs="Calibri"/>
                <w:color w:val="000000"/>
              </w:rPr>
              <w:t>-0.26</w:t>
            </w:r>
          </w:p>
        </w:tc>
        <w:tc>
          <w:tcPr>
            <w:tcW w:w="960" w:type="dxa"/>
            <w:noWrap/>
            <w:vAlign w:val="bottom"/>
          </w:tcPr>
          <w:p w14:paraId="65CA1A8A" w14:textId="77777777" w:rsidR="00245CBF" w:rsidRPr="00870621" w:rsidRDefault="00245CBF" w:rsidP="00514011">
            <w:r>
              <w:rPr>
                <w:rFonts w:ascii="Calibri" w:hAnsi="Calibri" w:cs="Calibri"/>
                <w:color w:val="000000"/>
              </w:rPr>
              <w:t>-0.26</w:t>
            </w:r>
          </w:p>
        </w:tc>
        <w:tc>
          <w:tcPr>
            <w:tcW w:w="960" w:type="dxa"/>
            <w:noWrap/>
            <w:vAlign w:val="bottom"/>
          </w:tcPr>
          <w:p w14:paraId="15691639" w14:textId="77777777" w:rsidR="00245CBF" w:rsidRPr="00870621" w:rsidRDefault="00245CBF" w:rsidP="00514011">
            <w:r>
              <w:rPr>
                <w:rFonts w:ascii="Calibri" w:hAnsi="Calibri" w:cs="Calibri"/>
                <w:color w:val="000000"/>
              </w:rPr>
              <w:t>0.23</w:t>
            </w:r>
          </w:p>
        </w:tc>
        <w:tc>
          <w:tcPr>
            <w:tcW w:w="960" w:type="dxa"/>
            <w:noWrap/>
            <w:vAlign w:val="bottom"/>
          </w:tcPr>
          <w:p w14:paraId="7B86465F" w14:textId="77777777" w:rsidR="00245CBF" w:rsidRPr="00870621" w:rsidRDefault="00245CBF" w:rsidP="00514011">
            <w:r>
              <w:rPr>
                <w:rFonts w:ascii="Calibri" w:hAnsi="Calibri" w:cs="Calibri"/>
                <w:color w:val="000000"/>
              </w:rPr>
              <w:t>-0.64</w:t>
            </w:r>
          </w:p>
        </w:tc>
        <w:tc>
          <w:tcPr>
            <w:tcW w:w="960" w:type="dxa"/>
            <w:noWrap/>
            <w:vAlign w:val="bottom"/>
          </w:tcPr>
          <w:p w14:paraId="69469728" w14:textId="77777777" w:rsidR="00245CBF" w:rsidRPr="00870621" w:rsidRDefault="00245CBF" w:rsidP="00514011">
            <w:r>
              <w:rPr>
                <w:rFonts w:ascii="Calibri" w:hAnsi="Calibri" w:cs="Calibri"/>
                <w:color w:val="000000"/>
              </w:rPr>
              <w:t>0.13</w:t>
            </w:r>
          </w:p>
        </w:tc>
        <w:tc>
          <w:tcPr>
            <w:tcW w:w="960" w:type="dxa"/>
            <w:noWrap/>
            <w:vAlign w:val="bottom"/>
          </w:tcPr>
          <w:p w14:paraId="5421C20E" w14:textId="77777777" w:rsidR="00245CBF" w:rsidRPr="00870621" w:rsidRDefault="00245CBF" w:rsidP="00514011">
            <w:r>
              <w:rPr>
                <w:rFonts w:ascii="Calibri" w:hAnsi="Calibri" w:cs="Calibri"/>
                <w:color w:val="000000"/>
              </w:rPr>
              <w:t>1.00</w:t>
            </w:r>
          </w:p>
        </w:tc>
        <w:tc>
          <w:tcPr>
            <w:tcW w:w="1008" w:type="dxa"/>
            <w:noWrap/>
            <w:vAlign w:val="bottom"/>
          </w:tcPr>
          <w:p w14:paraId="2E1E7BD6" w14:textId="77777777" w:rsidR="00245CBF" w:rsidRPr="00870621" w:rsidRDefault="00245CBF" w:rsidP="00514011">
            <w:r>
              <w:rPr>
                <w:rFonts w:ascii="Calibri" w:hAnsi="Calibri" w:cs="Calibri"/>
                <w:color w:val="000000"/>
              </w:rPr>
              <w:t>1805.73</w:t>
            </w:r>
          </w:p>
        </w:tc>
        <w:tc>
          <w:tcPr>
            <w:tcW w:w="960" w:type="dxa"/>
            <w:noWrap/>
            <w:vAlign w:val="bottom"/>
          </w:tcPr>
          <w:p w14:paraId="62819808" w14:textId="77777777" w:rsidR="00245CBF" w:rsidRPr="00870621" w:rsidRDefault="00245CBF" w:rsidP="00514011">
            <w:pPr>
              <w:keepNext/>
            </w:pPr>
            <w:r>
              <w:rPr>
                <w:rFonts w:ascii="Calibri" w:hAnsi="Calibri" w:cs="Calibri"/>
                <w:color w:val="000000"/>
              </w:rPr>
              <w:t>2694.80</w:t>
            </w:r>
          </w:p>
        </w:tc>
      </w:tr>
      <w:tr w:rsidR="00245CBF" w:rsidRPr="00870621" w14:paraId="5666B719" w14:textId="77777777" w:rsidTr="00514011">
        <w:trPr>
          <w:trHeight w:val="288"/>
        </w:trPr>
        <w:tc>
          <w:tcPr>
            <w:tcW w:w="1354" w:type="dxa"/>
            <w:noWrap/>
            <w:vAlign w:val="bottom"/>
          </w:tcPr>
          <w:p w14:paraId="7587DC94" w14:textId="77777777" w:rsidR="00245CBF" w:rsidRPr="008727D0" w:rsidRDefault="00245CBF" w:rsidP="00514011">
            <w:pPr>
              <w:rPr>
                <w:b/>
                <w:bCs/>
              </w:rPr>
            </w:pPr>
            <w:r w:rsidRPr="00E92F0B">
              <w:rPr>
                <w:rFonts w:ascii="Calibri" w:hAnsi="Calibri" w:cs="Calibri"/>
                <w:b/>
                <w:bCs/>
                <w:color w:val="000000"/>
              </w:rPr>
              <w:t>DBH x Dryness</w:t>
            </w:r>
          </w:p>
        </w:tc>
        <w:tc>
          <w:tcPr>
            <w:tcW w:w="960" w:type="dxa"/>
            <w:noWrap/>
            <w:vAlign w:val="bottom"/>
          </w:tcPr>
          <w:p w14:paraId="7826019D" w14:textId="77777777" w:rsidR="00245CBF" w:rsidRPr="00870621" w:rsidRDefault="00245CBF" w:rsidP="00514011">
            <w:r>
              <w:rPr>
                <w:rFonts w:ascii="Calibri" w:hAnsi="Calibri" w:cs="Calibri"/>
                <w:color w:val="000000"/>
              </w:rPr>
              <w:t>-0.32</w:t>
            </w:r>
          </w:p>
        </w:tc>
        <w:tc>
          <w:tcPr>
            <w:tcW w:w="960" w:type="dxa"/>
            <w:noWrap/>
            <w:vAlign w:val="bottom"/>
          </w:tcPr>
          <w:p w14:paraId="6518DAF2" w14:textId="77777777" w:rsidR="00245CBF" w:rsidRPr="00870621" w:rsidRDefault="00245CBF" w:rsidP="00514011">
            <w:r>
              <w:rPr>
                <w:rFonts w:ascii="Calibri" w:hAnsi="Calibri" w:cs="Calibri"/>
                <w:color w:val="000000"/>
              </w:rPr>
              <w:t>-0.33</w:t>
            </w:r>
          </w:p>
        </w:tc>
        <w:tc>
          <w:tcPr>
            <w:tcW w:w="960" w:type="dxa"/>
            <w:noWrap/>
            <w:vAlign w:val="bottom"/>
          </w:tcPr>
          <w:p w14:paraId="059459F2" w14:textId="77777777" w:rsidR="00245CBF" w:rsidRPr="00870621" w:rsidRDefault="00245CBF" w:rsidP="00514011">
            <w:r>
              <w:rPr>
                <w:rFonts w:ascii="Calibri" w:hAnsi="Calibri" w:cs="Calibri"/>
                <w:color w:val="000000"/>
              </w:rPr>
              <w:t>0.63</w:t>
            </w:r>
          </w:p>
        </w:tc>
        <w:tc>
          <w:tcPr>
            <w:tcW w:w="960" w:type="dxa"/>
            <w:noWrap/>
            <w:vAlign w:val="bottom"/>
          </w:tcPr>
          <w:p w14:paraId="274B5F33" w14:textId="77777777" w:rsidR="00245CBF" w:rsidRPr="00870621" w:rsidRDefault="00245CBF" w:rsidP="00514011">
            <w:r>
              <w:rPr>
                <w:rFonts w:ascii="Calibri" w:hAnsi="Calibri" w:cs="Calibri"/>
                <w:color w:val="000000"/>
              </w:rPr>
              <w:t>-1.36</w:t>
            </w:r>
          </w:p>
        </w:tc>
        <w:tc>
          <w:tcPr>
            <w:tcW w:w="960" w:type="dxa"/>
            <w:noWrap/>
            <w:vAlign w:val="bottom"/>
          </w:tcPr>
          <w:p w14:paraId="118FE98B" w14:textId="77777777" w:rsidR="00245CBF" w:rsidRPr="00870621" w:rsidRDefault="00245CBF" w:rsidP="00514011">
            <w:r>
              <w:rPr>
                <w:rFonts w:ascii="Calibri" w:hAnsi="Calibri" w:cs="Calibri"/>
                <w:color w:val="000000"/>
              </w:rPr>
              <w:t>0.72</w:t>
            </w:r>
          </w:p>
        </w:tc>
        <w:tc>
          <w:tcPr>
            <w:tcW w:w="960" w:type="dxa"/>
            <w:noWrap/>
            <w:vAlign w:val="bottom"/>
          </w:tcPr>
          <w:p w14:paraId="58FF2DF2" w14:textId="77777777" w:rsidR="00245CBF" w:rsidRPr="00870621" w:rsidRDefault="00245CBF" w:rsidP="00514011">
            <w:r>
              <w:rPr>
                <w:rFonts w:ascii="Calibri" w:hAnsi="Calibri" w:cs="Calibri"/>
                <w:color w:val="000000"/>
              </w:rPr>
              <w:t>1.00</w:t>
            </w:r>
          </w:p>
        </w:tc>
        <w:tc>
          <w:tcPr>
            <w:tcW w:w="1008" w:type="dxa"/>
            <w:noWrap/>
            <w:vAlign w:val="bottom"/>
          </w:tcPr>
          <w:p w14:paraId="50927C72" w14:textId="77777777" w:rsidR="00245CBF" w:rsidRPr="00870621" w:rsidRDefault="00245CBF" w:rsidP="00514011">
            <w:r>
              <w:rPr>
                <w:rFonts w:ascii="Calibri" w:hAnsi="Calibri" w:cs="Calibri"/>
                <w:color w:val="000000"/>
              </w:rPr>
              <w:t>1562.24</w:t>
            </w:r>
          </w:p>
        </w:tc>
        <w:tc>
          <w:tcPr>
            <w:tcW w:w="960" w:type="dxa"/>
            <w:noWrap/>
            <w:vAlign w:val="bottom"/>
          </w:tcPr>
          <w:p w14:paraId="1EBD11F5" w14:textId="77777777" w:rsidR="00245CBF" w:rsidRPr="00870621" w:rsidRDefault="00245CBF" w:rsidP="00514011">
            <w:pPr>
              <w:keepNext/>
            </w:pPr>
            <w:r>
              <w:rPr>
                <w:rFonts w:ascii="Calibri" w:hAnsi="Calibri" w:cs="Calibri"/>
                <w:color w:val="000000"/>
              </w:rPr>
              <w:t>1894.60</w:t>
            </w:r>
          </w:p>
        </w:tc>
      </w:tr>
      <w:tr w:rsidR="00245CBF" w:rsidRPr="00870621" w14:paraId="2B2DE5E1" w14:textId="77777777" w:rsidTr="00514011">
        <w:trPr>
          <w:trHeight w:val="288"/>
        </w:trPr>
        <w:tc>
          <w:tcPr>
            <w:tcW w:w="1354" w:type="dxa"/>
            <w:noWrap/>
            <w:vAlign w:val="bottom"/>
          </w:tcPr>
          <w:p w14:paraId="3D8B24C8" w14:textId="77777777" w:rsidR="00245CBF" w:rsidRPr="008727D0" w:rsidRDefault="00245CBF" w:rsidP="00514011">
            <w:pPr>
              <w:rPr>
                <w:b/>
                <w:bCs/>
              </w:rPr>
            </w:pPr>
            <w:r w:rsidRPr="00E92F0B">
              <w:rPr>
                <w:rFonts w:ascii="Calibri" w:hAnsi="Calibri" w:cs="Calibri"/>
                <w:b/>
                <w:bCs/>
                <w:color w:val="000000"/>
              </w:rPr>
              <w:t>DBH^2 x Dryness</w:t>
            </w:r>
          </w:p>
        </w:tc>
        <w:tc>
          <w:tcPr>
            <w:tcW w:w="960" w:type="dxa"/>
            <w:noWrap/>
            <w:vAlign w:val="bottom"/>
          </w:tcPr>
          <w:p w14:paraId="1E0ED94F" w14:textId="77777777" w:rsidR="00245CBF" w:rsidRPr="00870621" w:rsidRDefault="00245CBF" w:rsidP="00514011">
            <w:r>
              <w:rPr>
                <w:rFonts w:ascii="Calibri" w:hAnsi="Calibri" w:cs="Calibri"/>
                <w:color w:val="000000"/>
              </w:rPr>
              <w:t>-0.08</w:t>
            </w:r>
          </w:p>
        </w:tc>
        <w:tc>
          <w:tcPr>
            <w:tcW w:w="960" w:type="dxa"/>
            <w:noWrap/>
            <w:vAlign w:val="bottom"/>
          </w:tcPr>
          <w:p w14:paraId="3AB37E92" w14:textId="77777777" w:rsidR="00245CBF" w:rsidRPr="00870621" w:rsidRDefault="00245CBF" w:rsidP="00514011">
            <w:r>
              <w:rPr>
                <w:rFonts w:ascii="Calibri" w:hAnsi="Calibri" w:cs="Calibri"/>
                <w:color w:val="000000"/>
              </w:rPr>
              <w:t>-0.08</w:t>
            </w:r>
          </w:p>
        </w:tc>
        <w:tc>
          <w:tcPr>
            <w:tcW w:w="960" w:type="dxa"/>
            <w:noWrap/>
            <w:vAlign w:val="bottom"/>
          </w:tcPr>
          <w:p w14:paraId="130B7CD6" w14:textId="77777777" w:rsidR="00245CBF" w:rsidRPr="00870621" w:rsidRDefault="00245CBF" w:rsidP="00514011">
            <w:r>
              <w:rPr>
                <w:rFonts w:ascii="Calibri" w:hAnsi="Calibri" w:cs="Calibri"/>
                <w:color w:val="000000"/>
              </w:rPr>
              <w:t>0.29</w:t>
            </w:r>
          </w:p>
        </w:tc>
        <w:tc>
          <w:tcPr>
            <w:tcW w:w="960" w:type="dxa"/>
            <w:noWrap/>
            <w:vAlign w:val="bottom"/>
          </w:tcPr>
          <w:p w14:paraId="3AC0D065" w14:textId="77777777" w:rsidR="00245CBF" w:rsidRPr="00870621" w:rsidRDefault="00245CBF" w:rsidP="00514011">
            <w:r>
              <w:rPr>
                <w:rFonts w:ascii="Calibri" w:hAnsi="Calibri" w:cs="Calibri"/>
                <w:color w:val="000000"/>
              </w:rPr>
              <w:t>-0.55</w:t>
            </w:r>
          </w:p>
        </w:tc>
        <w:tc>
          <w:tcPr>
            <w:tcW w:w="960" w:type="dxa"/>
            <w:noWrap/>
            <w:vAlign w:val="bottom"/>
          </w:tcPr>
          <w:p w14:paraId="12078471" w14:textId="77777777" w:rsidR="00245CBF" w:rsidRPr="00870621" w:rsidRDefault="00245CBF" w:rsidP="00514011">
            <w:r>
              <w:rPr>
                <w:rFonts w:ascii="Calibri" w:hAnsi="Calibri" w:cs="Calibri"/>
                <w:color w:val="000000"/>
              </w:rPr>
              <w:t>0.40</w:t>
            </w:r>
          </w:p>
        </w:tc>
        <w:tc>
          <w:tcPr>
            <w:tcW w:w="960" w:type="dxa"/>
            <w:noWrap/>
            <w:vAlign w:val="bottom"/>
          </w:tcPr>
          <w:p w14:paraId="45709D0C" w14:textId="77777777" w:rsidR="00245CBF" w:rsidRPr="00870621" w:rsidRDefault="00245CBF" w:rsidP="00514011">
            <w:r>
              <w:rPr>
                <w:rFonts w:ascii="Calibri" w:hAnsi="Calibri" w:cs="Calibri"/>
                <w:color w:val="000000"/>
              </w:rPr>
              <w:t>1.00</w:t>
            </w:r>
          </w:p>
        </w:tc>
        <w:tc>
          <w:tcPr>
            <w:tcW w:w="1008" w:type="dxa"/>
            <w:noWrap/>
            <w:vAlign w:val="bottom"/>
          </w:tcPr>
          <w:p w14:paraId="0C459F78" w14:textId="77777777" w:rsidR="00245CBF" w:rsidRPr="00870621" w:rsidRDefault="00245CBF" w:rsidP="00514011">
            <w:r>
              <w:rPr>
                <w:rFonts w:ascii="Calibri" w:hAnsi="Calibri" w:cs="Calibri"/>
                <w:color w:val="000000"/>
              </w:rPr>
              <w:t>1812.10</w:t>
            </w:r>
          </w:p>
        </w:tc>
        <w:tc>
          <w:tcPr>
            <w:tcW w:w="960" w:type="dxa"/>
            <w:noWrap/>
            <w:vAlign w:val="bottom"/>
          </w:tcPr>
          <w:p w14:paraId="6603645B" w14:textId="77777777" w:rsidR="00245CBF" w:rsidRPr="00870621" w:rsidRDefault="00245CBF" w:rsidP="00514011">
            <w:pPr>
              <w:keepNext/>
            </w:pPr>
            <w:r>
              <w:rPr>
                <w:rFonts w:ascii="Calibri" w:hAnsi="Calibri" w:cs="Calibri"/>
                <w:color w:val="000000"/>
              </w:rPr>
              <w:t>2451.13</w:t>
            </w:r>
          </w:p>
        </w:tc>
      </w:tr>
      <w:tr w:rsidR="00245CBF" w:rsidRPr="00870621" w14:paraId="6271A4E4" w14:textId="77777777" w:rsidTr="00514011">
        <w:trPr>
          <w:trHeight w:val="288"/>
        </w:trPr>
        <w:tc>
          <w:tcPr>
            <w:tcW w:w="1354" w:type="dxa"/>
            <w:noWrap/>
            <w:vAlign w:val="bottom"/>
          </w:tcPr>
          <w:p w14:paraId="1AD8B505" w14:textId="77777777" w:rsidR="00245CBF" w:rsidRPr="008727D0" w:rsidRDefault="00245CBF" w:rsidP="00514011">
            <w:pPr>
              <w:rPr>
                <w:b/>
                <w:bCs/>
              </w:rPr>
            </w:pPr>
            <w:r w:rsidRPr="00E92F0B">
              <w:rPr>
                <w:rFonts w:ascii="Calibri" w:hAnsi="Calibri" w:cs="Calibri"/>
                <w:b/>
                <w:bCs/>
                <w:color w:val="000000"/>
              </w:rPr>
              <w:t>SD Ecoregions</w:t>
            </w:r>
          </w:p>
        </w:tc>
        <w:tc>
          <w:tcPr>
            <w:tcW w:w="960" w:type="dxa"/>
            <w:noWrap/>
            <w:vAlign w:val="bottom"/>
          </w:tcPr>
          <w:p w14:paraId="06A530D9" w14:textId="77777777" w:rsidR="00245CBF" w:rsidRPr="00870621" w:rsidRDefault="00245CBF" w:rsidP="00514011">
            <w:r>
              <w:rPr>
                <w:rFonts w:ascii="Calibri" w:hAnsi="Calibri" w:cs="Calibri"/>
                <w:color w:val="000000"/>
              </w:rPr>
              <w:t>0.88</w:t>
            </w:r>
          </w:p>
        </w:tc>
        <w:tc>
          <w:tcPr>
            <w:tcW w:w="960" w:type="dxa"/>
            <w:noWrap/>
            <w:vAlign w:val="bottom"/>
          </w:tcPr>
          <w:p w14:paraId="0A4FB8DF" w14:textId="77777777" w:rsidR="00245CBF" w:rsidRPr="00870621" w:rsidRDefault="00245CBF" w:rsidP="00514011">
            <w:r>
              <w:rPr>
                <w:rFonts w:ascii="Calibri" w:hAnsi="Calibri" w:cs="Calibri"/>
                <w:color w:val="000000"/>
              </w:rPr>
              <w:t>0.85</w:t>
            </w:r>
          </w:p>
        </w:tc>
        <w:tc>
          <w:tcPr>
            <w:tcW w:w="960" w:type="dxa"/>
            <w:noWrap/>
            <w:vAlign w:val="bottom"/>
          </w:tcPr>
          <w:p w14:paraId="2F73F3CB" w14:textId="77777777" w:rsidR="00245CBF" w:rsidRPr="00870621" w:rsidRDefault="00245CBF" w:rsidP="00514011">
            <w:r>
              <w:rPr>
                <w:rFonts w:ascii="Calibri" w:hAnsi="Calibri" w:cs="Calibri"/>
                <w:color w:val="000000"/>
              </w:rPr>
              <w:t>0.24</w:t>
            </w:r>
          </w:p>
        </w:tc>
        <w:tc>
          <w:tcPr>
            <w:tcW w:w="960" w:type="dxa"/>
            <w:noWrap/>
            <w:vAlign w:val="bottom"/>
          </w:tcPr>
          <w:p w14:paraId="0E5C6FBE" w14:textId="77777777" w:rsidR="00245CBF" w:rsidRPr="00870621" w:rsidRDefault="00245CBF" w:rsidP="00514011">
            <w:r>
              <w:rPr>
                <w:rFonts w:ascii="Calibri" w:hAnsi="Calibri" w:cs="Calibri"/>
                <w:color w:val="000000"/>
              </w:rPr>
              <w:t>0.51</w:t>
            </w:r>
          </w:p>
        </w:tc>
        <w:tc>
          <w:tcPr>
            <w:tcW w:w="960" w:type="dxa"/>
            <w:noWrap/>
            <w:vAlign w:val="bottom"/>
          </w:tcPr>
          <w:p w14:paraId="0B3779F5" w14:textId="77777777" w:rsidR="00245CBF" w:rsidRPr="00870621" w:rsidRDefault="00245CBF" w:rsidP="00514011">
            <w:r>
              <w:rPr>
                <w:rFonts w:ascii="Calibri" w:hAnsi="Calibri" w:cs="Calibri"/>
                <w:color w:val="000000"/>
              </w:rPr>
              <w:t>1.30</w:t>
            </w:r>
          </w:p>
        </w:tc>
        <w:tc>
          <w:tcPr>
            <w:tcW w:w="960" w:type="dxa"/>
            <w:noWrap/>
            <w:vAlign w:val="bottom"/>
          </w:tcPr>
          <w:p w14:paraId="6A4E6CBD" w14:textId="77777777" w:rsidR="00245CBF" w:rsidRPr="00870621" w:rsidRDefault="00245CBF" w:rsidP="00514011">
            <w:r>
              <w:rPr>
                <w:rFonts w:ascii="Calibri" w:hAnsi="Calibri" w:cs="Calibri"/>
                <w:color w:val="000000"/>
              </w:rPr>
              <w:t>1.00</w:t>
            </w:r>
          </w:p>
        </w:tc>
        <w:tc>
          <w:tcPr>
            <w:tcW w:w="1008" w:type="dxa"/>
            <w:noWrap/>
            <w:vAlign w:val="bottom"/>
          </w:tcPr>
          <w:p w14:paraId="5DAE8C77" w14:textId="77777777" w:rsidR="00245CBF" w:rsidRPr="00870621" w:rsidRDefault="00245CBF" w:rsidP="00514011">
            <w:r>
              <w:rPr>
                <w:rFonts w:ascii="Calibri" w:hAnsi="Calibri" w:cs="Calibri"/>
                <w:color w:val="000000"/>
              </w:rPr>
              <w:t>1264.58</w:t>
            </w:r>
          </w:p>
        </w:tc>
        <w:tc>
          <w:tcPr>
            <w:tcW w:w="960" w:type="dxa"/>
            <w:noWrap/>
            <w:vAlign w:val="bottom"/>
          </w:tcPr>
          <w:p w14:paraId="0C4F8A19" w14:textId="77777777" w:rsidR="00245CBF" w:rsidRPr="00870621" w:rsidRDefault="00245CBF" w:rsidP="00514011">
            <w:pPr>
              <w:keepNext/>
            </w:pPr>
            <w:r>
              <w:rPr>
                <w:rFonts w:ascii="Calibri" w:hAnsi="Calibri" w:cs="Calibri"/>
                <w:color w:val="000000"/>
              </w:rPr>
              <w:t>1891.26</w:t>
            </w:r>
          </w:p>
        </w:tc>
      </w:tr>
      <w:tr w:rsidR="00245CBF" w:rsidRPr="00870621" w14:paraId="25451BBD" w14:textId="77777777" w:rsidTr="00514011">
        <w:trPr>
          <w:trHeight w:val="288"/>
        </w:trPr>
        <w:tc>
          <w:tcPr>
            <w:tcW w:w="1354" w:type="dxa"/>
            <w:noWrap/>
            <w:vAlign w:val="bottom"/>
          </w:tcPr>
          <w:p w14:paraId="3CCFA76E" w14:textId="77777777" w:rsidR="00245CBF" w:rsidRPr="008727D0" w:rsidRDefault="00245CBF" w:rsidP="00514011">
            <w:pPr>
              <w:rPr>
                <w:b/>
                <w:bCs/>
              </w:rPr>
            </w:pPr>
            <w:r w:rsidRPr="00E92F0B">
              <w:rPr>
                <w:rFonts w:ascii="Calibri" w:hAnsi="Calibri" w:cs="Calibri"/>
                <w:b/>
                <w:bCs/>
                <w:color w:val="000000"/>
              </w:rPr>
              <w:t>NB Dispersion</w:t>
            </w:r>
          </w:p>
        </w:tc>
        <w:tc>
          <w:tcPr>
            <w:tcW w:w="960" w:type="dxa"/>
            <w:noWrap/>
            <w:vAlign w:val="bottom"/>
          </w:tcPr>
          <w:p w14:paraId="0556F052" w14:textId="77777777" w:rsidR="00245CBF" w:rsidRPr="00870621" w:rsidRDefault="00245CBF" w:rsidP="00514011">
            <w:r>
              <w:rPr>
                <w:rFonts w:ascii="Calibri" w:hAnsi="Calibri" w:cs="Calibri"/>
                <w:color w:val="000000"/>
              </w:rPr>
              <w:t>0.45</w:t>
            </w:r>
          </w:p>
        </w:tc>
        <w:tc>
          <w:tcPr>
            <w:tcW w:w="960" w:type="dxa"/>
            <w:noWrap/>
            <w:vAlign w:val="bottom"/>
          </w:tcPr>
          <w:p w14:paraId="734E2698" w14:textId="77777777" w:rsidR="00245CBF" w:rsidRPr="00870621" w:rsidRDefault="00245CBF" w:rsidP="00514011">
            <w:r>
              <w:rPr>
                <w:rFonts w:ascii="Calibri" w:hAnsi="Calibri" w:cs="Calibri"/>
                <w:color w:val="000000"/>
              </w:rPr>
              <w:t>0.44</w:t>
            </w:r>
          </w:p>
        </w:tc>
        <w:tc>
          <w:tcPr>
            <w:tcW w:w="960" w:type="dxa"/>
            <w:noWrap/>
            <w:vAlign w:val="bottom"/>
          </w:tcPr>
          <w:p w14:paraId="182B86E3" w14:textId="77777777" w:rsidR="00245CBF" w:rsidRPr="00870621" w:rsidRDefault="00245CBF" w:rsidP="00514011">
            <w:r>
              <w:rPr>
                <w:rFonts w:ascii="Calibri" w:hAnsi="Calibri" w:cs="Calibri"/>
                <w:color w:val="000000"/>
              </w:rPr>
              <w:t>0.07</w:t>
            </w:r>
          </w:p>
        </w:tc>
        <w:tc>
          <w:tcPr>
            <w:tcW w:w="960" w:type="dxa"/>
            <w:noWrap/>
            <w:vAlign w:val="bottom"/>
          </w:tcPr>
          <w:p w14:paraId="58E27B12" w14:textId="77777777" w:rsidR="00245CBF" w:rsidRPr="00870621" w:rsidRDefault="00245CBF" w:rsidP="00514011">
            <w:r>
              <w:rPr>
                <w:rFonts w:ascii="Calibri" w:hAnsi="Calibri" w:cs="Calibri"/>
                <w:color w:val="000000"/>
              </w:rPr>
              <w:t>0.35</w:t>
            </w:r>
          </w:p>
        </w:tc>
        <w:tc>
          <w:tcPr>
            <w:tcW w:w="960" w:type="dxa"/>
            <w:noWrap/>
            <w:vAlign w:val="bottom"/>
          </w:tcPr>
          <w:p w14:paraId="03983BC2" w14:textId="77777777" w:rsidR="00245CBF" w:rsidRPr="00870621" w:rsidRDefault="00245CBF" w:rsidP="00514011">
            <w:r>
              <w:rPr>
                <w:rFonts w:ascii="Calibri" w:hAnsi="Calibri" w:cs="Calibri"/>
                <w:color w:val="000000"/>
              </w:rPr>
              <w:t>0.57</w:t>
            </w:r>
          </w:p>
        </w:tc>
        <w:tc>
          <w:tcPr>
            <w:tcW w:w="960" w:type="dxa"/>
            <w:noWrap/>
            <w:vAlign w:val="bottom"/>
          </w:tcPr>
          <w:p w14:paraId="02392945" w14:textId="77777777" w:rsidR="00245CBF" w:rsidRPr="00870621" w:rsidRDefault="00245CBF" w:rsidP="00514011">
            <w:r>
              <w:rPr>
                <w:rFonts w:ascii="Calibri" w:hAnsi="Calibri" w:cs="Calibri"/>
                <w:color w:val="000000"/>
              </w:rPr>
              <w:t>1.00</w:t>
            </w:r>
          </w:p>
        </w:tc>
        <w:tc>
          <w:tcPr>
            <w:tcW w:w="1008" w:type="dxa"/>
            <w:noWrap/>
            <w:vAlign w:val="bottom"/>
          </w:tcPr>
          <w:p w14:paraId="65F0DA7C" w14:textId="77777777" w:rsidR="00245CBF" w:rsidRPr="00870621" w:rsidRDefault="00245CBF" w:rsidP="00514011">
            <w:r>
              <w:rPr>
                <w:rFonts w:ascii="Calibri" w:hAnsi="Calibri" w:cs="Calibri"/>
                <w:color w:val="000000"/>
              </w:rPr>
              <w:t>3248.49</w:t>
            </w:r>
          </w:p>
        </w:tc>
        <w:tc>
          <w:tcPr>
            <w:tcW w:w="960" w:type="dxa"/>
            <w:noWrap/>
            <w:vAlign w:val="bottom"/>
          </w:tcPr>
          <w:p w14:paraId="63FABD82" w14:textId="77777777" w:rsidR="00245CBF" w:rsidRPr="00870621" w:rsidRDefault="00245CBF" w:rsidP="00514011">
            <w:pPr>
              <w:keepNext/>
            </w:pPr>
            <w:r>
              <w:rPr>
                <w:rFonts w:ascii="Calibri" w:hAnsi="Calibri" w:cs="Calibri"/>
                <w:color w:val="000000"/>
              </w:rPr>
              <w:t>2768.46</w:t>
            </w:r>
          </w:p>
        </w:tc>
      </w:tr>
    </w:tbl>
    <w:p w14:paraId="0C100CE1" w14:textId="77777777" w:rsidR="00245CBF" w:rsidRPr="00870621" w:rsidRDefault="00245CBF" w:rsidP="00245CBF">
      <w:pPr>
        <w:pStyle w:val="Caption"/>
      </w:pPr>
      <w:bookmarkStart w:id="76" w:name="_Ref94613081"/>
      <w:r>
        <w:t xml:space="preserve">Table </w:t>
      </w:r>
      <w:fldSimple w:instr=" SEQ Table \* ARABIC ">
        <w:r>
          <w:rPr>
            <w:noProof/>
          </w:rPr>
          <w:t>3</w:t>
        </w:r>
      </w:fldSimple>
      <w:bookmarkEnd w:id="76"/>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19737D5F">
            <wp:extent cx="2938668" cy="45737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4A8D1746" w:rsidR="003E0B60" w:rsidRDefault="003E0B60" w:rsidP="008400A4">
      <w:pPr>
        <w:pStyle w:val="Caption"/>
      </w:pPr>
      <w:bookmarkStart w:id="77" w:name="_Ref94877166"/>
      <w:r>
        <w:t xml:space="preserve">Figure </w:t>
      </w:r>
      <w:fldSimple w:instr=" SEQ Figure \* ARABIC ">
        <w:r w:rsidR="006A10AA">
          <w:rPr>
            <w:noProof/>
          </w:rPr>
          <w:t>1</w:t>
        </w:r>
      </w:fldSimple>
      <w:bookmarkEnd w:id="77"/>
      <w:r>
        <w:t xml:space="preserve">: </w:t>
      </w:r>
      <w:r w:rsidR="00AF1B9C">
        <w:t>1,</w:t>
      </w:r>
      <w:r w:rsidR="005E185A">
        <w:t>221</w:t>
      </w:r>
      <w:r w:rsidR="00AF1B9C">
        <w:t xml:space="preserve"> Forest Inventory and Analysis (FIA) plots where </w:t>
      </w:r>
      <w:r w:rsidR="004769F7">
        <w:t xml:space="preserve">live </w:t>
      </w:r>
      <w:r w:rsidR="00AF1B9C">
        <w:t xml:space="preserve">sugar pine </w:t>
      </w:r>
      <w:r w:rsidR="004769F7">
        <w:t>was present at initial measurement (2001-20</w:t>
      </w:r>
      <w:r w:rsidR="005E185A">
        <w:t>09</w:t>
      </w:r>
      <w:r w:rsidR="004769F7">
        <w:t>)</w:t>
      </w:r>
      <w:r w:rsidR="00AF1B9C">
        <w:t xml:space="preserve"> </w:t>
      </w:r>
      <w:r w:rsidR="005E185A">
        <w:t xml:space="preserve">or remeasurement (2010-2019) </w:t>
      </w:r>
      <w:r w:rsidR="00AF1B9C">
        <w:t xml:space="preserve">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67A8FBA6" w14:textId="77777777" w:rsidR="006A10AA" w:rsidRDefault="006A10AA" w:rsidP="006A10AA">
      <w:pPr>
        <w:keepNext/>
      </w:pPr>
      <w:r>
        <w:rPr>
          <w:noProof/>
        </w:rPr>
        <w:lastRenderedPageBreak/>
        <w:drawing>
          <wp:inline distT="0" distB="0" distL="0" distR="0" wp14:anchorId="0E493D17" wp14:editId="491D7C4A">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58CAF6A1" w14:textId="36B8F7FB" w:rsidR="006A10AA" w:rsidRDefault="006A10AA" w:rsidP="006A10AA">
      <w:pPr>
        <w:pStyle w:val="Caption"/>
      </w:pPr>
      <w:bookmarkStart w:id="78" w:name="_Ref104988009"/>
      <w:r>
        <w:t xml:space="preserve">Figure </w:t>
      </w:r>
      <w:r w:rsidR="004B1ADD">
        <w:fldChar w:fldCharType="begin"/>
      </w:r>
      <w:r w:rsidR="004B1ADD">
        <w:instrText xml:space="preserve"> SEQ Figure \* ARABIC </w:instrText>
      </w:r>
      <w:r w:rsidR="004B1ADD">
        <w:fldChar w:fldCharType="separate"/>
      </w:r>
      <w:r>
        <w:rPr>
          <w:noProof/>
        </w:rPr>
        <w:t>2</w:t>
      </w:r>
      <w:r w:rsidR="004B1ADD">
        <w:rPr>
          <w:noProof/>
        </w:rPr>
        <w:fldChar w:fldCharType="end"/>
      </w:r>
      <w:bookmarkEnd w:id="78"/>
      <w:r>
        <w:t>: Changes in plot-level basal area and stems per hectare for</w:t>
      </w:r>
      <w:r w:rsidR="00E45F15">
        <w:t xml:space="preserve"> </w:t>
      </w:r>
      <w:r w:rsidR="007C34D3">
        <w:t>822</w:t>
      </w:r>
      <w:r>
        <w:t xml:space="preserve"> plots where sugar pine was present at initial measurement (20</w:t>
      </w:r>
      <w:r w:rsidR="00331DA8">
        <w:t>04</w:t>
      </w:r>
      <w:r>
        <w:t>-2009) or remeasurement (20</w:t>
      </w:r>
      <w:r w:rsidR="00331DA8">
        <w:t>14</w:t>
      </w:r>
      <w:r>
        <w:t>-2019)</w:t>
      </w:r>
      <w:r w:rsidR="007C34D3">
        <w:t xml:space="preserve"> and seedlings were consistently tallied</w:t>
      </w:r>
      <w:r>
        <w:t xml:space="preserve">. Points are means and error bars are +/- one standard error across </w:t>
      </w:r>
      <w:r w:rsidR="00E45F15">
        <w:t>plots.</w:t>
      </w:r>
      <w:r w:rsidR="00102552">
        <w:t xml:space="preserve"> Basal area totals include only stems greater than or equal to 2.54 cm DBH, while stem density includes all stems greater than </w:t>
      </w:r>
      <w:r w:rsidR="00A76BD8">
        <w:t xml:space="preserve">0.15 m height. </w:t>
      </w:r>
    </w:p>
    <w:p w14:paraId="4926421D" w14:textId="20E40BE4" w:rsidR="006A10AA" w:rsidRDefault="006A10AA">
      <w:r>
        <w:br w:type="page"/>
      </w:r>
    </w:p>
    <w:p w14:paraId="09AC7E5E"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1AAB24E2">
            <wp:extent cx="5682602"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82602" cy="6993971"/>
                    </a:xfrm>
                    <a:prstGeom prst="rect">
                      <a:avLst/>
                    </a:prstGeom>
                  </pic:spPr>
                </pic:pic>
              </a:graphicData>
            </a:graphic>
          </wp:inline>
        </w:drawing>
      </w:r>
    </w:p>
    <w:p w14:paraId="7C4930ED" w14:textId="6051BD0F" w:rsidR="007E3804" w:rsidRDefault="007E3804" w:rsidP="007E3804">
      <w:pPr>
        <w:pStyle w:val="Caption"/>
        <w:rPr>
          <w:noProof/>
        </w:rPr>
      </w:pPr>
      <w:bookmarkStart w:id="79" w:name="_Ref93744929"/>
      <w:commentRangeStart w:id="80"/>
      <w:r>
        <w:t xml:space="preserve">Figure </w:t>
      </w:r>
      <w:fldSimple w:instr=" SEQ Figure \* ARABIC ">
        <w:r w:rsidR="006A10AA">
          <w:rPr>
            <w:noProof/>
          </w:rPr>
          <w:t>3</w:t>
        </w:r>
      </w:fldSimple>
      <w:bookmarkEnd w:id="79"/>
      <w:r w:rsidR="008400A4">
        <w:rPr>
          <w:noProof/>
        </w:rPr>
        <w:t xml:space="preserve">: </w:t>
      </w:r>
      <w:commentRangeEnd w:id="80"/>
      <w:r w:rsidR="00090276">
        <w:rPr>
          <w:rStyle w:val="CommentReference"/>
          <w:i w:val="0"/>
          <w:iCs w:val="0"/>
          <w:color w:val="auto"/>
        </w:rPr>
        <w:commentReference w:id="80"/>
      </w:r>
      <w:r w:rsidR="008400A4">
        <w:rPr>
          <w:noProof/>
        </w:rPr>
        <w:t xml:space="preserve">Fixed effects of initial DBH, fire, WPBR, neighborhood basal area, drought, and site dryness on survival.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w:t>
      </w:r>
      <w:r w:rsidR="00AC4853">
        <w:rPr>
          <w:noProof/>
        </w:rPr>
        <w:lastRenderedPageBreak/>
        <w:t>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950212">
        <w:rPr>
          <w:noProof/>
        </w:rPr>
        <w:t>, resulting in relatively wide uncertainty about the survival of stems larger than 1.25m.</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commentRangeStart w:id="81"/>
      <w:commentRangeStart w:id="82"/>
      <w:r w:rsidR="007E3804">
        <w:rPr>
          <w:noProof/>
        </w:rPr>
        <w:drawing>
          <wp:inline distT="0" distB="0" distL="0" distR="0" wp14:anchorId="1515FA6E" wp14:editId="7EDD58FE">
            <wp:extent cx="5655068" cy="696008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5068" cy="6960085"/>
                    </a:xfrm>
                    <a:prstGeom prst="rect">
                      <a:avLst/>
                    </a:prstGeom>
                  </pic:spPr>
                </pic:pic>
              </a:graphicData>
            </a:graphic>
          </wp:inline>
        </w:drawing>
      </w:r>
      <w:commentRangeEnd w:id="81"/>
      <w:r w:rsidR="00D750DC">
        <w:rPr>
          <w:rStyle w:val="CommentReference"/>
        </w:rPr>
        <w:commentReference w:id="81"/>
      </w:r>
      <w:commentRangeEnd w:id="82"/>
      <w:r w:rsidR="00D750DC">
        <w:rPr>
          <w:rStyle w:val="CommentReference"/>
        </w:rPr>
        <w:commentReference w:id="82"/>
      </w:r>
    </w:p>
    <w:p w14:paraId="45744BE9" w14:textId="1036B518" w:rsidR="007E3804" w:rsidRDefault="007E3804" w:rsidP="007E3804">
      <w:pPr>
        <w:pStyle w:val="Caption"/>
        <w:rPr>
          <w:noProof/>
        </w:rPr>
      </w:pPr>
      <w:bookmarkStart w:id="83" w:name="_Ref94611931"/>
      <w:r>
        <w:t xml:space="preserve">Figure </w:t>
      </w:r>
      <w:fldSimple w:instr=" SEQ Figure \* ARABIC ">
        <w:r w:rsidR="006A10AA">
          <w:rPr>
            <w:noProof/>
          </w:rPr>
          <w:t>4</w:t>
        </w:r>
      </w:fldSimple>
      <w:bookmarkEnd w:id="83"/>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w:t>
      </w:r>
      <w:r w:rsidR="00143E5F">
        <w:rPr>
          <w:noProof/>
        </w:rPr>
        <w:lastRenderedPageBreak/>
        <w:t>the median predicted survival, darker ribbons show a 50% credible interval, and lighter ribbons show a 95% credible interval.</w:t>
      </w:r>
      <w:r w:rsidR="00F23E3D">
        <w:rPr>
          <w:noProof/>
        </w:rPr>
        <w:t xml:space="preserve"> Random effects were held at 0.</w:t>
      </w:r>
    </w:p>
    <w:p w14:paraId="69A252AD" w14:textId="134AA991" w:rsidR="00F365CE" w:rsidRDefault="00F365CE">
      <w:r>
        <w:br w:type="page"/>
      </w:r>
    </w:p>
    <w:p w14:paraId="3257D6AD" w14:textId="77777777" w:rsidR="00F365CE" w:rsidRPr="00F365CE" w:rsidRDefault="00F365CE" w:rsidP="00F365CE"/>
    <w:p w14:paraId="7A90CA33" w14:textId="77777777" w:rsidR="007E3804" w:rsidRDefault="007E3804" w:rsidP="008400A4">
      <w:pPr>
        <w:keepNext/>
      </w:pPr>
      <w:commentRangeStart w:id="84"/>
      <w:commentRangeStart w:id="85"/>
      <w:commentRangeStart w:id="86"/>
      <w:r>
        <w:rPr>
          <w:noProof/>
        </w:rPr>
        <w:drawing>
          <wp:inline distT="0" distB="0" distL="0" distR="0" wp14:anchorId="5BB37C55" wp14:editId="3D490A9C">
            <wp:extent cx="5637805" cy="6938837"/>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7805" cy="6938837"/>
                    </a:xfrm>
                    <a:prstGeom prst="rect">
                      <a:avLst/>
                    </a:prstGeom>
                  </pic:spPr>
                </pic:pic>
              </a:graphicData>
            </a:graphic>
          </wp:inline>
        </w:drawing>
      </w:r>
      <w:commentRangeEnd w:id="84"/>
      <w:r w:rsidR="00D750DC">
        <w:rPr>
          <w:rStyle w:val="CommentReference"/>
        </w:rPr>
        <w:commentReference w:id="84"/>
      </w:r>
      <w:commentRangeEnd w:id="85"/>
      <w:r w:rsidR="00D750DC">
        <w:rPr>
          <w:rStyle w:val="CommentReference"/>
        </w:rPr>
        <w:commentReference w:id="85"/>
      </w:r>
      <w:commentRangeEnd w:id="86"/>
      <w:r w:rsidR="00427DBC">
        <w:rPr>
          <w:rStyle w:val="CommentReference"/>
        </w:rPr>
        <w:commentReference w:id="86"/>
      </w:r>
    </w:p>
    <w:p w14:paraId="6DB62EB3" w14:textId="3297A5F2" w:rsidR="007E3804" w:rsidRDefault="007E3804" w:rsidP="007E3804">
      <w:pPr>
        <w:pStyle w:val="Caption"/>
        <w:rPr>
          <w:noProof/>
        </w:rPr>
      </w:pPr>
      <w:bookmarkStart w:id="87" w:name="_Ref94613276"/>
      <w:r>
        <w:t xml:space="preserve">Figure </w:t>
      </w:r>
      <w:fldSimple w:instr=" SEQ Figure \* ARABIC ">
        <w:r w:rsidR="006A10AA">
          <w:rPr>
            <w:noProof/>
          </w:rPr>
          <w:t>5</w:t>
        </w:r>
      </w:fldSimple>
      <w:bookmarkEnd w:id="87"/>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w:t>
      </w:r>
      <w:r w:rsidR="00143E5F">
        <w:rPr>
          <w:noProof/>
        </w:rPr>
        <w:lastRenderedPageBreak/>
        <w:t>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p>
    <w:p w14:paraId="39A0F6D6" w14:textId="6F2A5006" w:rsidR="00211000" w:rsidRDefault="00211000">
      <w:r>
        <w:br w:type="page"/>
      </w:r>
    </w:p>
    <w:p w14:paraId="454CDFAE" w14:textId="77777777" w:rsidR="00211000" w:rsidRPr="00211000" w:rsidRDefault="00211000" w:rsidP="00211000"/>
    <w:p w14:paraId="33A71862" w14:textId="77777777" w:rsidR="001161D9" w:rsidRDefault="001161D9" w:rsidP="001161D9">
      <w:pPr>
        <w:keepNext/>
      </w:pPr>
      <w:r>
        <w:rPr>
          <w:noProof/>
        </w:rPr>
        <w:drawing>
          <wp:inline distT="0" distB="0" distL="0" distR="0" wp14:anchorId="7CF0ADA3" wp14:editId="30E87773">
            <wp:extent cx="3169924"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4" cy="5943610"/>
                    </a:xfrm>
                    <a:prstGeom prst="rect">
                      <a:avLst/>
                    </a:prstGeom>
                  </pic:spPr>
                </pic:pic>
              </a:graphicData>
            </a:graphic>
          </wp:inline>
        </w:drawing>
      </w:r>
    </w:p>
    <w:p w14:paraId="2C5F2E8F" w14:textId="068DD948" w:rsidR="001161D9" w:rsidRDefault="001161D9" w:rsidP="001161D9">
      <w:pPr>
        <w:pStyle w:val="Caption"/>
      </w:pPr>
      <w:bookmarkStart w:id="88" w:name="_Ref94616225"/>
      <w:r>
        <w:t xml:space="preserve">Figure </w:t>
      </w:r>
      <w:fldSimple w:instr=" SEQ Figure \* ARABIC ">
        <w:r w:rsidR="006A10AA">
          <w:rPr>
            <w:noProof/>
          </w:rPr>
          <w:t>6</w:t>
        </w:r>
      </w:fldSimple>
      <w:bookmarkEnd w:id="88"/>
      <w:r>
        <w:t>: Posterior distribution of asymptotic population growth rate (</w:t>
      </w:r>
      <m:oMath>
        <m:r>
          <w:rPr>
            <w:rFonts w:ascii="Cambria Math" w:hAnsi="Cambria Math" w:cstheme="minorHAnsi"/>
          </w:rPr>
          <m:t>λ</m:t>
        </m:r>
      </m:oMath>
      <w:r>
        <w:t>)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1FB33984" w14:textId="77777777" w:rsidR="00F94B8B" w:rsidRDefault="00F94B8B" w:rsidP="00F94B8B">
      <w:r>
        <w:br w:type="page"/>
      </w:r>
    </w:p>
    <w:p w14:paraId="4A917602" w14:textId="5FC06DA3" w:rsidR="008F25B6" w:rsidRDefault="008F25B6" w:rsidP="008F25B6">
      <w:pPr>
        <w:pStyle w:val="Heading1"/>
      </w:pPr>
      <w:bookmarkStart w:id="89" w:name="_Ref93658815"/>
      <w:r>
        <w:lastRenderedPageBreak/>
        <w:t>Supplementary Materials</w:t>
      </w:r>
      <w:bookmarkEnd w:id="89"/>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355191">
            <wp:extent cx="4526721"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26721" cy="2785674"/>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90" w:name="_Ref93658573"/>
      <w:r>
        <w:t xml:space="preserve">Supplementary Figure </w:t>
      </w:r>
      <w:fldSimple w:instr=" SEQ Supplementary_Figure \* ARABIC ">
        <w:r w:rsidR="003E04A3">
          <w:rPr>
            <w:noProof/>
          </w:rPr>
          <w:t>1</w:t>
        </w:r>
      </w:fldSimple>
      <w:bookmarkEnd w:id="90"/>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1D2F9587">
            <wp:extent cx="4531765"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31765" cy="2788778"/>
                    </a:xfrm>
                    <a:prstGeom prst="rect">
                      <a:avLst/>
                    </a:prstGeom>
                  </pic:spPr>
                </pic:pic>
              </a:graphicData>
            </a:graphic>
          </wp:inline>
        </w:drawing>
      </w:r>
    </w:p>
    <w:p w14:paraId="1EB7E987" w14:textId="699E8D73" w:rsidR="006144D6" w:rsidRDefault="006144D6" w:rsidP="006144D6">
      <w:pPr>
        <w:pStyle w:val="Caption"/>
      </w:pPr>
      <w:bookmarkStart w:id="91" w:name="_Ref93658580"/>
      <w:r>
        <w:t xml:space="preserve">Supplementary Figure </w:t>
      </w:r>
      <w:fldSimple w:instr=" SEQ Supplementary_Figure \* ARABIC ">
        <w:r w:rsidR="003E04A3">
          <w:rPr>
            <w:noProof/>
          </w:rPr>
          <w:t>2</w:t>
        </w:r>
      </w:fldSimple>
      <w:bookmarkEnd w:id="91"/>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366D5AC">
            <wp:extent cx="4992063"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92063" cy="3072038"/>
                    </a:xfrm>
                    <a:prstGeom prst="rect">
                      <a:avLst/>
                    </a:prstGeom>
                  </pic:spPr>
                </pic:pic>
              </a:graphicData>
            </a:graphic>
          </wp:inline>
        </w:drawing>
      </w:r>
    </w:p>
    <w:p w14:paraId="121401EB" w14:textId="59C57447" w:rsidR="006144D6" w:rsidRDefault="00166284" w:rsidP="00166284">
      <w:pPr>
        <w:pStyle w:val="Caption"/>
      </w:pPr>
      <w:bookmarkStart w:id="92" w:name="_Ref93658585"/>
      <w:r>
        <w:t xml:space="preserve">Supplementary Figure </w:t>
      </w:r>
      <w:fldSimple w:instr=" SEQ Supplementary_Figure \* ARABIC ">
        <w:r w:rsidR="003E04A3">
          <w:rPr>
            <w:noProof/>
          </w:rPr>
          <w:t>3</w:t>
        </w:r>
      </w:fldSimple>
      <w:bookmarkEnd w:id="92"/>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1EF8149D">
            <wp:extent cx="4716469"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16469" cy="2902442"/>
                    </a:xfrm>
                    <a:prstGeom prst="rect">
                      <a:avLst/>
                    </a:prstGeom>
                  </pic:spPr>
                </pic:pic>
              </a:graphicData>
            </a:graphic>
          </wp:inline>
        </w:drawing>
      </w:r>
    </w:p>
    <w:p w14:paraId="13C04A4A" w14:textId="1C907B1F" w:rsidR="00166284" w:rsidRDefault="00166284" w:rsidP="00166284">
      <w:pPr>
        <w:pStyle w:val="Caption"/>
      </w:pPr>
      <w:bookmarkStart w:id="93" w:name="_Ref93658594"/>
      <w:r>
        <w:t xml:space="preserve">Supplementary Figure </w:t>
      </w:r>
      <w:fldSimple w:instr=" SEQ Supplementary_Figure \* ARABIC ">
        <w:r w:rsidR="003E04A3">
          <w:rPr>
            <w:noProof/>
          </w:rPr>
          <w:t>4</w:t>
        </w:r>
      </w:fldSimple>
      <w:bookmarkEnd w:id="93"/>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01002EA4">
            <wp:extent cx="4559389" cy="2805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59389" cy="2805777"/>
                    </a:xfrm>
                    <a:prstGeom prst="rect">
                      <a:avLst/>
                    </a:prstGeom>
                  </pic:spPr>
                </pic:pic>
              </a:graphicData>
            </a:graphic>
          </wp:inline>
        </w:drawing>
      </w:r>
    </w:p>
    <w:p w14:paraId="501B2DA9" w14:textId="046AB594" w:rsidR="00166284" w:rsidRDefault="00166284" w:rsidP="00166284">
      <w:pPr>
        <w:pStyle w:val="Caption"/>
      </w:pPr>
      <w:bookmarkStart w:id="94" w:name="_Ref93658597"/>
      <w:r>
        <w:t xml:space="preserve">Supplementary Figure </w:t>
      </w:r>
      <w:fldSimple w:instr=" SEQ Supplementary_Figure \* ARABIC ">
        <w:r w:rsidR="003E04A3">
          <w:rPr>
            <w:noProof/>
          </w:rPr>
          <w:t>5</w:t>
        </w:r>
      </w:fldSimple>
      <w:bookmarkEnd w:id="94"/>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95"/>
      <w:r>
        <w:rPr>
          <w:noProof/>
        </w:rPr>
        <w:drawing>
          <wp:inline distT="0" distB="0" distL="0" distR="0" wp14:anchorId="2242AF05" wp14:editId="01F0CAD3">
            <wp:extent cx="4422760"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22760" cy="2721698"/>
                    </a:xfrm>
                    <a:prstGeom prst="rect">
                      <a:avLst/>
                    </a:prstGeom>
                  </pic:spPr>
                </pic:pic>
              </a:graphicData>
            </a:graphic>
          </wp:inline>
        </w:drawing>
      </w:r>
      <w:commentRangeEnd w:id="95"/>
      <w:r w:rsidR="001C02F2">
        <w:rPr>
          <w:rStyle w:val="CommentReference"/>
        </w:rPr>
        <w:commentReference w:id="95"/>
      </w:r>
    </w:p>
    <w:p w14:paraId="725CAA6F" w14:textId="633B505C" w:rsidR="00C45A1A" w:rsidRDefault="00C45A1A" w:rsidP="00C45A1A">
      <w:pPr>
        <w:pStyle w:val="Caption"/>
      </w:pPr>
      <w:bookmarkStart w:id="96" w:name="_Ref93658599"/>
      <w:r>
        <w:t xml:space="preserve">Supplementary Figure </w:t>
      </w:r>
      <w:fldSimple w:instr=" SEQ Supplementary_Figure \* ARABIC ">
        <w:r w:rsidR="003E04A3">
          <w:rPr>
            <w:noProof/>
          </w:rPr>
          <w:t>6</w:t>
        </w:r>
      </w:fldSimple>
      <w:bookmarkEnd w:id="96"/>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C43B841">
            <wp:extent cx="5943010" cy="405864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324DC867" w14:textId="50F1F14E" w:rsidR="0027122B" w:rsidRDefault="0027122B" w:rsidP="0027122B">
      <w:pPr>
        <w:pStyle w:val="Caption"/>
      </w:pPr>
      <w:r>
        <w:t xml:space="preserve">Supplementary Figure </w:t>
      </w:r>
      <w:fldSimple w:instr=" SEQ Supplementary_Figure \* ARABIC ">
        <w:r w:rsidR="003E04A3">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each individual,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623E6102">
            <wp:extent cx="5943600"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4858AA0B" w14:textId="258F48DD" w:rsidR="004438A3" w:rsidRDefault="004438A3" w:rsidP="004438A3">
      <w:pPr>
        <w:pStyle w:val="Caption"/>
      </w:pPr>
      <w:r>
        <w:t xml:space="preserve">Supplementary Figure </w:t>
      </w:r>
      <w:fldSimple w:instr=" SEQ Supplementary_Figure \* ARABIC ">
        <w:r w:rsidR="003E04A3">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6E82F1C7">
            <wp:extent cx="5943010" cy="40586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131CEB9" w14:textId="25197612" w:rsidR="00422EF5" w:rsidRDefault="00422EF5" w:rsidP="00422EF5">
      <w:pPr>
        <w:pStyle w:val="Caption"/>
      </w:pPr>
      <w:r>
        <w:t xml:space="preserve">Supplementary Figure </w:t>
      </w:r>
      <w:fldSimple w:instr=" SEQ Supplementary_Figure \* ARABIC ">
        <w:r w:rsidR="003E04A3">
          <w:rPr>
            <w:noProof/>
          </w:rPr>
          <w:t>9</w:t>
        </w:r>
      </w:fldSimple>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The blue line has slope 1 and intercept 0, i.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all of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28C5DE78">
            <wp:extent cx="5943010" cy="40586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617C7AB" w14:textId="557EC0F6" w:rsidR="0026626B" w:rsidRDefault="00857BF9" w:rsidP="00857BF9">
      <w:pPr>
        <w:pStyle w:val="Caption"/>
      </w:pPr>
      <w:r>
        <w:t xml:space="preserve">Supplementary Figure </w:t>
      </w:r>
      <w:fldSimple w:instr=" SEQ Supplementary_Figure \* ARABIC ">
        <w:r w:rsidR="003E04A3">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each individual,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C93ECC6">
            <wp:extent cx="5943010" cy="405864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472115B4" w14:textId="1514AEB3" w:rsidR="00857BF9" w:rsidRDefault="00857BF9" w:rsidP="00857BF9">
      <w:pPr>
        <w:pStyle w:val="Caption"/>
      </w:pPr>
      <w:r>
        <w:t xml:space="preserve">Supplementary Figure </w:t>
      </w:r>
      <w:fldSimple w:instr=" SEQ Supplementary_Figure \* ARABIC ">
        <w:r w:rsidR="003E04A3">
          <w:rPr>
            <w:noProof/>
          </w:rPr>
          <w:t>11</w:t>
        </w:r>
      </w:fldSimple>
      <w:r w:rsidR="000B07C3">
        <w:rPr>
          <w:noProof/>
        </w:rPr>
        <w:t>:</w:t>
      </w:r>
      <w:r w:rsidRPr="00857BF9">
        <w:t xml:space="preserve"> </w:t>
      </w:r>
      <w:r>
        <w:t>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B3435EC">
            <wp:extent cx="5943600"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64348548" w14:textId="312FE298" w:rsidR="003E04A3" w:rsidRDefault="003E04A3" w:rsidP="003E04A3">
      <w:pPr>
        <w:pStyle w:val="Caption"/>
      </w:pPr>
      <w:r>
        <w:t xml:space="preserve">Supplementary Figure </w:t>
      </w:r>
      <w:fldSimple w:instr=" SEQ Supplementary_Figure \* ARABIC ">
        <w:r>
          <w:rPr>
            <w:noProof/>
          </w:rPr>
          <w:t>12</w:t>
        </w:r>
      </w:fldSimple>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i.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F26ABAD" w14:textId="5204CE27" w:rsidR="00E16782" w:rsidRDefault="00E16782">
      <w:r>
        <w:lastRenderedPageBreak/>
        <w:br w:type="page"/>
      </w:r>
    </w:p>
    <w:p w14:paraId="1D65920D" w14:textId="77777777" w:rsidR="00E16782" w:rsidRPr="00E16782" w:rsidRDefault="00E16782" w:rsidP="00E16782"/>
    <w:p w14:paraId="1C4F3DCC" w14:textId="77777777" w:rsidR="00E16782" w:rsidRPr="00E16782" w:rsidRDefault="00E16782" w:rsidP="00E16782"/>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894D9E" w:rsidRPr="002D364A" w14:paraId="27D99596" w14:textId="77777777" w:rsidTr="001545DE">
        <w:trPr>
          <w:trHeight w:val="288"/>
        </w:trPr>
        <w:tc>
          <w:tcPr>
            <w:tcW w:w="1480" w:type="dxa"/>
            <w:noWrap/>
            <w:hideMark/>
          </w:tcPr>
          <w:p w14:paraId="0519C27E" w14:textId="77777777" w:rsidR="00894D9E" w:rsidRPr="002D364A" w:rsidRDefault="00894D9E" w:rsidP="00894D9E">
            <w:pPr>
              <w:rPr>
                <w:b/>
                <w:bCs/>
              </w:rPr>
            </w:pPr>
            <w:r w:rsidRPr="002D364A">
              <w:rPr>
                <w:b/>
                <w:bCs/>
              </w:rPr>
              <w:t>Undisturbed</w:t>
            </w:r>
          </w:p>
        </w:tc>
        <w:tc>
          <w:tcPr>
            <w:tcW w:w="1155" w:type="dxa"/>
            <w:noWrap/>
            <w:vAlign w:val="bottom"/>
            <w:hideMark/>
          </w:tcPr>
          <w:p w14:paraId="48470296" w14:textId="4B017B96" w:rsidR="00894D9E" w:rsidRPr="002D364A" w:rsidRDefault="00894D9E" w:rsidP="00894D9E">
            <w:r>
              <w:rPr>
                <w:rFonts w:ascii="Calibri" w:hAnsi="Calibri" w:cs="Calibri"/>
                <w:color w:val="000000"/>
              </w:rPr>
              <w:t>1.04</w:t>
            </w:r>
          </w:p>
        </w:tc>
        <w:tc>
          <w:tcPr>
            <w:tcW w:w="1208" w:type="dxa"/>
            <w:noWrap/>
            <w:vAlign w:val="bottom"/>
            <w:hideMark/>
          </w:tcPr>
          <w:p w14:paraId="673B11C7" w14:textId="12EEF865" w:rsidR="00894D9E" w:rsidRPr="002D364A" w:rsidRDefault="00894D9E" w:rsidP="00894D9E">
            <w:r>
              <w:rPr>
                <w:rFonts w:ascii="Calibri" w:hAnsi="Calibri" w:cs="Calibri"/>
                <w:color w:val="000000"/>
              </w:rPr>
              <w:t>1.01</w:t>
            </w:r>
          </w:p>
        </w:tc>
        <w:tc>
          <w:tcPr>
            <w:tcW w:w="1208" w:type="dxa"/>
            <w:noWrap/>
            <w:vAlign w:val="bottom"/>
            <w:hideMark/>
          </w:tcPr>
          <w:p w14:paraId="6025DE9A" w14:textId="74BBF86E" w:rsidR="00894D9E" w:rsidRPr="002D364A" w:rsidRDefault="00894D9E" w:rsidP="00894D9E">
            <w:r>
              <w:rPr>
                <w:rFonts w:ascii="Calibri" w:hAnsi="Calibri" w:cs="Calibri"/>
                <w:color w:val="000000"/>
              </w:rPr>
              <w:t>1.07</w:t>
            </w:r>
          </w:p>
        </w:tc>
      </w:tr>
      <w:tr w:rsidR="00894D9E" w:rsidRPr="002D364A" w14:paraId="4F85A7D7" w14:textId="77777777" w:rsidTr="001545DE">
        <w:trPr>
          <w:trHeight w:val="288"/>
        </w:trPr>
        <w:tc>
          <w:tcPr>
            <w:tcW w:w="1480" w:type="dxa"/>
            <w:noWrap/>
            <w:hideMark/>
          </w:tcPr>
          <w:p w14:paraId="614C5496" w14:textId="77777777" w:rsidR="00894D9E" w:rsidRPr="002D364A" w:rsidRDefault="00894D9E" w:rsidP="00894D9E">
            <w:pPr>
              <w:rPr>
                <w:b/>
                <w:bCs/>
              </w:rPr>
            </w:pPr>
            <w:r w:rsidRPr="002D364A">
              <w:rPr>
                <w:b/>
                <w:bCs/>
              </w:rPr>
              <w:t>Fire</w:t>
            </w:r>
          </w:p>
        </w:tc>
        <w:tc>
          <w:tcPr>
            <w:tcW w:w="1155" w:type="dxa"/>
            <w:noWrap/>
            <w:vAlign w:val="bottom"/>
            <w:hideMark/>
          </w:tcPr>
          <w:p w14:paraId="4855E811" w14:textId="6A368793" w:rsidR="00894D9E" w:rsidRPr="002D364A" w:rsidRDefault="00894D9E" w:rsidP="00894D9E">
            <w:r>
              <w:rPr>
                <w:rFonts w:ascii="Calibri" w:hAnsi="Calibri" w:cs="Calibri"/>
                <w:color w:val="000000"/>
              </w:rPr>
              <w:t>0.61</w:t>
            </w:r>
          </w:p>
        </w:tc>
        <w:tc>
          <w:tcPr>
            <w:tcW w:w="1208" w:type="dxa"/>
            <w:noWrap/>
            <w:vAlign w:val="bottom"/>
            <w:hideMark/>
          </w:tcPr>
          <w:p w14:paraId="22B4AB65" w14:textId="48FBF6BB" w:rsidR="00894D9E" w:rsidRPr="002D364A" w:rsidRDefault="00894D9E" w:rsidP="00894D9E">
            <w:r>
              <w:rPr>
                <w:rFonts w:ascii="Calibri" w:hAnsi="Calibri" w:cs="Calibri"/>
                <w:color w:val="000000"/>
              </w:rPr>
              <w:t>0.51</w:t>
            </w:r>
          </w:p>
        </w:tc>
        <w:tc>
          <w:tcPr>
            <w:tcW w:w="1208" w:type="dxa"/>
            <w:noWrap/>
            <w:vAlign w:val="bottom"/>
            <w:hideMark/>
          </w:tcPr>
          <w:p w14:paraId="082005A8" w14:textId="05354618" w:rsidR="00894D9E" w:rsidRPr="002D364A" w:rsidRDefault="00894D9E" w:rsidP="00894D9E">
            <w:r>
              <w:rPr>
                <w:rFonts w:ascii="Calibri" w:hAnsi="Calibri" w:cs="Calibri"/>
                <w:color w:val="000000"/>
              </w:rPr>
              <w:t>0.70</w:t>
            </w:r>
          </w:p>
        </w:tc>
      </w:tr>
      <w:tr w:rsidR="00894D9E" w:rsidRPr="002D364A" w14:paraId="57510B6D" w14:textId="77777777" w:rsidTr="001545DE">
        <w:trPr>
          <w:trHeight w:val="288"/>
        </w:trPr>
        <w:tc>
          <w:tcPr>
            <w:tcW w:w="1480" w:type="dxa"/>
            <w:noWrap/>
            <w:hideMark/>
          </w:tcPr>
          <w:p w14:paraId="5584CA95" w14:textId="77777777" w:rsidR="00894D9E" w:rsidRPr="002D364A" w:rsidRDefault="00894D9E" w:rsidP="00894D9E">
            <w:pPr>
              <w:rPr>
                <w:b/>
                <w:bCs/>
              </w:rPr>
            </w:pPr>
            <w:r w:rsidRPr="002D364A">
              <w:rPr>
                <w:b/>
                <w:bCs/>
              </w:rPr>
              <w:t>WPBR</w:t>
            </w:r>
          </w:p>
        </w:tc>
        <w:tc>
          <w:tcPr>
            <w:tcW w:w="1155" w:type="dxa"/>
            <w:noWrap/>
            <w:vAlign w:val="bottom"/>
            <w:hideMark/>
          </w:tcPr>
          <w:p w14:paraId="625C8A0C" w14:textId="67CEB83F" w:rsidR="00894D9E" w:rsidRPr="002D364A" w:rsidRDefault="00894D9E" w:rsidP="00894D9E">
            <w:r>
              <w:rPr>
                <w:rFonts w:ascii="Calibri" w:hAnsi="Calibri" w:cs="Calibri"/>
                <w:color w:val="000000"/>
              </w:rPr>
              <w:t>0.99</w:t>
            </w:r>
          </w:p>
        </w:tc>
        <w:tc>
          <w:tcPr>
            <w:tcW w:w="1208" w:type="dxa"/>
            <w:noWrap/>
            <w:vAlign w:val="bottom"/>
            <w:hideMark/>
          </w:tcPr>
          <w:p w14:paraId="1328D8FC" w14:textId="007F2534" w:rsidR="00894D9E" w:rsidRPr="002D364A" w:rsidRDefault="00894D9E" w:rsidP="00894D9E">
            <w:r>
              <w:rPr>
                <w:rFonts w:ascii="Calibri" w:hAnsi="Calibri" w:cs="Calibri"/>
                <w:color w:val="000000"/>
              </w:rPr>
              <w:t>0.90</w:t>
            </w:r>
          </w:p>
        </w:tc>
        <w:tc>
          <w:tcPr>
            <w:tcW w:w="1208" w:type="dxa"/>
            <w:noWrap/>
            <w:vAlign w:val="bottom"/>
            <w:hideMark/>
          </w:tcPr>
          <w:p w14:paraId="2119013B" w14:textId="28C2E6FA" w:rsidR="00894D9E" w:rsidRPr="002D364A" w:rsidRDefault="00894D9E" w:rsidP="00894D9E">
            <w:r>
              <w:rPr>
                <w:rFonts w:ascii="Calibri" w:hAnsi="Calibri" w:cs="Calibri"/>
                <w:color w:val="000000"/>
              </w:rPr>
              <w:t>1.06</w:t>
            </w:r>
          </w:p>
        </w:tc>
      </w:tr>
      <w:tr w:rsidR="00894D9E" w:rsidRPr="002D364A" w14:paraId="7447A570" w14:textId="77777777" w:rsidTr="001545DE">
        <w:trPr>
          <w:trHeight w:val="288"/>
        </w:trPr>
        <w:tc>
          <w:tcPr>
            <w:tcW w:w="1480" w:type="dxa"/>
            <w:noWrap/>
            <w:hideMark/>
          </w:tcPr>
          <w:p w14:paraId="5B302A04" w14:textId="77777777" w:rsidR="00894D9E" w:rsidRPr="002D364A" w:rsidRDefault="00894D9E" w:rsidP="00894D9E">
            <w:pPr>
              <w:rPr>
                <w:b/>
                <w:bCs/>
              </w:rPr>
            </w:pPr>
            <w:r w:rsidRPr="002D364A">
              <w:rPr>
                <w:b/>
                <w:bCs/>
              </w:rPr>
              <w:t>Low BA</w:t>
            </w:r>
          </w:p>
        </w:tc>
        <w:tc>
          <w:tcPr>
            <w:tcW w:w="1155" w:type="dxa"/>
            <w:noWrap/>
            <w:vAlign w:val="bottom"/>
            <w:hideMark/>
          </w:tcPr>
          <w:p w14:paraId="61C8B7FD" w14:textId="5823C94E" w:rsidR="00894D9E" w:rsidRPr="002D364A" w:rsidRDefault="00894D9E" w:rsidP="00894D9E">
            <w:r>
              <w:rPr>
                <w:rFonts w:ascii="Calibri" w:hAnsi="Calibri" w:cs="Calibri"/>
                <w:color w:val="000000"/>
              </w:rPr>
              <w:t>1.09</w:t>
            </w:r>
          </w:p>
        </w:tc>
        <w:tc>
          <w:tcPr>
            <w:tcW w:w="1208" w:type="dxa"/>
            <w:noWrap/>
            <w:vAlign w:val="bottom"/>
            <w:hideMark/>
          </w:tcPr>
          <w:p w14:paraId="6C474B43" w14:textId="6FEE9B6C" w:rsidR="00894D9E" w:rsidRPr="002D364A" w:rsidRDefault="00894D9E" w:rsidP="00894D9E">
            <w:r>
              <w:rPr>
                <w:rFonts w:ascii="Calibri" w:hAnsi="Calibri" w:cs="Calibri"/>
                <w:color w:val="000000"/>
              </w:rPr>
              <w:t>1.06</w:t>
            </w:r>
          </w:p>
        </w:tc>
        <w:tc>
          <w:tcPr>
            <w:tcW w:w="1208" w:type="dxa"/>
            <w:noWrap/>
            <w:vAlign w:val="bottom"/>
            <w:hideMark/>
          </w:tcPr>
          <w:p w14:paraId="061F27D4" w14:textId="2FCD7DEA" w:rsidR="00894D9E" w:rsidRPr="002D364A" w:rsidRDefault="00894D9E" w:rsidP="00894D9E">
            <w:r>
              <w:rPr>
                <w:rFonts w:ascii="Calibri" w:hAnsi="Calibri" w:cs="Calibri"/>
                <w:color w:val="000000"/>
              </w:rPr>
              <w:t>1.13</w:t>
            </w:r>
          </w:p>
        </w:tc>
      </w:tr>
      <w:tr w:rsidR="00894D9E" w:rsidRPr="002D364A" w14:paraId="060C0E1D" w14:textId="77777777" w:rsidTr="001545DE">
        <w:trPr>
          <w:trHeight w:val="288"/>
        </w:trPr>
        <w:tc>
          <w:tcPr>
            <w:tcW w:w="1480" w:type="dxa"/>
            <w:noWrap/>
            <w:hideMark/>
          </w:tcPr>
          <w:p w14:paraId="7BA2A714" w14:textId="77777777" w:rsidR="00894D9E" w:rsidRPr="002D364A" w:rsidRDefault="00894D9E" w:rsidP="00894D9E">
            <w:pPr>
              <w:rPr>
                <w:b/>
                <w:bCs/>
              </w:rPr>
            </w:pPr>
            <w:r w:rsidRPr="002D364A">
              <w:rPr>
                <w:b/>
                <w:bCs/>
              </w:rPr>
              <w:t>High BA</w:t>
            </w:r>
          </w:p>
        </w:tc>
        <w:tc>
          <w:tcPr>
            <w:tcW w:w="1155" w:type="dxa"/>
            <w:noWrap/>
            <w:vAlign w:val="bottom"/>
            <w:hideMark/>
          </w:tcPr>
          <w:p w14:paraId="29F0B1F6" w14:textId="79644143" w:rsidR="00894D9E" w:rsidRPr="002D364A" w:rsidRDefault="00894D9E" w:rsidP="00894D9E">
            <w:r>
              <w:rPr>
                <w:rFonts w:ascii="Calibri" w:hAnsi="Calibri" w:cs="Calibri"/>
                <w:color w:val="000000"/>
              </w:rPr>
              <w:t>0.98</w:t>
            </w:r>
          </w:p>
        </w:tc>
        <w:tc>
          <w:tcPr>
            <w:tcW w:w="1208" w:type="dxa"/>
            <w:noWrap/>
            <w:vAlign w:val="bottom"/>
            <w:hideMark/>
          </w:tcPr>
          <w:p w14:paraId="11E80269" w14:textId="16289D94" w:rsidR="00894D9E" w:rsidRPr="002D364A" w:rsidRDefault="00894D9E" w:rsidP="00894D9E">
            <w:r>
              <w:rPr>
                <w:rFonts w:ascii="Calibri" w:hAnsi="Calibri" w:cs="Calibri"/>
                <w:color w:val="000000"/>
              </w:rPr>
              <w:t>0.94</w:t>
            </w:r>
          </w:p>
        </w:tc>
        <w:tc>
          <w:tcPr>
            <w:tcW w:w="1208" w:type="dxa"/>
            <w:noWrap/>
            <w:vAlign w:val="bottom"/>
            <w:hideMark/>
          </w:tcPr>
          <w:p w14:paraId="0CB13A08" w14:textId="2F320285" w:rsidR="00894D9E" w:rsidRPr="002D364A" w:rsidRDefault="00894D9E" w:rsidP="00894D9E">
            <w:r>
              <w:rPr>
                <w:rFonts w:ascii="Calibri" w:hAnsi="Calibri" w:cs="Calibri"/>
                <w:color w:val="000000"/>
              </w:rPr>
              <w:t>1.02</w:t>
            </w:r>
          </w:p>
        </w:tc>
      </w:tr>
      <w:tr w:rsidR="00894D9E" w:rsidRPr="002D364A" w14:paraId="794CAA99" w14:textId="77777777" w:rsidTr="001545DE">
        <w:trPr>
          <w:trHeight w:val="288"/>
        </w:trPr>
        <w:tc>
          <w:tcPr>
            <w:tcW w:w="1480" w:type="dxa"/>
            <w:noWrap/>
            <w:hideMark/>
          </w:tcPr>
          <w:p w14:paraId="178633C6" w14:textId="77777777" w:rsidR="00894D9E" w:rsidRPr="002D364A" w:rsidRDefault="00894D9E" w:rsidP="00894D9E">
            <w:pPr>
              <w:rPr>
                <w:b/>
                <w:bCs/>
              </w:rPr>
            </w:pPr>
            <w:r w:rsidRPr="002D364A">
              <w:rPr>
                <w:b/>
                <w:bCs/>
              </w:rPr>
              <w:t>Low Drought</w:t>
            </w:r>
          </w:p>
        </w:tc>
        <w:tc>
          <w:tcPr>
            <w:tcW w:w="1155" w:type="dxa"/>
            <w:noWrap/>
            <w:vAlign w:val="bottom"/>
            <w:hideMark/>
          </w:tcPr>
          <w:p w14:paraId="127CE01D" w14:textId="2C97744C" w:rsidR="00894D9E" w:rsidRPr="002D364A" w:rsidRDefault="00894D9E" w:rsidP="00894D9E">
            <w:r>
              <w:rPr>
                <w:rFonts w:ascii="Calibri" w:hAnsi="Calibri" w:cs="Calibri"/>
                <w:color w:val="000000"/>
              </w:rPr>
              <w:t>1.05</w:t>
            </w:r>
          </w:p>
        </w:tc>
        <w:tc>
          <w:tcPr>
            <w:tcW w:w="1208" w:type="dxa"/>
            <w:noWrap/>
            <w:vAlign w:val="bottom"/>
            <w:hideMark/>
          </w:tcPr>
          <w:p w14:paraId="5BAE8051" w14:textId="49554221" w:rsidR="00894D9E" w:rsidRPr="002D364A" w:rsidRDefault="00894D9E" w:rsidP="00894D9E">
            <w:r>
              <w:rPr>
                <w:rFonts w:ascii="Calibri" w:hAnsi="Calibri" w:cs="Calibri"/>
                <w:color w:val="000000"/>
              </w:rPr>
              <w:t>1.01</w:t>
            </w:r>
          </w:p>
        </w:tc>
        <w:tc>
          <w:tcPr>
            <w:tcW w:w="1208" w:type="dxa"/>
            <w:noWrap/>
            <w:vAlign w:val="bottom"/>
            <w:hideMark/>
          </w:tcPr>
          <w:p w14:paraId="507D7DB7" w14:textId="66D6C081" w:rsidR="00894D9E" w:rsidRPr="002D364A" w:rsidRDefault="00894D9E" w:rsidP="00894D9E">
            <w:r>
              <w:rPr>
                <w:rFonts w:ascii="Calibri" w:hAnsi="Calibri" w:cs="Calibri"/>
                <w:color w:val="000000"/>
              </w:rPr>
              <w:t>1.08</w:t>
            </w:r>
          </w:p>
        </w:tc>
      </w:tr>
      <w:tr w:rsidR="00894D9E" w:rsidRPr="002D364A" w14:paraId="27FE14C2" w14:textId="77777777" w:rsidTr="001545DE">
        <w:trPr>
          <w:trHeight w:val="288"/>
        </w:trPr>
        <w:tc>
          <w:tcPr>
            <w:tcW w:w="1480" w:type="dxa"/>
            <w:noWrap/>
            <w:hideMark/>
          </w:tcPr>
          <w:p w14:paraId="0D39969D" w14:textId="77777777" w:rsidR="00894D9E" w:rsidRPr="002D364A" w:rsidRDefault="00894D9E" w:rsidP="00894D9E">
            <w:pPr>
              <w:rPr>
                <w:b/>
                <w:bCs/>
              </w:rPr>
            </w:pPr>
            <w:r w:rsidRPr="002D364A">
              <w:rPr>
                <w:b/>
                <w:bCs/>
              </w:rPr>
              <w:t>High Drought</w:t>
            </w:r>
          </w:p>
        </w:tc>
        <w:tc>
          <w:tcPr>
            <w:tcW w:w="1155" w:type="dxa"/>
            <w:noWrap/>
            <w:vAlign w:val="bottom"/>
            <w:hideMark/>
          </w:tcPr>
          <w:p w14:paraId="7553AF38" w14:textId="57A410DE" w:rsidR="00894D9E" w:rsidRPr="002D364A" w:rsidRDefault="00894D9E" w:rsidP="00894D9E">
            <w:r>
              <w:rPr>
                <w:rFonts w:ascii="Calibri" w:hAnsi="Calibri" w:cs="Calibri"/>
                <w:color w:val="000000"/>
              </w:rPr>
              <w:t>1.03</w:t>
            </w:r>
          </w:p>
        </w:tc>
        <w:tc>
          <w:tcPr>
            <w:tcW w:w="1208" w:type="dxa"/>
            <w:noWrap/>
            <w:vAlign w:val="bottom"/>
            <w:hideMark/>
          </w:tcPr>
          <w:p w14:paraId="2675DB4D" w14:textId="4C280617" w:rsidR="00894D9E" w:rsidRPr="002D364A" w:rsidRDefault="00894D9E" w:rsidP="00894D9E">
            <w:r>
              <w:rPr>
                <w:rFonts w:ascii="Calibri" w:hAnsi="Calibri" w:cs="Calibri"/>
                <w:color w:val="000000"/>
              </w:rPr>
              <w:t>0.99</w:t>
            </w:r>
          </w:p>
        </w:tc>
        <w:tc>
          <w:tcPr>
            <w:tcW w:w="1208" w:type="dxa"/>
            <w:noWrap/>
            <w:vAlign w:val="bottom"/>
            <w:hideMark/>
          </w:tcPr>
          <w:p w14:paraId="126AD871" w14:textId="367E7A58" w:rsidR="00894D9E" w:rsidRPr="002D364A" w:rsidRDefault="00894D9E" w:rsidP="00894D9E">
            <w:r>
              <w:rPr>
                <w:rFonts w:ascii="Calibri" w:hAnsi="Calibri" w:cs="Calibri"/>
                <w:color w:val="000000"/>
              </w:rPr>
              <w:t>1.08</w:t>
            </w:r>
          </w:p>
        </w:tc>
      </w:tr>
      <w:tr w:rsidR="00894D9E" w:rsidRPr="002D364A" w14:paraId="07158831" w14:textId="77777777" w:rsidTr="001545DE">
        <w:trPr>
          <w:trHeight w:val="288"/>
        </w:trPr>
        <w:tc>
          <w:tcPr>
            <w:tcW w:w="1480" w:type="dxa"/>
            <w:noWrap/>
            <w:hideMark/>
          </w:tcPr>
          <w:p w14:paraId="596F28AC" w14:textId="77777777" w:rsidR="00894D9E" w:rsidRPr="002D364A" w:rsidRDefault="00894D9E" w:rsidP="00894D9E">
            <w:pPr>
              <w:rPr>
                <w:b/>
                <w:bCs/>
              </w:rPr>
            </w:pPr>
            <w:r w:rsidRPr="002D364A">
              <w:rPr>
                <w:b/>
                <w:bCs/>
              </w:rPr>
              <w:t>Wet Site</w:t>
            </w:r>
          </w:p>
        </w:tc>
        <w:tc>
          <w:tcPr>
            <w:tcW w:w="1155" w:type="dxa"/>
            <w:noWrap/>
            <w:vAlign w:val="bottom"/>
            <w:hideMark/>
          </w:tcPr>
          <w:p w14:paraId="1878324B" w14:textId="2D286194" w:rsidR="00894D9E" w:rsidRPr="002D364A" w:rsidRDefault="00894D9E" w:rsidP="00894D9E">
            <w:r>
              <w:rPr>
                <w:rFonts w:ascii="Calibri" w:hAnsi="Calibri" w:cs="Calibri"/>
                <w:color w:val="000000"/>
              </w:rPr>
              <w:t>1.05</w:t>
            </w:r>
          </w:p>
        </w:tc>
        <w:tc>
          <w:tcPr>
            <w:tcW w:w="1208" w:type="dxa"/>
            <w:noWrap/>
            <w:vAlign w:val="bottom"/>
            <w:hideMark/>
          </w:tcPr>
          <w:p w14:paraId="562E189F" w14:textId="01343BEB" w:rsidR="00894D9E" w:rsidRPr="002D364A" w:rsidRDefault="00894D9E" w:rsidP="00894D9E">
            <w:r>
              <w:rPr>
                <w:rFonts w:ascii="Calibri" w:hAnsi="Calibri" w:cs="Calibri"/>
                <w:color w:val="000000"/>
              </w:rPr>
              <w:t>1.02</w:t>
            </w:r>
          </w:p>
        </w:tc>
        <w:tc>
          <w:tcPr>
            <w:tcW w:w="1208" w:type="dxa"/>
            <w:noWrap/>
            <w:vAlign w:val="bottom"/>
            <w:hideMark/>
          </w:tcPr>
          <w:p w14:paraId="41738080" w14:textId="4BEB4EFB" w:rsidR="00894D9E" w:rsidRPr="002D364A" w:rsidRDefault="00894D9E" w:rsidP="00894D9E">
            <w:r>
              <w:rPr>
                <w:rFonts w:ascii="Calibri" w:hAnsi="Calibri" w:cs="Calibri"/>
                <w:color w:val="000000"/>
              </w:rPr>
              <w:t>1.08</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349B66E5" w:rsidR="002D364A" w:rsidRPr="002D364A" w:rsidRDefault="007E7CA6" w:rsidP="002D364A">
      <w:pPr>
        <w:pStyle w:val="Caption"/>
      </w:pPr>
      <w:bookmarkStart w:id="97" w:name="_Ref94619410"/>
      <w:r>
        <w:t xml:space="preserve">Supplementary </w:t>
      </w:r>
      <w:r w:rsidR="00245CBF">
        <w:t>Table</w:t>
      </w:r>
      <w:r w:rsidR="002D364A">
        <w:t xml:space="preserve"> </w:t>
      </w:r>
      <w:bookmarkEnd w:id="97"/>
      <w:r>
        <w:t>1</w:t>
      </w:r>
      <w:r w:rsidR="002D364A">
        <w:t>: Summary of posterior distributions of population asymptotic growth rate (</w:t>
      </w:r>
      <m:oMath>
        <m: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was estimated for each posterior sample by constructing a transition matrix using the posterior sample parameters and the vital rate as described in the methods, and taking the dominant eigenvalue of the transition matrix.</w:t>
      </w:r>
    </w:p>
    <w:sectPr w:rsidR="002D364A" w:rsidRPr="002D364A">
      <w:head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j battles" w:date="2022-02-14T04:48:00Z" w:initials="jjb">
    <w:p w14:paraId="7D74136D" w14:textId="77777777" w:rsidR="00D070A9" w:rsidRDefault="00D070A9" w:rsidP="00D070A9">
      <w:pPr>
        <w:pStyle w:val="CommentText"/>
      </w:pPr>
      <w:r>
        <w:rPr>
          <w:rStyle w:val="CommentReference"/>
        </w:rPr>
        <w:annotationRef/>
      </w:r>
      <w:r>
        <w:t xml:space="preserve">Lead with this idea. </w:t>
      </w:r>
    </w:p>
  </w:comment>
  <w:comment w:id="3"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23"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4"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5"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6"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7" w:author="Daniel Foster" w:date="2022-04-14T16:45:00Z" w:initials="DF">
    <w:p w14:paraId="4EA188E8" w14:textId="77777777" w:rsidR="0090133B" w:rsidRDefault="0090133B" w:rsidP="0090133B">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30"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3"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4"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35" w:author="Daniel Foster" w:date="2022-05-24T16:47:00Z" w:initials="DF">
    <w:p w14:paraId="65CB9711" w14:textId="77777777" w:rsidR="005D2253" w:rsidRDefault="005D2253" w:rsidP="008C5EA3">
      <w:pPr>
        <w:pStyle w:val="CommentText"/>
      </w:pPr>
      <w:r>
        <w:rPr>
          <w:rStyle w:val="CommentReference"/>
        </w:rPr>
        <w:annotationRef/>
      </w:r>
      <w:r>
        <w:t>Start here: it's really n'_i[1], the first element in a size distribution vector</w:t>
      </w:r>
    </w:p>
  </w:comment>
  <w:comment w:id="36"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37"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39"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40"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41" w:author="Daniel Foster" w:date="2022-02-15T12:06:00Z" w:initials="DF">
    <w:p w14:paraId="2F6B9171" w14:textId="3B7FAF0F" w:rsidR="007108F6" w:rsidRDefault="007108F6">
      <w:pPr>
        <w:pStyle w:val="CommentText"/>
      </w:pPr>
      <w:r>
        <w:rPr>
          <w:rStyle w:val="CommentReference"/>
        </w:rPr>
        <w:annotationRef/>
      </w:r>
      <w:r>
        <w:t>Add year</w:t>
      </w:r>
    </w:p>
  </w:comment>
  <w:comment w:id="42"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43"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45"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46"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47"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48"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49"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50"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51"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53"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54"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55"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56"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57"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58"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59"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60"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61"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62"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63"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64"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65"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66"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67"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69"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68"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70"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71" w:author="j battles" w:date="2022-02-14T08:42:00Z" w:initials="jjb">
    <w:p w14:paraId="27EAFBC6" w14:textId="77777777" w:rsidR="00832E90" w:rsidRDefault="00832E90" w:rsidP="004D63AB">
      <w:pPr>
        <w:pStyle w:val="CommentText"/>
      </w:pPr>
      <w:r>
        <w:rPr>
          <w:rStyle w:val="CommentReference"/>
        </w:rPr>
        <w:annotationRef/>
      </w:r>
      <w:r>
        <w:t>Huh?</w:t>
      </w:r>
    </w:p>
  </w:comment>
  <w:comment w:id="73"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72"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80"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81" w:author="Daniel Foster" w:date="2022-06-01T09:54:00Z" w:initials="DF">
    <w:p w14:paraId="303A7E9A" w14:textId="77777777" w:rsidR="00D750DC" w:rsidRDefault="00D750DC" w:rsidP="00C639FA">
      <w:pPr>
        <w:pStyle w:val="CommentText"/>
      </w:pPr>
      <w:r>
        <w:rPr>
          <w:rStyle w:val="CommentReference"/>
        </w:rPr>
        <w:annotationRef/>
      </w:r>
      <w:r>
        <w:t>This is actually a growth rate</w:t>
      </w:r>
    </w:p>
  </w:comment>
  <w:comment w:id="82" w:author="Daniel Foster" w:date="2022-06-01T09:55:00Z" w:initials="DF">
    <w:p w14:paraId="121FC835" w14:textId="77777777" w:rsidR="00D750DC" w:rsidRDefault="00D750DC" w:rsidP="000D10CD">
      <w:pPr>
        <w:pStyle w:val="CommentText"/>
      </w:pPr>
      <w:r>
        <w:rPr>
          <w:rStyle w:val="CommentReference"/>
        </w:rPr>
        <w:annotationRef/>
      </w:r>
      <w:r>
        <w:t>Way to think about this is in relative comparative terms, in the text convert to real terms</w:t>
      </w:r>
    </w:p>
  </w:comment>
  <w:comment w:id="84" w:author="Daniel Foster" w:date="2022-06-01T09:51:00Z" w:initials="DF">
    <w:p w14:paraId="3464CB31" w14:textId="68505784" w:rsidR="00D750DC" w:rsidRDefault="00D750DC" w:rsidP="005C5735">
      <w:pPr>
        <w:pStyle w:val="CommentText"/>
      </w:pPr>
      <w:r>
        <w:rPr>
          <w:rStyle w:val="CommentReference"/>
        </w:rPr>
        <w:annotationRef/>
      </w:r>
      <w:r>
        <w:t>Standardize scales</w:t>
      </w:r>
    </w:p>
  </w:comment>
  <w:comment w:id="85" w:author="Daniel Foster" w:date="2022-06-01T09:55:00Z" w:initials="DF">
    <w:p w14:paraId="3BEAB2E0" w14:textId="77777777" w:rsidR="00D750DC" w:rsidRDefault="00D750DC" w:rsidP="00F4286A">
      <w:pPr>
        <w:pStyle w:val="CommentText"/>
      </w:pPr>
      <w:r>
        <w:rPr>
          <w:rStyle w:val="CommentReference"/>
        </w:rPr>
        <w:annotationRef/>
      </w:r>
      <w:r>
        <w:t>Per capita replacement rate over a decade</w:t>
      </w:r>
    </w:p>
  </w:comment>
  <w:comment w:id="86" w:author="Daniel Foster" w:date="2022-06-01T09:58:00Z" w:initials="DF">
    <w:p w14:paraId="144835F8" w14:textId="77777777" w:rsidR="00427DBC" w:rsidRDefault="00427DBC" w:rsidP="00DA39B1">
      <w:pPr>
        <w:pStyle w:val="CommentText"/>
      </w:pPr>
      <w:r>
        <w:rPr>
          <w:rStyle w:val="CommentReference"/>
        </w:rPr>
        <w:annotationRef/>
      </w:r>
      <w:r>
        <w:t>Repeatedly interpret rates for a small (20cm) and a big (100cm) tree</w:t>
      </w:r>
    </w:p>
  </w:comment>
  <w:comment w:id="95" w:author="j battles" w:date="2022-02-14T07:57:00Z" w:initials="jjb">
    <w:p w14:paraId="7A77AEE1" w14:textId="314B15A7"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1"/>
  <w15:commentEx w15:paraId="7D74136D" w15:done="1"/>
  <w15:commentEx w15:paraId="1887F201" w15:done="1"/>
  <w15:commentEx w15:paraId="1E38F6F8" w15:done="1"/>
  <w15:commentEx w15:paraId="29B2D88F" w15:done="0"/>
  <w15:commentEx w15:paraId="5289D00C" w15:done="1"/>
  <w15:commentEx w15:paraId="1740E1C3" w15:done="1"/>
  <w15:commentEx w15:paraId="1DA08E0E" w15:done="1"/>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6866659D" w15:done="1"/>
  <w15:commentEx w15:paraId="21E219BD" w15:paraIdParent="6866659D" w15:done="1"/>
  <w15:commentEx w15:paraId="4AB51EEC" w15:done="1"/>
  <w15:commentEx w15:paraId="64DC206F" w15:paraIdParent="4AB51EEC" w15:done="1"/>
  <w15:commentEx w15:paraId="011023D5" w15:done="1"/>
  <w15:commentEx w15:paraId="0674A2C4" w15:done="1"/>
  <w15:commentEx w15:paraId="7920D9D5" w15:done="1"/>
  <w15:commentEx w15:paraId="28858193" w15:done="1"/>
  <w15:commentEx w15:paraId="54BCD148" w15:done="1"/>
  <w15:commentEx w15:paraId="31782CEE" w15:done="0"/>
  <w15:commentEx w15:paraId="484A4806" w15:done="1"/>
  <w15:commentEx w15:paraId="185E502C" w15:paraIdParent="484A4806" w15:done="1"/>
  <w15:commentEx w15:paraId="4EA188E8" w15:done="1"/>
  <w15:commentEx w15:paraId="43179952" w15:done="0"/>
  <w15:commentEx w15:paraId="4F850460" w15:done="1"/>
  <w15:commentEx w15:paraId="023A6CC2" w15:done="1"/>
  <w15:commentEx w15:paraId="65CB9711" w15:done="1"/>
  <w15:commentEx w15:paraId="6880F7FC" w15:done="1"/>
  <w15:commentEx w15:paraId="01E2B449" w15:done="1"/>
  <w15:commentEx w15:paraId="524881A6" w15:done="1"/>
  <w15:commentEx w15:paraId="049AA384" w15:done="1"/>
  <w15:commentEx w15:paraId="2F6B9171" w15:done="1"/>
  <w15:commentEx w15:paraId="0BB07E8F" w15:done="1"/>
  <w15:commentEx w15:paraId="547F0D74" w15:done="1"/>
  <w15:commentEx w15:paraId="5B58A15D" w15:done="0"/>
  <w15:commentEx w15:paraId="28859AF8" w15:done="1"/>
  <w15:commentEx w15:paraId="57FF6C4B" w15:done="0"/>
  <w15:commentEx w15:paraId="74072166" w15:done="0"/>
  <w15:commentEx w15:paraId="504CE0B5" w15:done="1"/>
  <w15:commentEx w15:paraId="31D20EEB" w15:done="1"/>
  <w15:commentEx w15:paraId="4B388982"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28535D48"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1"/>
  <w15:commentEx w15:paraId="303A7E9A" w15:done="0"/>
  <w15:commentEx w15:paraId="121FC835" w15:paraIdParent="303A7E9A" w15:done="0"/>
  <w15:commentEx w15:paraId="3464CB31" w15:done="0"/>
  <w15:commentEx w15:paraId="3BEAB2E0" w15:paraIdParent="3464CB31" w15:done="0"/>
  <w15:commentEx w15:paraId="144835F8" w15:paraIdParent="3464CB31"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45DB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46747" w16cex:dateUtc="2022-02-14T13:29:00Z"/>
  <w16cex:commentExtensible w16cex:durableId="25B61AFB" w16cex:dateUtc="2022-02-15T20:28:00Z"/>
  <w16cex:commentExtensible w16cex:durableId="25B469A1" w16cex:dateUtc="2022-02-14T13:39:00Z"/>
  <w16cex:commentExtensible w16cex:durableId="25B47054" w16cex:dateUtc="2022-02-14T14:08:00Z"/>
  <w16cex:commentExtensible w16cex:durableId="2640A800" w16cex:dateUtc="2022-05-31T21:43:00Z"/>
  <w16cex:commentExtensible w16cex:durableId="263883CB" w16cex:dateUtc="2022-04-14T23:45:00Z"/>
  <w16cex:commentExtensible w16cex:durableId="25B48CEE" w16cex:dateUtc="2022-02-14T16:10:00Z"/>
  <w16cex:commentExtensible w16cex:durableId="25B46BBF" w16cex:dateUtc="2022-02-14T13:48:00Z"/>
  <w16cex:commentExtensible w16cex:durableId="25B6157D" w16cex:dateUtc="2022-02-15T20:05:00Z"/>
  <w16cex:commentExtensible w16cex:durableId="26378AB8" w16cex:dateUtc="2022-05-24T23:47: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D22" w16cex:dateUtc="2022-04-14T23:41:00Z"/>
  <w16cex:commentExtensible w16cex:durableId="2602CDA6" w16cex:dateUtc="2022-04-14T23:43:00Z"/>
  <w16cex:commentExtensible w16cex:durableId="25B47B18" w16cex:dateUtc="2022-02-14T14:54:00Z"/>
  <w16cex:commentExtensible w16cex:durableId="2602CE6D" w16cex:dateUtc="2022-04-14T23:46:00Z"/>
  <w16cex:commentExtensible w16cex:durableId="25B47B7A" w16cex:dateUtc="2022-02-14T14:55: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41B5C1" w16cex:dateUtc="2022-06-01T16:54:00Z"/>
  <w16cex:commentExtensible w16cex:durableId="2641B5F7" w16cex:dateUtc="2022-06-01T16:55:00Z"/>
  <w16cex:commentExtensible w16cex:durableId="2641B507" w16cex:dateUtc="2022-06-01T16:51:00Z"/>
  <w16cex:commentExtensible w16cex:durableId="2641B608" w16cex:dateUtc="2022-06-01T16:55:00Z"/>
  <w16cex:commentExtensible w16cex:durableId="2641B6C9" w16cex:dateUtc="2022-06-01T16:58: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7D74136D" w16cid:durableId="25B45DB5"/>
  <w16cid:commentId w16cid:paraId="1887F201" w16cid:durableId="25B612CF"/>
  <w16cid:commentId w16cid:paraId="1E38F6F8" w16cid:durableId="25B45D59"/>
  <w16cid:commentId w16cid:paraId="29B2D88F" w16cid:durableId="25B619D9"/>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28858193" w16cid:durableId="25B46747"/>
  <w16cid:commentId w16cid:paraId="54BCD148" w16cid:durableId="25B61AFB"/>
  <w16cid:commentId w16cid:paraId="31782CEE" w16cid:durableId="25B469A1"/>
  <w16cid:commentId w16cid:paraId="484A4806" w16cid:durableId="25B47054"/>
  <w16cid:commentId w16cid:paraId="185E502C" w16cid:durableId="2640A800"/>
  <w16cid:commentId w16cid:paraId="4EA188E8" w16cid:durableId="263883CB"/>
  <w16cid:commentId w16cid:paraId="43179952" w16cid:durableId="25B48CEE"/>
  <w16cid:commentId w16cid:paraId="4F850460" w16cid:durableId="25B46BBF"/>
  <w16cid:commentId w16cid:paraId="023A6CC2" w16cid:durableId="25B6157D"/>
  <w16cid:commentId w16cid:paraId="65CB9711" w16cid:durableId="26378AB8"/>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0BB07E8F" w16cid:durableId="2602CD22"/>
  <w16cid:commentId w16cid:paraId="547F0D74" w16cid:durableId="2602CDA6"/>
  <w16cid:commentId w16cid:paraId="5B58A15D" w16cid:durableId="25B47B18"/>
  <w16cid:commentId w16cid:paraId="28859AF8" w16cid:durableId="2602CE6D"/>
  <w16cid:commentId w16cid:paraId="57FF6C4B" w16cid:durableId="25B47B7A"/>
  <w16cid:commentId w16cid:paraId="74072166" w16cid:durableId="25B6198C"/>
  <w16cid:commentId w16cid:paraId="504CE0B5" w16cid:durableId="25B4847C"/>
  <w16cid:commentId w16cid:paraId="31D20EEB" w16cid:durableId="25B487AD"/>
  <w16cid:commentId w16cid:paraId="4B388982" w16cid:durableId="2602CFEA"/>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28535D48" w16cid:durableId="25B4919E"/>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303A7E9A" w16cid:durableId="2641B5C1"/>
  <w16cid:commentId w16cid:paraId="121FC835" w16cid:durableId="2641B5F7"/>
  <w16cid:commentId w16cid:paraId="3464CB31" w16cid:durableId="2641B507"/>
  <w16cid:commentId w16cid:paraId="3BEAB2E0" w16cid:durableId="2641B608"/>
  <w16cid:commentId w16cid:paraId="144835F8" w16cid:durableId="2641B6C9"/>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DF2BF9" w14:textId="77777777" w:rsidR="004B1ADD" w:rsidRDefault="004B1ADD" w:rsidP="00912F9C">
      <w:pPr>
        <w:spacing w:after="0" w:line="240" w:lineRule="auto"/>
      </w:pPr>
      <w:r>
        <w:separator/>
      </w:r>
    </w:p>
  </w:endnote>
  <w:endnote w:type="continuationSeparator" w:id="0">
    <w:p w14:paraId="13AB46A5" w14:textId="77777777" w:rsidR="004B1ADD" w:rsidRDefault="004B1ADD"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97A58" w14:textId="77777777" w:rsidR="004B1ADD" w:rsidRDefault="004B1ADD" w:rsidP="00912F9C">
      <w:pPr>
        <w:spacing w:after="0" w:line="240" w:lineRule="auto"/>
      </w:pPr>
      <w:r>
        <w:separator/>
      </w:r>
    </w:p>
  </w:footnote>
  <w:footnote w:type="continuationSeparator" w:id="0">
    <w:p w14:paraId="531E5BFC" w14:textId="77777777" w:rsidR="004B1ADD" w:rsidRDefault="004B1ADD"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144C2"/>
    <w:rsid w:val="0002014E"/>
    <w:rsid w:val="00021D10"/>
    <w:rsid w:val="00022E40"/>
    <w:rsid w:val="00030856"/>
    <w:rsid w:val="00035CCB"/>
    <w:rsid w:val="00036010"/>
    <w:rsid w:val="000451DF"/>
    <w:rsid w:val="00047C53"/>
    <w:rsid w:val="00052104"/>
    <w:rsid w:val="00054C5F"/>
    <w:rsid w:val="000624D9"/>
    <w:rsid w:val="00065C38"/>
    <w:rsid w:val="00070BD5"/>
    <w:rsid w:val="000711D9"/>
    <w:rsid w:val="0007640A"/>
    <w:rsid w:val="00090276"/>
    <w:rsid w:val="00092713"/>
    <w:rsid w:val="00093900"/>
    <w:rsid w:val="00093A54"/>
    <w:rsid w:val="000948BA"/>
    <w:rsid w:val="00097CE1"/>
    <w:rsid w:val="00097D16"/>
    <w:rsid w:val="000A0F76"/>
    <w:rsid w:val="000A5484"/>
    <w:rsid w:val="000B07C3"/>
    <w:rsid w:val="000B15A1"/>
    <w:rsid w:val="000B2974"/>
    <w:rsid w:val="000B37E1"/>
    <w:rsid w:val="000B464D"/>
    <w:rsid w:val="000B4F67"/>
    <w:rsid w:val="000C0834"/>
    <w:rsid w:val="000C08B9"/>
    <w:rsid w:val="000D023F"/>
    <w:rsid w:val="000D09FA"/>
    <w:rsid w:val="000D3AD8"/>
    <w:rsid w:val="000E59FA"/>
    <w:rsid w:val="000E66BE"/>
    <w:rsid w:val="00101105"/>
    <w:rsid w:val="00102552"/>
    <w:rsid w:val="00105668"/>
    <w:rsid w:val="001161D9"/>
    <w:rsid w:val="00120798"/>
    <w:rsid w:val="00123CAC"/>
    <w:rsid w:val="00134157"/>
    <w:rsid w:val="0013741A"/>
    <w:rsid w:val="00143E5F"/>
    <w:rsid w:val="001545DE"/>
    <w:rsid w:val="00161CA5"/>
    <w:rsid w:val="00165CBF"/>
    <w:rsid w:val="00166284"/>
    <w:rsid w:val="00171F10"/>
    <w:rsid w:val="001854A2"/>
    <w:rsid w:val="00187B04"/>
    <w:rsid w:val="00191A72"/>
    <w:rsid w:val="0019268D"/>
    <w:rsid w:val="00192E71"/>
    <w:rsid w:val="001957F1"/>
    <w:rsid w:val="00197ED8"/>
    <w:rsid w:val="001A3E0B"/>
    <w:rsid w:val="001A40BC"/>
    <w:rsid w:val="001A4E05"/>
    <w:rsid w:val="001C02F2"/>
    <w:rsid w:val="001C27C2"/>
    <w:rsid w:val="001C4973"/>
    <w:rsid w:val="001C6B0E"/>
    <w:rsid w:val="001D0752"/>
    <w:rsid w:val="001D3356"/>
    <w:rsid w:val="001E0490"/>
    <w:rsid w:val="001E1A16"/>
    <w:rsid w:val="001E3443"/>
    <w:rsid w:val="001E52DB"/>
    <w:rsid w:val="001F3219"/>
    <w:rsid w:val="001F3ED4"/>
    <w:rsid w:val="001F58D0"/>
    <w:rsid w:val="001F5EDA"/>
    <w:rsid w:val="001F6D70"/>
    <w:rsid w:val="0020010E"/>
    <w:rsid w:val="0020245B"/>
    <w:rsid w:val="00206D93"/>
    <w:rsid w:val="00211000"/>
    <w:rsid w:val="0021304E"/>
    <w:rsid w:val="00213912"/>
    <w:rsid w:val="00213CB6"/>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B0C18"/>
    <w:rsid w:val="002B625B"/>
    <w:rsid w:val="002B6328"/>
    <w:rsid w:val="002C19B3"/>
    <w:rsid w:val="002C7D13"/>
    <w:rsid w:val="002D072E"/>
    <w:rsid w:val="002D364A"/>
    <w:rsid w:val="002F38CC"/>
    <w:rsid w:val="002F78E4"/>
    <w:rsid w:val="00304447"/>
    <w:rsid w:val="0030686A"/>
    <w:rsid w:val="00307D27"/>
    <w:rsid w:val="00307FC1"/>
    <w:rsid w:val="003103FA"/>
    <w:rsid w:val="00311911"/>
    <w:rsid w:val="00312174"/>
    <w:rsid w:val="003204E3"/>
    <w:rsid w:val="00323628"/>
    <w:rsid w:val="00323FA0"/>
    <w:rsid w:val="00331DA8"/>
    <w:rsid w:val="00334F13"/>
    <w:rsid w:val="0033554D"/>
    <w:rsid w:val="00342BA1"/>
    <w:rsid w:val="00346542"/>
    <w:rsid w:val="003502A0"/>
    <w:rsid w:val="0035131C"/>
    <w:rsid w:val="00353F3B"/>
    <w:rsid w:val="00356D90"/>
    <w:rsid w:val="00361DD5"/>
    <w:rsid w:val="00362541"/>
    <w:rsid w:val="00364352"/>
    <w:rsid w:val="0036501F"/>
    <w:rsid w:val="003658FD"/>
    <w:rsid w:val="00366F92"/>
    <w:rsid w:val="00371AC7"/>
    <w:rsid w:val="003735F2"/>
    <w:rsid w:val="00374BD9"/>
    <w:rsid w:val="0038352F"/>
    <w:rsid w:val="003B1739"/>
    <w:rsid w:val="003B43A0"/>
    <w:rsid w:val="003B4431"/>
    <w:rsid w:val="003B72CD"/>
    <w:rsid w:val="003C1D45"/>
    <w:rsid w:val="003C2EB4"/>
    <w:rsid w:val="003D3B95"/>
    <w:rsid w:val="003D564A"/>
    <w:rsid w:val="003E04A3"/>
    <w:rsid w:val="003E0B60"/>
    <w:rsid w:val="003E41BD"/>
    <w:rsid w:val="003E5D44"/>
    <w:rsid w:val="003E6FCE"/>
    <w:rsid w:val="003F0D40"/>
    <w:rsid w:val="003F5372"/>
    <w:rsid w:val="00400795"/>
    <w:rsid w:val="00403C76"/>
    <w:rsid w:val="00407119"/>
    <w:rsid w:val="00420927"/>
    <w:rsid w:val="00422EF5"/>
    <w:rsid w:val="004230C7"/>
    <w:rsid w:val="00427DBC"/>
    <w:rsid w:val="00430D45"/>
    <w:rsid w:val="00433AEF"/>
    <w:rsid w:val="0044137D"/>
    <w:rsid w:val="004438A3"/>
    <w:rsid w:val="00445077"/>
    <w:rsid w:val="004501B5"/>
    <w:rsid w:val="00461C54"/>
    <w:rsid w:val="0046219E"/>
    <w:rsid w:val="00462B96"/>
    <w:rsid w:val="004639A9"/>
    <w:rsid w:val="0047208D"/>
    <w:rsid w:val="00472F0C"/>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B1ADD"/>
    <w:rsid w:val="004C0B8F"/>
    <w:rsid w:val="004C5044"/>
    <w:rsid w:val="004D47AC"/>
    <w:rsid w:val="004D614E"/>
    <w:rsid w:val="004E6FBC"/>
    <w:rsid w:val="004F00F1"/>
    <w:rsid w:val="004F3A49"/>
    <w:rsid w:val="004F672B"/>
    <w:rsid w:val="004F6CE4"/>
    <w:rsid w:val="00504371"/>
    <w:rsid w:val="00512388"/>
    <w:rsid w:val="00513781"/>
    <w:rsid w:val="00517F42"/>
    <w:rsid w:val="0052071A"/>
    <w:rsid w:val="00522FF0"/>
    <w:rsid w:val="0052326E"/>
    <w:rsid w:val="00533EAF"/>
    <w:rsid w:val="005400AE"/>
    <w:rsid w:val="00540755"/>
    <w:rsid w:val="00542DB6"/>
    <w:rsid w:val="005441D3"/>
    <w:rsid w:val="00545F95"/>
    <w:rsid w:val="00561760"/>
    <w:rsid w:val="00565CA7"/>
    <w:rsid w:val="00566DC3"/>
    <w:rsid w:val="00573E2C"/>
    <w:rsid w:val="00574C47"/>
    <w:rsid w:val="00581B9B"/>
    <w:rsid w:val="00582802"/>
    <w:rsid w:val="00583A63"/>
    <w:rsid w:val="00584886"/>
    <w:rsid w:val="00585CCB"/>
    <w:rsid w:val="0058682C"/>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185A"/>
    <w:rsid w:val="005E7ECB"/>
    <w:rsid w:val="005F02B2"/>
    <w:rsid w:val="005F1EF2"/>
    <w:rsid w:val="005F4623"/>
    <w:rsid w:val="0061208B"/>
    <w:rsid w:val="00613A4B"/>
    <w:rsid w:val="006144D6"/>
    <w:rsid w:val="006152D3"/>
    <w:rsid w:val="00620936"/>
    <w:rsid w:val="00625B40"/>
    <w:rsid w:val="006271C9"/>
    <w:rsid w:val="006456A1"/>
    <w:rsid w:val="00675AA0"/>
    <w:rsid w:val="00677CDB"/>
    <w:rsid w:val="006807F0"/>
    <w:rsid w:val="006838F2"/>
    <w:rsid w:val="006A10AA"/>
    <w:rsid w:val="006A2B6F"/>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14F1"/>
    <w:rsid w:val="00737989"/>
    <w:rsid w:val="007411CB"/>
    <w:rsid w:val="00750468"/>
    <w:rsid w:val="00752208"/>
    <w:rsid w:val="007553FB"/>
    <w:rsid w:val="00766541"/>
    <w:rsid w:val="00771B14"/>
    <w:rsid w:val="007847A0"/>
    <w:rsid w:val="0078488A"/>
    <w:rsid w:val="00785480"/>
    <w:rsid w:val="00787085"/>
    <w:rsid w:val="00790CD7"/>
    <w:rsid w:val="007934A7"/>
    <w:rsid w:val="00796EDF"/>
    <w:rsid w:val="007A371B"/>
    <w:rsid w:val="007B296F"/>
    <w:rsid w:val="007B3DC9"/>
    <w:rsid w:val="007B4248"/>
    <w:rsid w:val="007B6647"/>
    <w:rsid w:val="007C34D3"/>
    <w:rsid w:val="007E3804"/>
    <w:rsid w:val="007E7CA6"/>
    <w:rsid w:val="0080786A"/>
    <w:rsid w:val="00807967"/>
    <w:rsid w:val="00812F3F"/>
    <w:rsid w:val="00817E66"/>
    <w:rsid w:val="008206D4"/>
    <w:rsid w:val="0082493A"/>
    <w:rsid w:val="00826123"/>
    <w:rsid w:val="00832565"/>
    <w:rsid w:val="00832E90"/>
    <w:rsid w:val="008360A1"/>
    <w:rsid w:val="00837AAE"/>
    <w:rsid w:val="008400A4"/>
    <w:rsid w:val="0084014F"/>
    <w:rsid w:val="0084135D"/>
    <w:rsid w:val="008415CA"/>
    <w:rsid w:val="00843673"/>
    <w:rsid w:val="00844EFD"/>
    <w:rsid w:val="008469C9"/>
    <w:rsid w:val="00851A3D"/>
    <w:rsid w:val="0085572F"/>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2844"/>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310D"/>
    <w:rsid w:val="00935912"/>
    <w:rsid w:val="00950212"/>
    <w:rsid w:val="009509EA"/>
    <w:rsid w:val="009525DA"/>
    <w:rsid w:val="00954945"/>
    <w:rsid w:val="009567E4"/>
    <w:rsid w:val="009639E6"/>
    <w:rsid w:val="0096728B"/>
    <w:rsid w:val="00972A59"/>
    <w:rsid w:val="00975E51"/>
    <w:rsid w:val="0097720B"/>
    <w:rsid w:val="00980556"/>
    <w:rsid w:val="009824D0"/>
    <w:rsid w:val="009917FF"/>
    <w:rsid w:val="00991CC2"/>
    <w:rsid w:val="00996B72"/>
    <w:rsid w:val="009971A5"/>
    <w:rsid w:val="009A1DFC"/>
    <w:rsid w:val="009A3AF4"/>
    <w:rsid w:val="009A512B"/>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7E82"/>
    <w:rsid w:val="00A22F02"/>
    <w:rsid w:val="00A27379"/>
    <w:rsid w:val="00A27C02"/>
    <w:rsid w:val="00A302ED"/>
    <w:rsid w:val="00A320BF"/>
    <w:rsid w:val="00A354E8"/>
    <w:rsid w:val="00A37AF9"/>
    <w:rsid w:val="00A41A84"/>
    <w:rsid w:val="00A47588"/>
    <w:rsid w:val="00A63A59"/>
    <w:rsid w:val="00A70058"/>
    <w:rsid w:val="00A708CE"/>
    <w:rsid w:val="00A76BD8"/>
    <w:rsid w:val="00A9076E"/>
    <w:rsid w:val="00A95BB0"/>
    <w:rsid w:val="00AA3167"/>
    <w:rsid w:val="00AB1821"/>
    <w:rsid w:val="00AC4853"/>
    <w:rsid w:val="00AC69CD"/>
    <w:rsid w:val="00AD7299"/>
    <w:rsid w:val="00AD7841"/>
    <w:rsid w:val="00AE693D"/>
    <w:rsid w:val="00AF1B9C"/>
    <w:rsid w:val="00B01E28"/>
    <w:rsid w:val="00B02855"/>
    <w:rsid w:val="00B05195"/>
    <w:rsid w:val="00B064C4"/>
    <w:rsid w:val="00B1320D"/>
    <w:rsid w:val="00B13331"/>
    <w:rsid w:val="00B147AB"/>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4CEB"/>
    <w:rsid w:val="00BE5019"/>
    <w:rsid w:val="00BF1ABD"/>
    <w:rsid w:val="00BF1B42"/>
    <w:rsid w:val="00BF40EA"/>
    <w:rsid w:val="00BF4FB1"/>
    <w:rsid w:val="00C07C6D"/>
    <w:rsid w:val="00C125F1"/>
    <w:rsid w:val="00C15C9A"/>
    <w:rsid w:val="00C1655F"/>
    <w:rsid w:val="00C21994"/>
    <w:rsid w:val="00C243DB"/>
    <w:rsid w:val="00C34525"/>
    <w:rsid w:val="00C358F3"/>
    <w:rsid w:val="00C3625A"/>
    <w:rsid w:val="00C37C6B"/>
    <w:rsid w:val="00C45A1A"/>
    <w:rsid w:val="00C52916"/>
    <w:rsid w:val="00C5434B"/>
    <w:rsid w:val="00C5469B"/>
    <w:rsid w:val="00C56685"/>
    <w:rsid w:val="00C57012"/>
    <w:rsid w:val="00C63FF8"/>
    <w:rsid w:val="00C65DC4"/>
    <w:rsid w:val="00C7269F"/>
    <w:rsid w:val="00C73ACA"/>
    <w:rsid w:val="00C76CEE"/>
    <w:rsid w:val="00C818B3"/>
    <w:rsid w:val="00C83A6E"/>
    <w:rsid w:val="00C942ED"/>
    <w:rsid w:val="00C94452"/>
    <w:rsid w:val="00C945E1"/>
    <w:rsid w:val="00C94BCF"/>
    <w:rsid w:val="00CA6E7F"/>
    <w:rsid w:val="00CA7A32"/>
    <w:rsid w:val="00CB0832"/>
    <w:rsid w:val="00CB34EC"/>
    <w:rsid w:val="00CB38F8"/>
    <w:rsid w:val="00CB550D"/>
    <w:rsid w:val="00CC6F71"/>
    <w:rsid w:val="00CD4F3D"/>
    <w:rsid w:val="00CE6534"/>
    <w:rsid w:val="00CF75E9"/>
    <w:rsid w:val="00D06053"/>
    <w:rsid w:val="00D070A9"/>
    <w:rsid w:val="00D10804"/>
    <w:rsid w:val="00D23103"/>
    <w:rsid w:val="00D2760D"/>
    <w:rsid w:val="00D312C0"/>
    <w:rsid w:val="00D430E8"/>
    <w:rsid w:val="00D45C6F"/>
    <w:rsid w:val="00D4629E"/>
    <w:rsid w:val="00D46E1C"/>
    <w:rsid w:val="00D54D68"/>
    <w:rsid w:val="00D60BA1"/>
    <w:rsid w:val="00D617E7"/>
    <w:rsid w:val="00D67D58"/>
    <w:rsid w:val="00D70E5C"/>
    <w:rsid w:val="00D71062"/>
    <w:rsid w:val="00D73B16"/>
    <w:rsid w:val="00D750DC"/>
    <w:rsid w:val="00D80EA7"/>
    <w:rsid w:val="00D8211E"/>
    <w:rsid w:val="00D93CCF"/>
    <w:rsid w:val="00D95337"/>
    <w:rsid w:val="00D96875"/>
    <w:rsid w:val="00DA141A"/>
    <w:rsid w:val="00DA5840"/>
    <w:rsid w:val="00DB0132"/>
    <w:rsid w:val="00DB4861"/>
    <w:rsid w:val="00DB4E95"/>
    <w:rsid w:val="00DC36D7"/>
    <w:rsid w:val="00DC37FC"/>
    <w:rsid w:val="00DC514A"/>
    <w:rsid w:val="00DD222B"/>
    <w:rsid w:val="00DD37D1"/>
    <w:rsid w:val="00DE4D0E"/>
    <w:rsid w:val="00DF0297"/>
    <w:rsid w:val="00E005FB"/>
    <w:rsid w:val="00E01957"/>
    <w:rsid w:val="00E07EF6"/>
    <w:rsid w:val="00E13880"/>
    <w:rsid w:val="00E14B2D"/>
    <w:rsid w:val="00E16782"/>
    <w:rsid w:val="00E167D6"/>
    <w:rsid w:val="00E23769"/>
    <w:rsid w:val="00E24887"/>
    <w:rsid w:val="00E304D0"/>
    <w:rsid w:val="00E32098"/>
    <w:rsid w:val="00E358D9"/>
    <w:rsid w:val="00E45F15"/>
    <w:rsid w:val="00E51EB0"/>
    <w:rsid w:val="00E52428"/>
    <w:rsid w:val="00E61EC6"/>
    <w:rsid w:val="00E638E5"/>
    <w:rsid w:val="00E813D6"/>
    <w:rsid w:val="00E81A5D"/>
    <w:rsid w:val="00E84CFD"/>
    <w:rsid w:val="00E9049A"/>
    <w:rsid w:val="00E92F0B"/>
    <w:rsid w:val="00E9506F"/>
    <w:rsid w:val="00EA2ACC"/>
    <w:rsid w:val="00EA5263"/>
    <w:rsid w:val="00EB1B4C"/>
    <w:rsid w:val="00EB4A84"/>
    <w:rsid w:val="00EB5290"/>
    <w:rsid w:val="00EC0367"/>
    <w:rsid w:val="00ED6A1F"/>
    <w:rsid w:val="00EE5D6E"/>
    <w:rsid w:val="00EF6399"/>
    <w:rsid w:val="00F067F3"/>
    <w:rsid w:val="00F214FC"/>
    <w:rsid w:val="00F23E3D"/>
    <w:rsid w:val="00F25243"/>
    <w:rsid w:val="00F30BF0"/>
    <w:rsid w:val="00F30DE4"/>
    <w:rsid w:val="00F35683"/>
    <w:rsid w:val="00F365CE"/>
    <w:rsid w:val="00F4015B"/>
    <w:rsid w:val="00F40C3D"/>
    <w:rsid w:val="00F479B6"/>
    <w:rsid w:val="00F47B1D"/>
    <w:rsid w:val="00F50DFD"/>
    <w:rsid w:val="00F72294"/>
    <w:rsid w:val="00F73E88"/>
    <w:rsid w:val="00F91D2B"/>
    <w:rsid w:val="00F94B8B"/>
    <w:rsid w:val="00FA20C3"/>
    <w:rsid w:val="00FA7F23"/>
    <w:rsid w:val="00FB1E1F"/>
    <w:rsid w:val="00FC4865"/>
    <w:rsid w:val="00FC5A10"/>
    <w:rsid w:val="00FD714B"/>
    <w:rsid w:val="00FE1095"/>
    <w:rsid w:val="00FE2333"/>
    <w:rsid w:val="00FF38BC"/>
    <w:rsid w:val="00FF3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73863</Words>
  <Characters>421025</Characters>
  <Application>Microsoft Office Word</Application>
  <DocSecurity>0</DocSecurity>
  <Lines>3508</Lines>
  <Paragraphs>9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2</cp:revision>
  <dcterms:created xsi:type="dcterms:W3CDTF">2022-06-15T17:04:00Z</dcterms:created>
  <dcterms:modified xsi:type="dcterms:W3CDTF">2022-06-1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